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EE9977D" w14:textId="19ED8C7B" w:rsidR="00AD7E2D" w:rsidRPr="00AD7E2D" w:rsidRDefault="006F3EFD" w:rsidP="00B60BDD">
      <w:pPr>
        <w:jc w:val="both"/>
        <w:rPr>
          <w:b/>
          <w:bCs/>
        </w:rPr>
      </w:pPr>
      <w:r>
        <w:rPr>
          <w:b/>
          <w:bCs/>
        </w:rPr>
        <w:t>P</w:t>
      </w:r>
      <w:r w:rsidR="00CC675F">
        <w:rPr>
          <w:b/>
          <w:bCs/>
        </w:rPr>
        <w:t>lasticity of</w:t>
      </w:r>
      <w:r w:rsidR="00D22D09">
        <w:rPr>
          <w:b/>
          <w:bCs/>
        </w:rPr>
        <w:t xml:space="preserve"> </w:t>
      </w:r>
      <w:r w:rsidR="00CC675F">
        <w:rPr>
          <w:b/>
          <w:bCs/>
        </w:rPr>
        <w:t>B-acute lymphoblastic leukemia stem cells</w:t>
      </w:r>
      <w:r w:rsidR="00F4490B">
        <w:rPr>
          <w:b/>
          <w:bCs/>
        </w:rPr>
        <w:t xml:space="preserve"> </w:t>
      </w:r>
    </w:p>
    <w:p w14:paraId="72B67C4C" w14:textId="77777777" w:rsidR="00AD7E2D" w:rsidRDefault="00AD7E2D" w:rsidP="00B60BDD">
      <w:pPr>
        <w:jc w:val="both"/>
      </w:pPr>
    </w:p>
    <w:p w14:paraId="5C4CC6A5" w14:textId="0CA2029F" w:rsidR="00077110" w:rsidRPr="00060080" w:rsidRDefault="00077110" w:rsidP="00B60BDD">
      <w:pPr>
        <w:jc w:val="both"/>
      </w:pPr>
      <w:r>
        <w:t>Vivian</w:t>
      </w:r>
      <w:r w:rsidR="001A797F">
        <w:t xml:space="preserve"> Morris</w:t>
      </w:r>
      <w:r w:rsidR="0012265B">
        <w:rPr>
          <w:vertAlign w:val="superscript"/>
        </w:rPr>
        <w:t>1</w:t>
      </w:r>
      <w:r w:rsidR="00A078EB">
        <w:rPr>
          <w:vertAlign w:val="superscript"/>
        </w:rPr>
        <w:t>+</w:t>
      </w:r>
      <w:r w:rsidR="0012265B">
        <w:t xml:space="preserve">, </w:t>
      </w:r>
      <w:proofErr w:type="spellStart"/>
      <w:r w:rsidR="00A078EB">
        <w:t>Dahai</w:t>
      </w:r>
      <w:proofErr w:type="spellEnd"/>
      <w:r w:rsidR="00A078EB">
        <w:t xml:space="preserve"> Wang</w:t>
      </w:r>
      <w:r w:rsidR="00A078EB">
        <w:rPr>
          <w:vertAlign w:val="superscript"/>
        </w:rPr>
        <w:t>2+</w:t>
      </w:r>
      <w:r w:rsidR="00A078EB">
        <w:t>,</w:t>
      </w:r>
      <w:r w:rsidR="00A078EB">
        <w:rPr>
          <w:vertAlign w:val="superscript"/>
        </w:rPr>
        <w:t xml:space="preserve"> </w:t>
      </w:r>
      <w:r>
        <w:t>Will</w:t>
      </w:r>
      <w:r w:rsidR="001A797F">
        <w:t xml:space="preserve">iam </w:t>
      </w:r>
      <w:r w:rsidR="001A797F" w:rsidRPr="0012265B">
        <w:t>Marion</w:t>
      </w:r>
      <w:r w:rsidR="0012265B" w:rsidRPr="0012265B">
        <w:rPr>
          <w:vertAlign w:val="superscript"/>
        </w:rPr>
        <w:t>1</w:t>
      </w:r>
      <w:r w:rsidR="0012265B">
        <w:t>, Travis Hughes</w:t>
      </w:r>
      <w:r w:rsidR="00A078EB">
        <w:rPr>
          <w:vertAlign w:val="superscript"/>
        </w:rPr>
        <w:t>3-5</w:t>
      </w:r>
      <w:r w:rsidR="0012265B">
        <w:t>,</w:t>
      </w:r>
      <w:r w:rsidR="00A078EB">
        <w:t xml:space="preserve"> </w:t>
      </w:r>
      <w:r w:rsidR="0012265B">
        <w:t>Patricia Sousa</w:t>
      </w:r>
      <w:r w:rsidR="0012265B">
        <w:rPr>
          <w:vertAlign w:val="superscript"/>
        </w:rPr>
        <w:t>1</w:t>
      </w:r>
      <w:r w:rsidR="0012265B">
        <w:t xml:space="preserve">, </w:t>
      </w:r>
      <w:proofErr w:type="spellStart"/>
      <w:r w:rsidR="006D078C">
        <w:t>Taku</w:t>
      </w:r>
      <w:proofErr w:type="spellEnd"/>
      <w:r w:rsidR="006D078C">
        <w:t xml:space="preserve"> Harada</w:t>
      </w:r>
      <w:r w:rsidR="006D078C">
        <w:rPr>
          <w:vertAlign w:val="superscript"/>
        </w:rPr>
        <w:t>6</w:t>
      </w:r>
      <w:r w:rsidR="006D078C">
        <w:t xml:space="preserve">, </w:t>
      </w:r>
      <w:r w:rsidR="00E828D6">
        <w:t>Shannan Ho Sui</w:t>
      </w:r>
      <w:r w:rsidR="006D078C">
        <w:rPr>
          <w:vertAlign w:val="superscript"/>
        </w:rPr>
        <w:t>7</w:t>
      </w:r>
      <w:r w:rsidR="00E828D6">
        <w:t>, Sergey Naumenko</w:t>
      </w:r>
      <w:r w:rsidR="006D078C">
        <w:rPr>
          <w:vertAlign w:val="superscript"/>
        </w:rPr>
        <w:t>7</w:t>
      </w:r>
      <w:r w:rsidR="00E828D6">
        <w:t xml:space="preserve">, </w:t>
      </w:r>
      <w:proofErr w:type="spellStart"/>
      <w:r w:rsidR="006D078C">
        <w:t>Jeremie</w:t>
      </w:r>
      <w:proofErr w:type="spellEnd"/>
      <w:r w:rsidR="006D078C">
        <w:t xml:space="preserve"> Kalfon</w:t>
      </w:r>
      <w:r w:rsidR="00A078EB">
        <w:rPr>
          <w:vertAlign w:val="superscript"/>
        </w:rPr>
        <w:t>4</w:t>
      </w:r>
      <w:r w:rsidR="006D078C">
        <w:t xml:space="preserve">, </w:t>
      </w:r>
      <w:proofErr w:type="spellStart"/>
      <w:r w:rsidR="00844B0A" w:rsidRPr="0012265B">
        <w:t>Prerana</w:t>
      </w:r>
      <w:proofErr w:type="spellEnd"/>
      <w:r w:rsidR="00844B0A">
        <w:t xml:space="preserve"> Sensharma</w:t>
      </w:r>
      <w:r w:rsidR="006D078C">
        <w:rPr>
          <w:vertAlign w:val="superscript"/>
        </w:rPr>
        <w:t>1,</w:t>
      </w:r>
      <w:r w:rsidR="00A078EB">
        <w:rPr>
          <w:vertAlign w:val="superscript"/>
        </w:rPr>
        <w:t>2</w:t>
      </w:r>
      <w:r w:rsidR="0012265B">
        <w:t xml:space="preserve">, </w:t>
      </w:r>
      <w:r w:rsidR="00A53327">
        <w:t>Renan Vinicius da Silva</w:t>
      </w:r>
      <w:r w:rsidR="006D078C">
        <w:rPr>
          <w:vertAlign w:val="superscript"/>
        </w:rPr>
        <w:t>8</w:t>
      </w:r>
      <w:r w:rsidR="00A53327">
        <w:t xml:space="preserve">, </w:t>
      </w:r>
      <w:r w:rsidR="0012265B">
        <w:t>Yana Pikman</w:t>
      </w:r>
      <w:r w:rsidR="00A078EB">
        <w:rPr>
          <w:vertAlign w:val="superscript"/>
        </w:rPr>
        <w:t>5</w:t>
      </w:r>
      <w:r w:rsidR="006D078C">
        <w:rPr>
          <w:vertAlign w:val="superscript"/>
        </w:rPr>
        <w:t>,6</w:t>
      </w:r>
      <w:r w:rsidR="0012265B">
        <w:t>, Marian Harris</w:t>
      </w:r>
      <w:r w:rsidR="00A078EB">
        <w:rPr>
          <w:vertAlign w:val="superscript"/>
        </w:rPr>
        <w:t>5</w:t>
      </w:r>
      <w:r w:rsidR="006D078C">
        <w:rPr>
          <w:vertAlign w:val="superscript"/>
        </w:rPr>
        <w:t>,9</w:t>
      </w:r>
      <w:r w:rsidR="0012265B">
        <w:t xml:space="preserve">, </w:t>
      </w:r>
      <w:r w:rsidR="006D078C">
        <w:t>Maxim Pimkin</w:t>
      </w:r>
      <w:r w:rsidR="006D078C">
        <w:rPr>
          <w:vertAlign w:val="superscript"/>
        </w:rPr>
        <w:t>4,5,6</w:t>
      </w:r>
      <w:r w:rsidR="006D078C">
        <w:t>, Stuart H. Orkin</w:t>
      </w:r>
      <w:r w:rsidR="00A078EB">
        <w:rPr>
          <w:vertAlign w:val="superscript"/>
        </w:rPr>
        <w:t>5</w:t>
      </w:r>
      <w:r w:rsidR="006D078C">
        <w:rPr>
          <w:vertAlign w:val="superscript"/>
        </w:rPr>
        <w:t>,6,10</w:t>
      </w:r>
      <w:r w:rsidR="006D078C">
        <w:t xml:space="preserve">, </w:t>
      </w:r>
      <w:r w:rsidR="0012265B">
        <w:t>Alex</w:t>
      </w:r>
      <w:r w:rsidR="00F61441">
        <w:t xml:space="preserve"> K.</w:t>
      </w:r>
      <w:r w:rsidR="0012265B">
        <w:t xml:space="preserve"> Shalek</w:t>
      </w:r>
      <w:r w:rsidR="00A078EB">
        <w:rPr>
          <w:vertAlign w:val="superscript"/>
        </w:rPr>
        <w:t>3,4</w:t>
      </w:r>
      <w:r w:rsidR="0012265B">
        <w:t xml:space="preserve">, </w:t>
      </w:r>
      <w:r>
        <w:t>Trista</w:t>
      </w:r>
      <w:r w:rsidR="001A797F">
        <w:t xml:space="preserve"> E. North</w:t>
      </w:r>
      <w:r w:rsidR="0012265B">
        <w:rPr>
          <w:vertAlign w:val="superscript"/>
        </w:rPr>
        <w:t>1</w:t>
      </w:r>
      <w:r w:rsidR="00A078EB">
        <w:rPr>
          <w:vertAlign w:val="superscript"/>
        </w:rPr>
        <w:t>,5</w:t>
      </w:r>
      <w:r w:rsidR="0012265B">
        <w:t xml:space="preserve">, </w:t>
      </w:r>
      <w:r>
        <w:t>George</w:t>
      </w:r>
      <w:r w:rsidR="001A797F">
        <w:t xml:space="preserve"> Q. Daley</w:t>
      </w:r>
      <w:r w:rsidR="0012265B">
        <w:rPr>
          <w:vertAlign w:val="superscript"/>
        </w:rPr>
        <w:t>1,</w:t>
      </w:r>
      <w:r w:rsidR="00A078EB">
        <w:rPr>
          <w:vertAlign w:val="superscript"/>
        </w:rPr>
        <w:t>5</w:t>
      </w:r>
      <w:r w:rsidR="0012265B">
        <w:t xml:space="preserve">, </w:t>
      </w:r>
      <w:proofErr w:type="spellStart"/>
      <w:r w:rsidR="00313A73">
        <w:t>Edroaldo</w:t>
      </w:r>
      <w:proofErr w:type="spellEnd"/>
      <w:r w:rsidR="00313A73">
        <w:t xml:space="preserve"> </w:t>
      </w:r>
      <w:proofErr w:type="spellStart"/>
      <w:r w:rsidR="00313A73">
        <w:t>Lummertz</w:t>
      </w:r>
      <w:proofErr w:type="spellEnd"/>
      <w:r w:rsidR="00313A73">
        <w:t xml:space="preserve"> da Rocha</w:t>
      </w:r>
      <w:r w:rsidR="006D078C">
        <w:rPr>
          <w:vertAlign w:val="superscript"/>
        </w:rPr>
        <w:t>11</w:t>
      </w:r>
      <w:r w:rsidR="002C1819" w:rsidRPr="002C1819">
        <w:rPr>
          <w:vertAlign w:val="superscript"/>
        </w:rPr>
        <w:t>†</w:t>
      </w:r>
      <w:r w:rsidR="0012265B">
        <w:t xml:space="preserve">, </w:t>
      </w:r>
      <w:r w:rsidR="001A797F">
        <w:t xml:space="preserve">R. </w:t>
      </w:r>
      <w:r>
        <w:t>Grant</w:t>
      </w:r>
      <w:r w:rsidR="001A797F">
        <w:t xml:space="preserve"> Rowe</w:t>
      </w:r>
      <w:r w:rsidR="00C01E4A" w:rsidRPr="00C01E4A">
        <w:rPr>
          <w:vertAlign w:val="superscript"/>
        </w:rPr>
        <w:t>1,</w:t>
      </w:r>
      <w:r w:rsidR="00A078EB">
        <w:rPr>
          <w:vertAlign w:val="superscript"/>
        </w:rPr>
        <w:t>2,</w:t>
      </w:r>
      <w:r w:rsidR="006D078C">
        <w:rPr>
          <w:vertAlign w:val="superscript"/>
        </w:rPr>
        <w:t>5,6</w:t>
      </w:r>
      <w:r w:rsidR="002C1819" w:rsidRPr="002C1819">
        <w:rPr>
          <w:vertAlign w:val="superscript"/>
        </w:rPr>
        <w:t>†</w:t>
      </w:r>
      <w:r w:rsidR="00060080">
        <w:t>*</w:t>
      </w:r>
    </w:p>
    <w:p w14:paraId="761831A3" w14:textId="193537DF" w:rsidR="00FC789C" w:rsidRDefault="00FC789C" w:rsidP="00B60BDD">
      <w:pPr>
        <w:jc w:val="both"/>
      </w:pPr>
    </w:p>
    <w:p w14:paraId="7B150C40" w14:textId="4951452B" w:rsidR="0012265B" w:rsidRDefault="00060080" w:rsidP="00B60BDD">
      <w:pPr>
        <w:jc w:val="both"/>
      </w:pPr>
      <w:r>
        <w:rPr>
          <w:vertAlign w:val="superscript"/>
        </w:rPr>
        <w:t>1</w:t>
      </w:r>
      <w:r>
        <w:t>Stem Cell Program, Boston Children’s Hospital, Boston, MA</w:t>
      </w:r>
      <w:r w:rsidR="00FE0268">
        <w:t xml:space="preserve"> 02115 USA</w:t>
      </w:r>
    </w:p>
    <w:p w14:paraId="4DD75C4F" w14:textId="6CB3D1DA" w:rsidR="00A078EB" w:rsidRPr="00A078EB" w:rsidRDefault="00A078EB" w:rsidP="00B60BDD">
      <w:pPr>
        <w:jc w:val="both"/>
        <w:rPr>
          <w:rFonts w:eastAsia="Times New Roman"/>
          <w:color w:val="201F1E"/>
          <w:shd w:val="clear" w:color="auto" w:fill="FFFFFF"/>
        </w:rPr>
      </w:pPr>
      <w:r>
        <w:rPr>
          <w:rFonts w:eastAsia="Times New Roman"/>
          <w:color w:val="201F1E"/>
          <w:shd w:val="clear" w:color="auto" w:fill="FFFFFF"/>
          <w:vertAlign w:val="superscript"/>
        </w:rPr>
        <w:t>2</w:t>
      </w:r>
      <w:r>
        <w:rPr>
          <w:rFonts w:eastAsia="Times New Roman"/>
          <w:color w:val="201F1E"/>
          <w:shd w:val="clear" w:color="auto" w:fill="FFFFFF"/>
        </w:rPr>
        <w:t>Stem Cell Transplantation Program, Department of Hematology, Boston Children’s Hospital, Boston, MA 02115 USA</w:t>
      </w:r>
    </w:p>
    <w:p w14:paraId="74DBAD25" w14:textId="651DE13B" w:rsidR="006D078C" w:rsidRDefault="00A078EB" w:rsidP="00B60BDD">
      <w:pPr>
        <w:jc w:val="both"/>
      </w:pPr>
      <w:r>
        <w:rPr>
          <w:vertAlign w:val="superscript"/>
        </w:rPr>
        <w:t>3</w:t>
      </w:r>
      <w:r w:rsidR="00F61441">
        <w:t xml:space="preserve">Institute for Medical Engineering and Science, </w:t>
      </w:r>
      <w:r w:rsidR="0012265B" w:rsidRPr="00F61441">
        <w:t>Department</w:t>
      </w:r>
      <w:r w:rsidR="0012265B">
        <w:t xml:space="preserve"> of Chemistry, </w:t>
      </w:r>
      <w:r w:rsidR="00F61441">
        <w:t xml:space="preserve">and Koch Institute for Integrative Cancer Research, </w:t>
      </w:r>
      <w:r w:rsidR="0012265B">
        <w:t xml:space="preserve">Massachusetts Institute of Technology, </w:t>
      </w:r>
      <w:r w:rsidR="00FE0268">
        <w:t>Cambridge</w:t>
      </w:r>
      <w:r w:rsidR="0012265B">
        <w:t>, MA</w:t>
      </w:r>
      <w:r w:rsidR="00FE0268">
        <w:t xml:space="preserve"> 02139</w:t>
      </w:r>
      <w:r w:rsidR="00F61441">
        <w:t xml:space="preserve">; </w:t>
      </w:r>
      <w:proofErr w:type="spellStart"/>
      <w:r w:rsidR="00F61441">
        <w:t>Ragon</w:t>
      </w:r>
      <w:proofErr w:type="spellEnd"/>
      <w:r w:rsidR="00F61441">
        <w:t xml:space="preserve"> Institute for MGH, MIT, and Harvard, Cambridge, MA 021</w:t>
      </w:r>
      <w:r w:rsidR="001F080C">
        <w:t>39</w:t>
      </w:r>
    </w:p>
    <w:p w14:paraId="1C5CE413" w14:textId="79E29FC4" w:rsidR="0012265B" w:rsidRPr="0012265B" w:rsidRDefault="00A078EB" w:rsidP="00B60BDD">
      <w:pPr>
        <w:jc w:val="both"/>
      </w:pPr>
      <w:r>
        <w:rPr>
          <w:vertAlign w:val="superscript"/>
        </w:rPr>
        <w:t>4</w:t>
      </w:r>
      <w:r w:rsidR="001F080C">
        <w:t>Broad Institute of MIT and Harvard, Cambridge, MA 02142</w:t>
      </w:r>
    </w:p>
    <w:p w14:paraId="2DF0E866" w14:textId="4948DF30" w:rsidR="0012265B" w:rsidRDefault="00A078EB" w:rsidP="00B60BDD">
      <w:pPr>
        <w:jc w:val="both"/>
      </w:pPr>
      <w:r>
        <w:rPr>
          <w:vertAlign w:val="superscript"/>
        </w:rPr>
        <w:t>5</w:t>
      </w:r>
      <w:r w:rsidR="0012265B">
        <w:t>Harvard Medical School, Boston MA</w:t>
      </w:r>
      <w:r w:rsidR="00FE0268">
        <w:t xml:space="preserve"> 02115 USA</w:t>
      </w:r>
    </w:p>
    <w:p w14:paraId="26939114" w14:textId="6CA63342" w:rsidR="006D078C" w:rsidRPr="006D078C" w:rsidRDefault="006D078C" w:rsidP="00E828D6">
      <w:pPr>
        <w:jc w:val="both"/>
      </w:pPr>
      <w:r>
        <w:rPr>
          <w:vertAlign w:val="superscript"/>
        </w:rPr>
        <w:t>6</w:t>
      </w:r>
      <w:r>
        <w:t>Cancer and Blood Disorders Center, Dana-Farber Cancer Institute and Boston Children’s Hospital, Boston, MA 02115 USA</w:t>
      </w:r>
    </w:p>
    <w:p w14:paraId="5A8E4410" w14:textId="531ECE71" w:rsidR="00E828D6" w:rsidRDefault="006D078C" w:rsidP="00B60BDD">
      <w:pPr>
        <w:jc w:val="both"/>
      </w:pPr>
      <w:r>
        <w:rPr>
          <w:vertAlign w:val="superscript"/>
        </w:rPr>
        <w:t>7</w:t>
      </w:r>
      <w:r w:rsidR="00E828D6">
        <w:t>Harvard Chan Bioinformatics Core, Harvard T.H. Chan School of Public Health, Boston, MA 02115</w:t>
      </w:r>
    </w:p>
    <w:p w14:paraId="6AFEEAA1" w14:textId="018F116D" w:rsidR="00A53327" w:rsidRPr="00A53327" w:rsidRDefault="006D078C" w:rsidP="00B60BDD">
      <w:pPr>
        <w:jc w:val="both"/>
      </w:pPr>
      <w:r>
        <w:rPr>
          <w:vertAlign w:val="superscript"/>
        </w:rPr>
        <w:t>8</w:t>
      </w:r>
      <w:r w:rsidR="00A53327">
        <w:t xml:space="preserve">Graduate Program of Pharmacology, Center for Biological Sciences, Federal University of Santa Catarina, </w:t>
      </w:r>
      <w:proofErr w:type="spellStart"/>
      <w:r w:rsidR="00A078EB" w:rsidRPr="00FC789C">
        <w:rPr>
          <w:rFonts w:eastAsia="Times New Roman"/>
          <w:color w:val="201F1E"/>
          <w:shd w:val="clear" w:color="auto" w:fill="FFFFFF"/>
        </w:rPr>
        <w:t>Florianópolis</w:t>
      </w:r>
      <w:proofErr w:type="spellEnd"/>
      <w:r w:rsidR="00A53327">
        <w:t>, SC, 88040-900, Brazil</w:t>
      </w:r>
    </w:p>
    <w:p w14:paraId="325D4778" w14:textId="742E926D" w:rsidR="0012265B" w:rsidRDefault="006D078C" w:rsidP="00B60BDD">
      <w:pPr>
        <w:jc w:val="both"/>
      </w:pPr>
      <w:r>
        <w:rPr>
          <w:vertAlign w:val="superscript"/>
        </w:rPr>
        <w:t>9</w:t>
      </w:r>
      <w:r w:rsidR="0012265B">
        <w:t>Department of Pathology, Boston Children’s Hospital, Boston, MA</w:t>
      </w:r>
      <w:r w:rsidR="00FE0268">
        <w:t xml:space="preserve"> 02115 USA</w:t>
      </w:r>
    </w:p>
    <w:p w14:paraId="39B4572F" w14:textId="7582DB5C" w:rsidR="006D078C" w:rsidRPr="006D078C" w:rsidRDefault="006D078C" w:rsidP="00B60BDD">
      <w:pPr>
        <w:jc w:val="both"/>
      </w:pPr>
      <w:r>
        <w:rPr>
          <w:vertAlign w:val="superscript"/>
        </w:rPr>
        <w:t>10</w:t>
      </w:r>
      <w:r>
        <w:t>Howard Hughes Medical Institute, Boston MA 02115 USA</w:t>
      </w:r>
    </w:p>
    <w:p w14:paraId="02515FB1" w14:textId="4F9B7502" w:rsidR="00FC789C" w:rsidRDefault="006D078C" w:rsidP="00B60BDD">
      <w:pPr>
        <w:jc w:val="both"/>
        <w:rPr>
          <w:rFonts w:eastAsia="Times New Roman"/>
          <w:color w:val="201F1E"/>
          <w:shd w:val="clear" w:color="auto" w:fill="FFFFFF"/>
        </w:rPr>
      </w:pPr>
      <w:r>
        <w:rPr>
          <w:vertAlign w:val="superscript"/>
        </w:rPr>
        <w:t>11</w:t>
      </w:r>
      <w:r w:rsidR="00FC789C" w:rsidRPr="00FC789C">
        <w:t xml:space="preserve">Department of Microbiology, Immunology and Parasitology, Federal University of Santa Catarina, </w:t>
      </w:r>
      <w:proofErr w:type="spellStart"/>
      <w:r w:rsidR="00FC789C" w:rsidRPr="00FC789C">
        <w:rPr>
          <w:rFonts w:eastAsia="Times New Roman"/>
          <w:color w:val="201F1E"/>
          <w:shd w:val="clear" w:color="auto" w:fill="FFFFFF"/>
        </w:rPr>
        <w:t>Florianópolis</w:t>
      </w:r>
      <w:proofErr w:type="spellEnd"/>
      <w:r w:rsidR="00FC789C" w:rsidRPr="00FC789C">
        <w:rPr>
          <w:rFonts w:eastAsia="Times New Roman"/>
          <w:color w:val="201F1E"/>
          <w:shd w:val="clear" w:color="auto" w:fill="FFFFFF"/>
        </w:rPr>
        <w:t>, SC, 88040-900, Brazil</w:t>
      </w:r>
    </w:p>
    <w:p w14:paraId="7DE038E1" w14:textId="1DF30587" w:rsidR="001C3C82" w:rsidRDefault="001C3C82" w:rsidP="00B60BDD">
      <w:pPr>
        <w:jc w:val="both"/>
        <w:rPr>
          <w:rFonts w:eastAsia="Times New Roman"/>
          <w:color w:val="201F1E"/>
          <w:shd w:val="clear" w:color="auto" w:fill="FFFFFF"/>
        </w:rPr>
      </w:pPr>
    </w:p>
    <w:p w14:paraId="0F27D434" w14:textId="06047F4C" w:rsidR="001C3C82" w:rsidRDefault="001C3C82" w:rsidP="00B60BDD">
      <w:pPr>
        <w:jc w:val="both"/>
        <w:rPr>
          <w:rFonts w:eastAsia="Times New Roman"/>
          <w:color w:val="201F1E"/>
          <w:shd w:val="clear" w:color="auto" w:fill="FFFFFF"/>
        </w:rPr>
      </w:pPr>
    </w:p>
    <w:p w14:paraId="0F7CD0D8" w14:textId="5D94278A" w:rsidR="00060080" w:rsidRDefault="00A078EB">
      <w:r>
        <w:rPr>
          <w:vertAlign w:val="superscript"/>
        </w:rPr>
        <w:t>+</w:t>
      </w:r>
      <w:r w:rsidR="002C1819" w:rsidRPr="002C1819">
        <w:rPr>
          <w:vertAlign w:val="superscript"/>
        </w:rPr>
        <w:t>†</w:t>
      </w:r>
      <w:r w:rsidR="00CA2941">
        <w:t>Equal contribution</w:t>
      </w:r>
    </w:p>
    <w:p w14:paraId="5C1BE3CB" w14:textId="77777777" w:rsidR="00060080" w:rsidRDefault="00060080"/>
    <w:p w14:paraId="2EB3D512" w14:textId="223C94BD" w:rsidR="0090760B" w:rsidRDefault="0090760B">
      <w:r>
        <w:t xml:space="preserve">Abstract word count: </w:t>
      </w:r>
      <w:r w:rsidRPr="0090760B">
        <w:rPr>
          <w:highlight w:val="yellow"/>
        </w:rPr>
        <w:t>1</w:t>
      </w:r>
      <w:r w:rsidR="001661B9">
        <w:rPr>
          <w:highlight w:val="yellow"/>
        </w:rPr>
        <w:t>3</w:t>
      </w:r>
      <w:r w:rsidRPr="0090760B">
        <w:rPr>
          <w:highlight w:val="yellow"/>
        </w:rPr>
        <w:t>3</w:t>
      </w:r>
    </w:p>
    <w:p w14:paraId="2D982104" w14:textId="30079A36" w:rsidR="00060080" w:rsidRDefault="00C96099">
      <w:r>
        <w:t>Character count</w:t>
      </w:r>
      <w:r w:rsidR="001E53ED">
        <w:t>:</w:t>
      </w:r>
      <w:r w:rsidR="004143DC">
        <w:t xml:space="preserve"> </w:t>
      </w:r>
    </w:p>
    <w:p w14:paraId="2DE3DB53" w14:textId="5D6E2134" w:rsidR="001E53ED" w:rsidRDefault="001E53ED">
      <w:r>
        <w:t>Number of references:</w:t>
      </w:r>
      <w:r w:rsidR="0060113D">
        <w:t xml:space="preserve"> </w:t>
      </w:r>
      <w:r w:rsidR="0060113D" w:rsidRPr="00E912CB">
        <w:rPr>
          <w:highlight w:val="yellow"/>
        </w:rPr>
        <w:t>54</w:t>
      </w:r>
    </w:p>
    <w:p w14:paraId="3BBC1088" w14:textId="47A5303C" w:rsidR="00060080" w:rsidRDefault="00060080">
      <w:r>
        <w:t xml:space="preserve">Number of figures: </w:t>
      </w:r>
      <w:r w:rsidR="00E74CEC">
        <w:t>7</w:t>
      </w:r>
    </w:p>
    <w:p w14:paraId="0912D652" w14:textId="530A0DC2" w:rsidR="00060080" w:rsidRDefault="00060080">
      <w:r>
        <w:t xml:space="preserve">Number of supplemental figures: </w:t>
      </w:r>
      <w:r w:rsidR="00A078EB" w:rsidRPr="00E912CB">
        <w:rPr>
          <w:highlight w:val="yellow"/>
        </w:rPr>
        <w:t>max 7</w:t>
      </w:r>
    </w:p>
    <w:p w14:paraId="15F18DD1" w14:textId="27E4DDFD" w:rsidR="00060080" w:rsidRDefault="00060080">
      <w:r>
        <w:t>Number of supplemental tables: 2</w:t>
      </w:r>
    </w:p>
    <w:p w14:paraId="1224E9C3" w14:textId="60072366" w:rsidR="005410BE" w:rsidRDefault="005410BE"/>
    <w:p w14:paraId="0CE5D733" w14:textId="7653A216" w:rsidR="005410BE" w:rsidRPr="005410BE" w:rsidRDefault="005410BE">
      <w:r>
        <w:t>Running title: LSCs in B-ALL</w:t>
      </w:r>
    </w:p>
    <w:p w14:paraId="065DCE91" w14:textId="57CA42BA" w:rsidR="00060080" w:rsidRDefault="00060080"/>
    <w:p w14:paraId="056EC04D" w14:textId="04D3FE94" w:rsidR="00060080" w:rsidRDefault="00060080"/>
    <w:p w14:paraId="53DA1482" w14:textId="2D444142" w:rsidR="00060080" w:rsidRDefault="00060080">
      <w:r>
        <w:t>Correspondence</w:t>
      </w:r>
    </w:p>
    <w:p w14:paraId="2E8852F3" w14:textId="77777777" w:rsidR="00060080" w:rsidRDefault="00060080"/>
    <w:p w14:paraId="529886E7" w14:textId="0FBCEE0B" w:rsidR="00060080" w:rsidRDefault="00060080">
      <w:r>
        <w:t>R. Grant Rowe MD PhD</w:t>
      </w:r>
    </w:p>
    <w:p w14:paraId="5E04E2A7" w14:textId="5310F584" w:rsidR="00060080" w:rsidRDefault="00060080">
      <w:r>
        <w:t>Karp Family Research Building 7</w:t>
      </w:r>
    </w:p>
    <w:p w14:paraId="4CA7B85F" w14:textId="294C8D1F" w:rsidR="00060080" w:rsidRDefault="00060080">
      <w:r>
        <w:t xml:space="preserve">1 </w:t>
      </w:r>
      <w:proofErr w:type="spellStart"/>
      <w:r>
        <w:t>Blackfan</w:t>
      </w:r>
      <w:proofErr w:type="spellEnd"/>
      <w:r>
        <w:t xml:space="preserve"> Circle</w:t>
      </w:r>
    </w:p>
    <w:p w14:paraId="78CEB4E0" w14:textId="4D3E3C58" w:rsidR="00060080" w:rsidRDefault="00060080">
      <w:r>
        <w:t>Boston MA 02115</w:t>
      </w:r>
    </w:p>
    <w:p w14:paraId="679DDD60" w14:textId="39E73350" w:rsidR="00060080" w:rsidRDefault="00646FAA">
      <w:hyperlink r:id="rId7" w:history="1">
        <w:r w:rsidR="00060080" w:rsidRPr="00A765DB">
          <w:rPr>
            <w:rStyle w:val="Hyperlink"/>
          </w:rPr>
          <w:t>Grant_rowe@dfci.harvard.edu</w:t>
        </w:r>
      </w:hyperlink>
    </w:p>
    <w:p w14:paraId="63C44CB5" w14:textId="21FAF919" w:rsidR="00060080" w:rsidRDefault="00060080">
      <w:r>
        <w:t>Phone: 617-919-6288</w:t>
      </w:r>
    </w:p>
    <w:p w14:paraId="7CA360EF" w14:textId="3C34EAB2" w:rsidR="002272D2" w:rsidRDefault="002272D2">
      <w:r>
        <w:br w:type="page"/>
      </w:r>
    </w:p>
    <w:p w14:paraId="1E83EF08" w14:textId="79B7D17A" w:rsidR="009C5C88" w:rsidRDefault="00A078EB" w:rsidP="00E83F8A">
      <w:pPr>
        <w:spacing w:line="480" w:lineRule="auto"/>
        <w:jc w:val="both"/>
        <w:rPr>
          <w:b/>
          <w:bCs/>
        </w:rPr>
      </w:pPr>
      <w:r>
        <w:rPr>
          <w:b/>
          <w:bCs/>
        </w:rPr>
        <w:lastRenderedPageBreak/>
        <w:t>SUMMARY</w:t>
      </w:r>
    </w:p>
    <w:p w14:paraId="1D944693" w14:textId="0F2B4EE6" w:rsidR="00B4466F" w:rsidRPr="00D22D09" w:rsidRDefault="001661B9" w:rsidP="00B4466F">
      <w:pPr>
        <w:spacing w:line="480" w:lineRule="auto"/>
        <w:jc w:val="both"/>
        <w:rPr>
          <w:bCs/>
        </w:rPr>
      </w:pPr>
      <w:r>
        <w:rPr>
          <w:bCs/>
        </w:rPr>
        <w:t xml:space="preserve">High-risk forms of </w:t>
      </w:r>
      <w:r w:rsidR="00924498">
        <w:rPr>
          <w:bCs/>
        </w:rPr>
        <w:t>B-acute lymphoblastic leukemia remain a therapeutic challenge</w:t>
      </w:r>
      <w:r w:rsidR="001A623D">
        <w:rPr>
          <w:bCs/>
        </w:rPr>
        <w:t>.</w:t>
      </w:r>
      <w:r w:rsidR="00D22D09">
        <w:rPr>
          <w:bCs/>
        </w:rPr>
        <w:t xml:space="preserve">  </w:t>
      </w:r>
      <w:r w:rsidR="00B4466F">
        <w:rPr>
          <w:bCs/>
        </w:rPr>
        <w:t xml:space="preserve">Leukemia </w:t>
      </w:r>
      <w:r w:rsidR="006B046E">
        <w:rPr>
          <w:bCs/>
        </w:rPr>
        <w:t xml:space="preserve">stem </w:t>
      </w:r>
      <w:r w:rsidR="00B4466F">
        <w:rPr>
          <w:bCs/>
        </w:rPr>
        <w:t>cells (L</w:t>
      </w:r>
      <w:r w:rsidR="006B046E">
        <w:rPr>
          <w:bCs/>
        </w:rPr>
        <w:t>S</w:t>
      </w:r>
      <w:r w:rsidR="00B4466F">
        <w:rPr>
          <w:bCs/>
        </w:rPr>
        <w:t xml:space="preserve">Cs) </w:t>
      </w:r>
      <w:r w:rsidR="0012320B">
        <w:rPr>
          <w:bCs/>
        </w:rPr>
        <w:t xml:space="preserve">self-renew to </w:t>
      </w:r>
      <w:r w:rsidR="00037CC7">
        <w:rPr>
          <w:bCs/>
        </w:rPr>
        <w:t xml:space="preserve">drive </w:t>
      </w:r>
      <w:r w:rsidR="00B4466F">
        <w:rPr>
          <w:bCs/>
        </w:rPr>
        <w:t>leukemic growth and spark relapse</w:t>
      </w:r>
      <w:r w:rsidR="001A623D">
        <w:rPr>
          <w:bCs/>
        </w:rPr>
        <w:t xml:space="preserve"> </w:t>
      </w:r>
      <w:r w:rsidR="002C1819">
        <w:rPr>
          <w:bCs/>
        </w:rPr>
        <w:t xml:space="preserve">and </w:t>
      </w:r>
      <w:r w:rsidR="0012320B">
        <w:rPr>
          <w:bCs/>
        </w:rPr>
        <w:t xml:space="preserve">therefore </w:t>
      </w:r>
      <w:r w:rsidR="002C1819">
        <w:rPr>
          <w:bCs/>
        </w:rPr>
        <w:t>have been the subject of intensive investigation</w:t>
      </w:r>
      <w:r w:rsidR="00B4466F">
        <w:rPr>
          <w:bCs/>
        </w:rPr>
        <w:t xml:space="preserve">.  Here, we </w:t>
      </w:r>
      <w:r w:rsidR="00D22D09">
        <w:rPr>
          <w:bCs/>
        </w:rPr>
        <w:t>aimed to better understand</w:t>
      </w:r>
      <w:r w:rsidR="001A623D">
        <w:rPr>
          <w:bCs/>
        </w:rPr>
        <w:t xml:space="preserve"> LSCs in</w:t>
      </w:r>
      <w:r w:rsidR="00D22D09">
        <w:rPr>
          <w:bCs/>
        </w:rPr>
        <w:t xml:space="preserve"> </w:t>
      </w:r>
      <w:r>
        <w:rPr>
          <w:bCs/>
        </w:rPr>
        <w:t>high-risk</w:t>
      </w:r>
      <w:r w:rsidR="00D22D09">
        <w:rPr>
          <w:bCs/>
        </w:rPr>
        <w:t xml:space="preserve"> B-ALL by </w:t>
      </w:r>
      <w:r w:rsidR="00B4466F">
        <w:rPr>
          <w:bCs/>
        </w:rPr>
        <w:t>us</w:t>
      </w:r>
      <w:r w:rsidR="00D22D09">
        <w:rPr>
          <w:bCs/>
        </w:rPr>
        <w:t>ing</w:t>
      </w:r>
      <w:r w:rsidR="00B4466F">
        <w:rPr>
          <w:bCs/>
        </w:rPr>
        <w:t xml:space="preserve"> single-cell transcriptomics</w:t>
      </w:r>
      <w:r w:rsidR="00D22D09">
        <w:rPr>
          <w:bCs/>
        </w:rPr>
        <w:t xml:space="preserve"> and </w:t>
      </w:r>
      <w:r w:rsidR="00D213C9">
        <w:rPr>
          <w:bCs/>
        </w:rPr>
        <w:t>quantitative</w:t>
      </w:r>
      <w:r w:rsidR="00D22D09">
        <w:rPr>
          <w:bCs/>
        </w:rPr>
        <w:t xml:space="preserve"> xenotransplantation.</w:t>
      </w:r>
      <w:r w:rsidR="00D213C9">
        <w:rPr>
          <w:bCs/>
        </w:rPr>
        <w:t xml:space="preserve">  </w:t>
      </w:r>
      <w:r w:rsidR="00D22D09">
        <w:rPr>
          <w:bCs/>
        </w:rPr>
        <w:t>Al</w:t>
      </w:r>
      <w:r w:rsidR="00B4466F">
        <w:rPr>
          <w:bCs/>
        </w:rPr>
        <w:t xml:space="preserve">though we identify multipotent </w:t>
      </w:r>
      <w:r w:rsidR="00D213C9">
        <w:rPr>
          <w:bCs/>
        </w:rPr>
        <w:t xml:space="preserve">self-renewing </w:t>
      </w:r>
      <w:r w:rsidR="00B4466F">
        <w:rPr>
          <w:bCs/>
        </w:rPr>
        <w:t>L</w:t>
      </w:r>
      <w:r w:rsidR="006B046E">
        <w:rPr>
          <w:bCs/>
        </w:rPr>
        <w:t>S</w:t>
      </w:r>
      <w:r w:rsidR="00B4466F">
        <w:rPr>
          <w:bCs/>
        </w:rPr>
        <w:t>Cs</w:t>
      </w:r>
      <w:r w:rsidR="00606845" w:rsidRPr="00606845">
        <w:rPr>
          <w:bCs/>
        </w:rPr>
        <w:t xml:space="preserve"> </w:t>
      </w:r>
      <w:r w:rsidR="00606845">
        <w:rPr>
          <w:bCs/>
        </w:rPr>
        <w:t xml:space="preserve">in human </w:t>
      </w:r>
      <w:r w:rsidR="00606845">
        <w:rPr>
          <w:bCs/>
          <w:i/>
          <w:iCs/>
        </w:rPr>
        <w:t>MLL</w:t>
      </w:r>
      <w:r w:rsidR="00606845">
        <w:rPr>
          <w:bCs/>
        </w:rPr>
        <w:t>-rearranged B-ALL</w:t>
      </w:r>
      <w:r w:rsidR="00B4466F">
        <w:rPr>
          <w:bCs/>
        </w:rPr>
        <w:t xml:space="preserve">, we observe </w:t>
      </w:r>
      <w:r w:rsidR="00D213C9">
        <w:rPr>
          <w:bCs/>
        </w:rPr>
        <w:t>that LSCs emerge</w:t>
      </w:r>
      <w:r w:rsidR="006B046E">
        <w:rPr>
          <w:bCs/>
        </w:rPr>
        <w:t xml:space="preserve"> from</w:t>
      </w:r>
      <w:r w:rsidR="00B4466F">
        <w:rPr>
          <w:bCs/>
        </w:rPr>
        <w:t xml:space="preserve"> more differentiated </w:t>
      </w:r>
      <w:r w:rsidR="00F91DA8">
        <w:rPr>
          <w:bCs/>
        </w:rPr>
        <w:t>blast populations</w:t>
      </w:r>
      <w:r w:rsidR="00B4466F">
        <w:rPr>
          <w:bCs/>
        </w:rPr>
        <w:t xml:space="preserve"> to replenish the </w:t>
      </w:r>
      <w:r w:rsidR="00606845">
        <w:rPr>
          <w:bCs/>
        </w:rPr>
        <w:t>entire</w:t>
      </w:r>
      <w:r w:rsidR="00B4466F">
        <w:rPr>
          <w:bCs/>
        </w:rPr>
        <w:t xml:space="preserve"> cellular diversity.  We find that activation of MYC</w:t>
      </w:r>
      <w:r w:rsidR="00D213C9">
        <w:rPr>
          <w:bCs/>
        </w:rPr>
        <w:t xml:space="preserve"> drives this dedifferentiation process</w:t>
      </w:r>
      <w:r w:rsidR="00B918D6">
        <w:rPr>
          <w:bCs/>
        </w:rPr>
        <w:t>, and</w:t>
      </w:r>
      <w:r w:rsidR="001A623D">
        <w:rPr>
          <w:bCs/>
        </w:rPr>
        <w:t>,</w:t>
      </w:r>
      <w:r w:rsidR="00B918D6">
        <w:rPr>
          <w:bCs/>
        </w:rPr>
        <w:t xml:space="preserve"> that </w:t>
      </w:r>
      <w:r w:rsidR="00D213C9">
        <w:rPr>
          <w:bCs/>
        </w:rPr>
        <w:t xml:space="preserve">relative to </w:t>
      </w:r>
      <w:r w:rsidR="00A07170">
        <w:rPr>
          <w:bCs/>
        </w:rPr>
        <w:t>most</w:t>
      </w:r>
      <w:r w:rsidR="00D213C9">
        <w:rPr>
          <w:bCs/>
        </w:rPr>
        <w:t xml:space="preserve"> blasts which depend on oxidative phosphorylation, LSCs adopt a </w:t>
      </w:r>
      <w:r w:rsidR="001A623D">
        <w:rPr>
          <w:bCs/>
        </w:rPr>
        <w:t xml:space="preserve">hypoxic, </w:t>
      </w:r>
      <w:r w:rsidR="00D213C9">
        <w:rPr>
          <w:bCs/>
        </w:rPr>
        <w:t xml:space="preserve">glycolytic state that </w:t>
      </w:r>
      <w:r w:rsidR="001A623D">
        <w:rPr>
          <w:bCs/>
        </w:rPr>
        <w:t>is a</w:t>
      </w:r>
      <w:r>
        <w:rPr>
          <w:bCs/>
        </w:rPr>
        <w:t xml:space="preserve"> potential</w:t>
      </w:r>
      <w:r w:rsidR="001A623D">
        <w:rPr>
          <w:bCs/>
        </w:rPr>
        <w:t xml:space="preserve"> therapeutic</w:t>
      </w:r>
      <w:r w:rsidR="00D213C9">
        <w:rPr>
          <w:bCs/>
        </w:rPr>
        <w:t xml:space="preserve"> vulnerab</w:t>
      </w:r>
      <w:r w:rsidR="001A623D">
        <w:rPr>
          <w:bCs/>
        </w:rPr>
        <w:t>ility</w:t>
      </w:r>
      <w:r w:rsidR="00D213C9">
        <w:rPr>
          <w:bCs/>
        </w:rPr>
        <w:t>.</w:t>
      </w:r>
      <w:r w:rsidR="00D213C9">
        <w:rPr>
          <w:bCs/>
          <w:iCs/>
        </w:rPr>
        <w:t xml:space="preserve">  </w:t>
      </w:r>
      <w:r w:rsidR="00B4466F">
        <w:rPr>
          <w:bCs/>
          <w:iCs/>
        </w:rPr>
        <w:t xml:space="preserve">These </w:t>
      </w:r>
      <w:r w:rsidR="00F91DA8">
        <w:rPr>
          <w:bCs/>
          <w:iCs/>
        </w:rPr>
        <w:t>findings</w:t>
      </w:r>
      <w:r w:rsidR="002C1819">
        <w:rPr>
          <w:bCs/>
          <w:iCs/>
        </w:rPr>
        <w:t xml:space="preserve"> highlight the </w:t>
      </w:r>
      <w:r w:rsidR="00056CFC">
        <w:rPr>
          <w:bCs/>
          <w:iCs/>
        </w:rPr>
        <w:t xml:space="preserve">plasticity of </w:t>
      </w:r>
      <w:r w:rsidRPr="001661B9">
        <w:rPr>
          <w:bCs/>
          <w:iCs/>
        </w:rPr>
        <w:t>high-risk</w:t>
      </w:r>
      <w:r>
        <w:rPr>
          <w:bCs/>
          <w:i/>
        </w:rPr>
        <w:t xml:space="preserve"> </w:t>
      </w:r>
      <w:r w:rsidR="00056CFC">
        <w:rPr>
          <w:bCs/>
          <w:iCs/>
        </w:rPr>
        <w:t>B-ALL</w:t>
      </w:r>
      <w:r w:rsidR="002C1819">
        <w:rPr>
          <w:bCs/>
          <w:iCs/>
        </w:rPr>
        <w:t xml:space="preserve"> LSCs</w:t>
      </w:r>
      <w:r w:rsidR="002A0BA5">
        <w:rPr>
          <w:bCs/>
          <w:iCs/>
        </w:rPr>
        <w:t xml:space="preserve">, explain </w:t>
      </w:r>
      <w:r w:rsidR="00056CFC">
        <w:rPr>
          <w:bCs/>
          <w:iCs/>
        </w:rPr>
        <w:t xml:space="preserve">the </w:t>
      </w:r>
      <w:r w:rsidR="00D213C9">
        <w:rPr>
          <w:bCs/>
          <w:iCs/>
        </w:rPr>
        <w:t>aggressive nature</w:t>
      </w:r>
      <w:r w:rsidR="00056CFC">
        <w:rPr>
          <w:bCs/>
          <w:iCs/>
        </w:rPr>
        <w:t xml:space="preserve"> of this </w:t>
      </w:r>
      <w:r w:rsidR="00D213C9">
        <w:rPr>
          <w:bCs/>
          <w:iCs/>
        </w:rPr>
        <w:t>form</w:t>
      </w:r>
      <w:r w:rsidR="00056CFC">
        <w:rPr>
          <w:bCs/>
          <w:iCs/>
        </w:rPr>
        <w:t xml:space="preserve"> of leukemia</w:t>
      </w:r>
      <w:r w:rsidR="002C1819">
        <w:rPr>
          <w:bCs/>
          <w:iCs/>
        </w:rPr>
        <w:t xml:space="preserve"> and</w:t>
      </w:r>
      <w:r w:rsidR="00B4466F">
        <w:rPr>
          <w:bCs/>
          <w:iCs/>
        </w:rPr>
        <w:t xml:space="preserve"> provid</w:t>
      </w:r>
      <w:r w:rsidR="00606845">
        <w:rPr>
          <w:bCs/>
          <w:iCs/>
        </w:rPr>
        <w:t>e</w:t>
      </w:r>
      <w:r w:rsidR="00B4466F">
        <w:rPr>
          <w:bCs/>
          <w:iCs/>
        </w:rPr>
        <w:t xml:space="preserve"> a rationale for </w:t>
      </w:r>
      <w:r w:rsidR="00D213C9">
        <w:rPr>
          <w:bCs/>
          <w:iCs/>
        </w:rPr>
        <w:t xml:space="preserve">targeting </w:t>
      </w:r>
      <w:r w:rsidR="00295389">
        <w:rPr>
          <w:bCs/>
          <w:iCs/>
        </w:rPr>
        <w:t>metabolism</w:t>
      </w:r>
      <w:r w:rsidR="00B4466F">
        <w:rPr>
          <w:bCs/>
          <w:iCs/>
        </w:rPr>
        <w:t>.</w:t>
      </w:r>
    </w:p>
    <w:p w14:paraId="043F4F98" w14:textId="0BDD3843" w:rsidR="000C16A8" w:rsidRDefault="000C16A8" w:rsidP="00E83F8A">
      <w:pPr>
        <w:spacing w:line="480" w:lineRule="auto"/>
        <w:jc w:val="both"/>
        <w:rPr>
          <w:bCs/>
          <w:iCs/>
        </w:rPr>
      </w:pPr>
      <w:r>
        <w:rPr>
          <w:bCs/>
          <w:iCs/>
        </w:rPr>
        <w:br w:type="page"/>
      </w:r>
    </w:p>
    <w:p w14:paraId="46E63DB4" w14:textId="45CF67FB" w:rsidR="003400D2" w:rsidRPr="003400D2" w:rsidRDefault="003400D2" w:rsidP="00E83F8A">
      <w:pPr>
        <w:spacing w:line="480" w:lineRule="auto"/>
        <w:jc w:val="both"/>
        <w:rPr>
          <w:b/>
          <w:bCs/>
        </w:rPr>
      </w:pPr>
      <w:r>
        <w:rPr>
          <w:b/>
          <w:bCs/>
        </w:rPr>
        <w:lastRenderedPageBreak/>
        <w:t>INTRODUCTION</w:t>
      </w:r>
    </w:p>
    <w:p w14:paraId="3234215A" w14:textId="4817C4F1" w:rsidR="00986227" w:rsidRDefault="00986227" w:rsidP="00986227">
      <w:pPr>
        <w:spacing w:line="480" w:lineRule="auto"/>
        <w:ind w:firstLine="720"/>
        <w:jc w:val="both"/>
      </w:pPr>
      <w:r>
        <w:t>B-acute lymphoblastic leukemia (B-ALL) is heterogeneous, with certain genetic subtypes bearing poor prognosis</w:t>
      </w:r>
      <w:r w:rsidR="009C0C81">
        <w:t xml:space="preserve"> despite the great progress made </w:t>
      </w:r>
      <w:r w:rsidR="00477924">
        <w:t xml:space="preserve">over the preceding decades </w:t>
      </w:r>
      <w:r w:rsidR="009C0C81">
        <w:t>in deriving otherwise effective chemotherapy regimens</w:t>
      </w:r>
      <w:r>
        <w:t xml:space="preserve">.  B-ALL with rearrangement of the </w:t>
      </w:r>
      <w:r>
        <w:rPr>
          <w:i/>
          <w:iCs/>
        </w:rPr>
        <w:t>MLL</w:t>
      </w:r>
      <w:r>
        <w:t xml:space="preserve"> locus (</w:t>
      </w:r>
      <w:r>
        <w:rPr>
          <w:i/>
          <w:iCs/>
        </w:rPr>
        <w:t>MLL</w:t>
      </w:r>
      <w:r>
        <w:t>-r) constitutes about 80% of B-ALL of infancy with incidence diminishing in childhood but later increasing in adulthood</w:t>
      </w:r>
      <w:r w:rsidR="00477924">
        <w:t xml:space="preserve"> </w:t>
      </w:r>
      <w:r>
        <w:fldChar w:fldCharType="begin"/>
      </w:r>
      <w:r w:rsidR="00477924">
        <w:instrText xml:space="preserve"> ADDIN EN.CITE &lt;EndNote&gt;&lt;Cite&gt;&lt;Author&gt;Boissel&lt;/Author&gt;&lt;Year&gt;2018&lt;/Year&gt;&lt;RecNum&gt;305&lt;/RecNum&gt;&lt;DisplayText&gt;(Boissel and Baruchel, 2018)&lt;/DisplayText&gt;&lt;record&gt;&lt;rec-number&gt;305&lt;/rec-number&gt;&lt;foreign-keys&gt;&lt;key app="EN" db-id="2wdrrfpau0fvtfeps9fptx9os95xppve5r92" timestamp="1594736778"&gt;305&lt;/key&gt;&lt;/foreign-keys&gt;&lt;ref-type name="Journal Article"&gt;17&lt;/ref-type&gt;&lt;contributors&gt;&lt;authors&gt;&lt;author&gt;Boissel, N.&lt;/author&gt;&lt;author&gt;Baruchel, A.&lt;/author&gt;&lt;/authors&gt;&lt;/contributors&gt;&lt;auth-address&gt;Adolescent and Young Adult Hematology Unit, Saint-Louis Hospital, Assistance Publique-Hopitaux de Paris (AP-HP), Paris, France.&amp;#xD;Research Unit EA-3518, Paris Diderot University, Paris, France; and.&amp;#xD;Pediatric Hematology and Immunology Department, Robert Debre Hospital (AP-HP), Paris, France.&lt;/auth-address&gt;&lt;titles&gt;&lt;title&gt;Acute lymphoblastic leukemia in adolescent and young adults: treat as adults or as children?&lt;/title&gt;&lt;secondary-title&gt;Blood&lt;/secondary-title&gt;&lt;/titles&gt;&lt;periodical&gt;&lt;full-title&gt;Blood&lt;/full-title&gt;&lt;/periodical&gt;&lt;pages&gt;351-361&lt;/pages&gt;&lt;volume&gt;132&lt;/volume&gt;&lt;number&gt;4&lt;/number&gt;&lt;edition&gt;2018/06/14&lt;/edition&gt;&lt;keywords&gt;&lt;keyword&gt;Adolescent&lt;/keyword&gt;&lt;keyword&gt;Adult&lt;/keyword&gt;&lt;keyword&gt;Child&lt;/keyword&gt;&lt;keyword&gt;*Decision Making&lt;/keyword&gt;&lt;keyword&gt;Disease Management&lt;/keyword&gt;&lt;keyword&gt;Humans&lt;/keyword&gt;&lt;keyword&gt;Practice Guidelines as Topic/*standards&lt;/keyword&gt;&lt;keyword&gt;Precursor Cell Lymphoblastic Leukemia-Lymphoma/pathology/*therapy&lt;/keyword&gt;&lt;keyword&gt;Young Adult&lt;/keyword&gt;&lt;/keywords&gt;&lt;dates&gt;&lt;year&gt;2018&lt;/year&gt;&lt;pub-dates&gt;&lt;date&gt;Jul 26&lt;/date&gt;&lt;/pub-dates&gt;&lt;/dates&gt;&lt;isbn&gt;1528-0020 (Electronic)&amp;#xD;0006-4971 (Linking)&lt;/isbn&gt;&lt;accession-num&gt;29895662&lt;/accession-num&gt;&lt;urls&gt;&lt;related-urls&gt;&lt;url&gt;https://www.ncbi.nlm.nih.gov/pubmed/29895662&lt;/url&gt;&lt;/related-urls&gt;&lt;/urls&gt;&lt;electronic-resource-num&gt;10.1182/blood-2018-02-778530&lt;/electronic-resource-num&gt;&lt;/record&gt;&lt;/Cite&gt;&lt;/EndNote&gt;</w:instrText>
      </w:r>
      <w:r>
        <w:fldChar w:fldCharType="separate"/>
      </w:r>
      <w:r w:rsidR="00477924">
        <w:rPr>
          <w:noProof/>
        </w:rPr>
        <w:t>(Boissel and Baruchel, 2018)</w:t>
      </w:r>
      <w:r>
        <w:fldChar w:fldCharType="end"/>
      </w:r>
      <w:r>
        <w:t xml:space="preserve">.  </w:t>
      </w:r>
      <w:r>
        <w:rPr>
          <w:i/>
          <w:iCs/>
        </w:rPr>
        <w:t>MLL</w:t>
      </w:r>
      <w:r>
        <w:t xml:space="preserve">-r B-ALL </w:t>
      </w:r>
      <w:r w:rsidR="009C0C81">
        <w:t>is a very unfavorable form of B-ALL</w:t>
      </w:r>
      <w:r>
        <w:t xml:space="preserve">, often presenting with high leukemic burden, corticosteroid resistance, </w:t>
      </w:r>
      <w:r w:rsidR="00477924">
        <w:t xml:space="preserve">and </w:t>
      </w:r>
      <w:r>
        <w:t>central nervous system infiltration</w:t>
      </w:r>
      <w:r w:rsidR="00477924">
        <w:t xml:space="preserve"> contributing to</w:t>
      </w:r>
      <w:r>
        <w:t xml:space="preserve"> poor long-term outcomes</w:t>
      </w:r>
      <w:r w:rsidR="00477924">
        <w:t xml:space="preserve"> </w:t>
      </w:r>
      <w:r>
        <w:fldChar w:fldCharType="begin">
          <w:fldData xml:space="preserve">PEVuZE5vdGU+PENpdGU+PEF1dGhvcj5QaWV0ZXJzPC9BdXRob3I+PFllYXI+MjAwNzwvWWVhcj48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</w:fldData>
        </w:fldChar>
      </w:r>
      <w:r w:rsidR="00477924">
        <w:instrText xml:space="preserve"> ADDIN EN.CITE </w:instrText>
      </w:r>
      <w:r w:rsidR="00477924">
        <w:fldChar w:fldCharType="begin">
          <w:fldData xml:space="preserve">PEVuZE5vdGU+PENpdGU+PEF1dGhvcj5QaWV0ZXJzPC9BdXRob3I+PFllYXI+MjAwNzwvWWVhcj48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</w:fldData>
        </w:fldChar>
      </w:r>
      <w:r w:rsidR="00477924">
        <w:instrText xml:space="preserve"> ADDIN EN.CITE.DATA </w:instrText>
      </w:r>
      <w:r w:rsidR="00477924">
        <w:fldChar w:fldCharType="end"/>
      </w:r>
      <w:r>
        <w:fldChar w:fldCharType="separate"/>
      </w:r>
      <w:r w:rsidR="00477924">
        <w:rPr>
          <w:noProof/>
        </w:rPr>
        <w:t>(Pieters et al., 2019; Pieters et al., 2007)</w:t>
      </w:r>
      <w:r>
        <w:fldChar w:fldCharType="end"/>
      </w:r>
      <w:r>
        <w:t xml:space="preserve">.  This </w:t>
      </w:r>
      <w:r w:rsidR="009C0C81">
        <w:t>aggressive</w:t>
      </w:r>
      <w:r>
        <w:t xml:space="preserve"> clinical behavior is associated with distinctive underlying biology including coexpression of myeloid markers and a </w:t>
      </w:r>
      <w:r w:rsidR="009C0C81">
        <w:t>capacity</w:t>
      </w:r>
      <w:r>
        <w:t xml:space="preserve"> to undergo a B-lymphoid-to-myeloid lineage switch</w:t>
      </w:r>
      <w:r w:rsidR="00477924">
        <w:t xml:space="preserve"> </w:t>
      </w:r>
      <w:r>
        <w:fldChar w:fldCharType="begin">
          <w:fldData xml:space="preserve">PEVuZE5vdGU+PENpdGU+PEF1dGhvcj5QaWV0ZXJzPC9BdXRob3I+PFllYXI+MjAwNzwvWWVhcj48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</w:fldData>
        </w:fldChar>
      </w:r>
      <w:r w:rsidR="00477924">
        <w:instrText xml:space="preserve"> ADDIN EN.CITE </w:instrText>
      </w:r>
      <w:r w:rsidR="00477924">
        <w:fldChar w:fldCharType="begin">
          <w:fldData xml:space="preserve">PEVuZE5vdGU+PENpdGU+PEF1dGhvcj5QaWV0ZXJzPC9BdXRob3I+PFllYXI+MjAwNzwvWWVhcj48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</w:fldData>
        </w:fldChar>
      </w:r>
      <w:r w:rsidR="00477924">
        <w:instrText xml:space="preserve"> ADDIN EN.CITE.DATA </w:instrText>
      </w:r>
      <w:r w:rsidR="00477924">
        <w:fldChar w:fldCharType="end"/>
      </w:r>
      <w:r>
        <w:fldChar w:fldCharType="separate"/>
      </w:r>
      <w:r w:rsidR="00477924">
        <w:rPr>
          <w:noProof/>
        </w:rPr>
        <w:t>(Orbach et al., 2013; Pieters et al., 2007; Rossi et al., 2012)</w:t>
      </w:r>
      <w:r>
        <w:fldChar w:fldCharType="end"/>
      </w:r>
      <w:r>
        <w:t xml:space="preserve">.  Based on these clinical observations, we hypothesized that </w:t>
      </w:r>
      <w:r w:rsidR="009C0C81">
        <w:t xml:space="preserve">the aggressive nature of </w:t>
      </w:r>
      <w:r>
        <w:t xml:space="preserve">human </w:t>
      </w:r>
      <w:r>
        <w:rPr>
          <w:i/>
          <w:iCs/>
        </w:rPr>
        <w:t>MLL</w:t>
      </w:r>
      <w:r>
        <w:t xml:space="preserve">-r B-ALL </w:t>
      </w:r>
      <w:r w:rsidR="009C0C81">
        <w:t>is underpinned by</w:t>
      </w:r>
      <w:r>
        <w:t xml:space="preserve"> a high content of LSCs</w:t>
      </w:r>
      <w:r w:rsidR="009C0C81">
        <w:t xml:space="preserve"> </w:t>
      </w:r>
      <w:r w:rsidR="00E44826">
        <w:t>with</w:t>
      </w:r>
      <w:r>
        <w:t xml:space="preserve"> </w:t>
      </w:r>
      <w:r w:rsidR="009C0C81">
        <w:t>undifferentiated</w:t>
      </w:r>
      <w:r>
        <w:t xml:space="preserve"> </w:t>
      </w:r>
      <w:r w:rsidR="009C0C81">
        <w:t>hematopoietic stem cell (HSC)/multipotent progenitor (MPP)</w:t>
      </w:r>
      <w:r>
        <w:t>-like multipotency programs.</w:t>
      </w:r>
    </w:p>
    <w:p w14:paraId="29774976" w14:textId="19664543" w:rsidR="005517F4" w:rsidRDefault="009C0C81" w:rsidP="00E44826">
      <w:pPr>
        <w:spacing w:line="480" w:lineRule="auto"/>
        <w:ind w:firstLine="720"/>
        <w:jc w:val="both"/>
      </w:pPr>
      <w:r>
        <w:t>LSCs</w:t>
      </w:r>
      <w:r w:rsidR="00490C4C">
        <w:t xml:space="preserve"> </w:t>
      </w:r>
      <w:r w:rsidR="00477924">
        <w:t>possess</w:t>
      </w:r>
      <w:r w:rsidR="00490C4C">
        <w:t xml:space="preserve"> the capability to fully reconstitute fulminant leukemia at relapse</w:t>
      </w:r>
      <w:r w:rsidR="00E44826">
        <w:t>, or, experimentally,</w:t>
      </w:r>
      <w:r w:rsidR="00B918D6">
        <w:t xml:space="preserve"> upon xenotransplantation</w:t>
      </w:r>
      <w:r w:rsidR="00490C4C">
        <w:t xml:space="preserve">.  </w:t>
      </w:r>
      <w:r w:rsidR="00CA510B">
        <w:t xml:space="preserve">This </w:t>
      </w:r>
      <w:r w:rsidR="00070EA9">
        <w:t xml:space="preserve">definition </w:t>
      </w:r>
      <w:r w:rsidR="0012320B">
        <w:t>was initially</w:t>
      </w:r>
      <w:r w:rsidR="00070EA9">
        <w:t xml:space="preserve"> formed </w:t>
      </w:r>
      <w:r w:rsidR="002F695E">
        <w:t>based</w:t>
      </w:r>
      <w:r w:rsidR="00CD538C">
        <w:t xml:space="preserve"> on the</w:t>
      </w:r>
      <w:r w:rsidR="00801A73">
        <w:t xml:space="preserve"> foundational</w:t>
      </w:r>
      <w:r w:rsidR="00CD538C">
        <w:t xml:space="preserve"> </w:t>
      </w:r>
      <w:r w:rsidR="00801A73">
        <w:t>observation</w:t>
      </w:r>
      <w:r w:rsidR="00FF6D30">
        <w:t xml:space="preserve"> that </w:t>
      </w:r>
      <w:r w:rsidR="008D6DAE">
        <w:t>only a</w:t>
      </w:r>
      <w:r w:rsidR="00CA510B">
        <w:t xml:space="preserve"> </w:t>
      </w:r>
      <w:r w:rsidR="00BD71AD">
        <w:t>specific</w:t>
      </w:r>
      <w:r w:rsidR="00CA510B">
        <w:t xml:space="preserve"> </w:t>
      </w:r>
      <w:r w:rsidR="00490C4C">
        <w:t>minority</w:t>
      </w:r>
      <w:r w:rsidR="008D6DAE">
        <w:t xml:space="preserve"> of human acute myeloid leukemia (AML) cells </w:t>
      </w:r>
      <w:r w:rsidR="00477924">
        <w:t>could</w:t>
      </w:r>
      <w:r w:rsidR="0037714B">
        <w:t xml:space="preserve"> sustainably</w:t>
      </w:r>
      <w:r w:rsidR="008D6DAE">
        <w:t xml:space="preserve"> </w:t>
      </w:r>
      <w:r w:rsidR="00CA510B">
        <w:t>engraft</w:t>
      </w:r>
      <w:r w:rsidR="008D6DAE">
        <w:t xml:space="preserve"> immunodeficient mice</w:t>
      </w:r>
      <w:r w:rsidR="00490C4C">
        <w:t>,</w:t>
      </w:r>
      <w:r w:rsidR="004633B1">
        <w:t xml:space="preserve"> establishing </w:t>
      </w:r>
      <w:r w:rsidR="00070EA9">
        <w:t xml:space="preserve">engraftment in </w:t>
      </w:r>
      <w:r w:rsidR="004633B1">
        <w:t>xenotransplant</w:t>
      </w:r>
      <w:r w:rsidR="00F7204F">
        <w:t>a</w:t>
      </w:r>
      <w:r>
        <w:t>tion</w:t>
      </w:r>
      <w:r w:rsidR="00F7204F">
        <w:t xml:space="preserve"> </w:t>
      </w:r>
      <w:r w:rsidR="004633B1">
        <w:t xml:space="preserve">as the gold standard </w:t>
      </w:r>
      <w:r w:rsidR="00477924">
        <w:t>to detect</w:t>
      </w:r>
      <w:r w:rsidR="00B918D6">
        <w:t xml:space="preserve"> L</w:t>
      </w:r>
      <w:r w:rsidR="006B046E">
        <w:t>S</w:t>
      </w:r>
      <w:r w:rsidR="00B918D6">
        <w:t>Cs</w:t>
      </w:r>
      <w:r w:rsidR="00477924">
        <w:t xml:space="preserve"> </w:t>
      </w:r>
      <w:r w:rsidR="008D6DAE">
        <w:fldChar w:fldCharType="begin">
          <w:fldData xml:space="preserve">PEVuZE5vdGU+PENpdGU+PEF1dGhvcj5MYXBpZG90PC9BdXRob3I+PFllYXI+MTk5NDwvWWVhcj48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==
</w:fldData>
        </w:fldChar>
      </w:r>
      <w:r w:rsidR="00477924">
        <w:instrText xml:space="preserve"> ADDIN EN.CITE </w:instrText>
      </w:r>
      <w:r w:rsidR="00477924">
        <w:fldChar w:fldCharType="begin">
          <w:fldData xml:space="preserve">PEVuZE5vdGU+PENpdGU+PEF1dGhvcj5MYXBpZG90PC9BdXRob3I+PFllYXI+MTk5NDwvWWVhcj48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==
</w:fldData>
        </w:fldChar>
      </w:r>
      <w:r w:rsidR="00477924">
        <w:instrText xml:space="preserve"> ADDIN EN.CITE.DATA </w:instrText>
      </w:r>
      <w:r w:rsidR="00477924">
        <w:fldChar w:fldCharType="end"/>
      </w:r>
      <w:r w:rsidR="008D6DAE">
        <w:fldChar w:fldCharType="separate"/>
      </w:r>
      <w:r w:rsidR="00477924">
        <w:rPr>
          <w:noProof/>
        </w:rPr>
        <w:t>(Lapidot et al., 1994)</w:t>
      </w:r>
      <w:r w:rsidR="008D6DAE">
        <w:fldChar w:fldCharType="end"/>
      </w:r>
      <w:r w:rsidR="00ED651C">
        <w:t>.</w:t>
      </w:r>
      <w:r w:rsidR="00E44826">
        <w:t xml:space="preserve">  </w:t>
      </w:r>
      <w:r w:rsidR="008A397E">
        <w:t>Through the lens</w:t>
      </w:r>
      <w:r w:rsidR="00FE634F">
        <w:t xml:space="preserve"> of</w:t>
      </w:r>
      <w:r w:rsidR="00CA510B">
        <w:t xml:space="preserve"> this model</w:t>
      </w:r>
      <w:r w:rsidR="00BB6EB5">
        <w:t>, L</w:t>
      </w:r>
      <w:r w:rsidR="006B046E">
        <w:t>S</w:t>
      </w:r>
      <w:r w:rsidR="00BB6EB5">
        <w:t>Cs have</w:t>
      </w:r>
      <w:r w:rsidR="00793D96">
        <w:t xml:space="preserve"> </w:t>
      </w:r>
      <w:r w:rsidR="00BB6EB5">
        <w:t xml:space="preserve">been </w:t>
      </w:r>
      <w:r w:rsidR="00070EA9">
        <w:t>defined</w:t>
      </w:r>
      <w:r w:rsidR="00BB6EB5">
        <w:t xml:space="preserve"> in many </w:t>
      </w:r>
      <w:r w:rsidR="00793D96">
        <w:t>forms</w:t>
      </w:r>
      <w:r w:rsidR="00BB6EB5">
        <w:t xml:space="preserve"> of leukemia</w:t>
      </w:r>
      <w:r w:rsidR="00477924">
        <w:t xml:space="preserve"> </w:t>
      </w:r>
      <w:r w:rsidR="00BB6EB5">
        <w:fldChar w:fldCharType="begin">
          <w:fldData xml:space="preserve">PEVuZE5vdGU+PENpdGU+PEF1dGhvcj5Cb25uZXQ8L0F1dGhvcj48WWVhcj4xOTk3PC9ZZWFyPjxS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</w:fldData>
        </w:fldChar>
      </w:r>
      <w:r w:rsidR="00477924">
        <w:instrText xml:space="preserve"> ADDIN EN.CITE </w:instrText>
      </w:r>
      <w:r w:rsidR="00477924">
        <w:fldChar w:fldCharType="begin">
          <w:fldData xml:space="preserve">PEVuZE5vdGU+PENpdGU+PEF1dGhvcj5Cb25uZXQ8L0F1dGhvcj48WWVhcj4xOTk3PC9ZZWFyPjxS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</w:fldData>
        </w:fldChar>
      </w:r>
      <w:r w:rsidR="00477924">
        <w:instrText xml:space="preserve"> ADDIN EN.CITE.DATA </w:instrText>
      </w:r>
      <w:r w:rsidR="00477924">
        <w:fldChar w:fldCharType="end"/>
      </w:r>
      <w:r w:rsidR="00BB6EB5">
        <w:fldChar w:fldCharType="separate"/>
      </w:r>
      <w:r w:rsidR="00477924">
        <w:rPr>
          <w:noProof/>
        </w:rPr>
        <w:t>(Aoki et al., 2015; Bonnet and Dick, 1997; Cobaleda et al., 2000; Cox et al., 2004; Kong et al., 2008; Somervaille and Cleary, 2006)</w:t>
      </w:r>
      <w:r w:rsidR="00BB6EB5">
        <w:fldChar w:fldCharType="end"/>
      </w:r>
      <w:r w:rsidR="00BB6EB5">
        <w:t>.</w:t>
      </w:r>
      <w:r w:rsidR="00E44826">
        <w:t xml:space="preserve">  Although LSCs have been previously accepted to be primitive and rare, r</w:t>
      </w:r>
      <w:r w:rsidR="00793D96">
        <w:t>ecent advances</w:t>
      </w:r>
      <w:r w:rsidR="00A058B1">
        <w:t xml:space="preserve"> suggest that </w:t>
      </w:r>
      <w:r w:rsidR="008A397E">
        <w:t>such</w:t>
      </w:r>
      <w:r w:rsidR="004955CB">
        <w:t xml:space="preserve"> </w:t>
      </w:r>
      <w:r w:rsidR="00FE634F">
        <w:t xml:space="preserve">paradigms </w:t>
      </w:r>
      <w:r w:rsidR="00490C4C">
        <w:t>of</w:t>
      </w:r>
      <w:r w:rsidR="00FE634F">
        <w:t xml:space="preserve"> L</w:t>
      </w:r>
      <w:r w:rsidR="006B046E">
        <w:t>S</w:t>
      </w:r>
      <w:r w:rsidR="00FE634F">
        <w:t>C biology</w:t>
      </w:r>
      <w:r w:rsidR="00A058B1">
        <w:t xml:space="preserve"> might </w:t>
      </w:r>
      <w:r w:rsidR="00EC36F8">
        <w:t xml:space="preserve">be </w:t>
      </w:r>
      <w:r w:rsidR="006B046E">
        <w:t>subject</w:t>
      </w:r>
      <w:r w:rsidR="00EC36F8">
        <w:t xml:space="preserve"> to revision</w:t>
      </w:r>
      <w:r w:rsidR="00490C4C">
        <w:t>.  The use of improved immunodeficient mouse strains with heightened sensitivity for human stem cell</w:t>
      </w:r>
      <w:r w:rsidR="00477924">
        <w:t xml:space="preserve"> engraftment</w:t>
      </w:r>
      <w:r w:rsidR="00490C4C">
        <w:t xml:space="preserve"> has revealed that L</w:t>
      </w:r>
      <w:r w:rsidR="006B046E">
        <w:t>S</w:t>
      </w:r>
      <w:r w:rsidR="00490C4C">
        <w:t xml:space="preserve">Cs often show </w:t>
      </w:r>
      <w:r w:rsidR="00490C4C">
        <w:lastRenderedPageBreak/>
        <w:t xml:space="preserve">heterogeneity in </w:t>
      </w:r>
      <w:r w:rsidR="006B046E">
        <w:t xml:space="preserve">both </w:t>
      </w:r>
      <w:r w:rsidR="00490C4C">
        <w:t xml:space="preserve">their </w:t>
      </w:r>
      <w:proofErr w:type="spellStart"/>
      <w:r w:rsidR="005A5914">
        <w:t>onco</w:t>
      </w:r>
      <w:r w:rsidR="00490C4C">
        <w:t>genetics</w:t>
      </w:r>
      <w:proofErr w:type="spellEnd"/>
      <w:r w:rsidR="00490C4C">
        <w:t xml:space="preserve"> and</w:t>
      </w:r>
      <w:r w:rsidR="0042679F">
        <w:t xml:space="preserve"> </w:t>
      </w:r>
      <w:r w:rsidR="00490C4C">
        <w:t>differentiation state</w:t>
      </w:r>
      <w:r w:rsidR="00477924">
        <w:t xml:space="preserve"> </w:t>
      </w:r>
      <w:r w:rsidR="00490C4C">
        <w:fldChar w:fldCharType="begin">
          <w:fldData xml:space="preserve">PEVuZE5vdGU+PENpdGU+PEF1dGhvcj5NY0tlbnppZTwvQXV0aG9yPjxZZWFyPjIwMTk8L1llYXI+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</w:fldData>
        </w:fldChar>
      </w:r>
      <w:r w:rsidR="00477924">
        <w:instrText xml:space="preserve"> ADDIN EN.CITE </w:instrText>
      </w:r>
      <w:r w:rsidR="00477924">
        <w:fldChar w:fldCharType="begin">
          <w:fldData xml:space="preserve">PEVuZE5vdGU+PENpdGU+PEF1dGhvcj5NY0tlbnppZTwvQXV0aG9yPjxZZWFyPjIwMTk8L1llYXI+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</w:fldData>
        </w:fldChar>
      </w:r>
      <w:r w:rsidR="00477924">
        <w:instrText xml:space="preserve"> ADDIN EN.CITE.DATA </w:instrText>
      </w:r>
      <w:r w:rsidR="00477924">
        <w:fldChar w:fldCharType="end"/>
      </w:r>
      <w:r w:rsidR="00490C4C">
        <w:fldChar w:fldCharType="separate"/>
      </w:r>
      <w:r w:rsidR="00477924">
        <w:rPr>
          <w:noProof/>
        </w:rPr>
        <w:t>(Ho et al., 2016; McKenzie et al., 2019; Sarry et al., 2011)</w:t>
      </w:r>
      <w:r w:rsidR="00490C4C">
        <w:fldChar w:fldCharType="end"/>
      </w:r>
      <w:r w:rsidR="00490C4C">
        <w:t>.</w:t>
      </w:r>
      <w:r w:rsidR="00410627">
        <w:t xml:space="preserve">  Th</w:t>
      </w:r>
      <w:r w:rsidR="006B046E">
        <w:t>ese</w:t>
      </w:r>
      <w:r w:rsidR="00410627">
        <w:t xml:space="preserve"> finding</w:t>
      </w:r>
      <w:r w:rsidR="006B046E">
        <w:t>s</w:t>
      </w:r>
      <w:r w:rsidR="00410627">
        <w:t xml:space="preserve"> could explain the limited clinical success of interventions targeting L</w:t>
      </w:r>
      <w:r w:rsidR="006B046E">
        <w:t>S</w:t>
      </w:r>
      <w:r w:rsidR="00410627">
        <w:t>Cs as has been suggested in solid tumors where stem cells often show phenotypic plasticity</w:t>
      </w:r>
      <w:r w:rsidR="00477924">
        <w:t xml:space="preserve"> </w:t>
      </w:r>
      <w:r w:rsidR="00410627">
        <w:fldChar w:fldCharType="begin">
          <w:fldData xml:space="preserve">PEVuZE5vdGU+PENpdGU+PEF1dGhvcj5Qb2xseWVhPC9BdXRob3I+PFllYXI+MjAxNzwvWWVhcj48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</w:fldData>
        </w:fldChar>
      </w:r>
      <w:r w:rsidR="00477924">
        <w:instrText xml:space="preserve"> ADDIN EN.CITE </w:instrText>
      </w:r>
      <w:r w:rsidR="00477924">
        <w:fldChar w:fldCharType="begin">
          <w:fldData xml:space="preserve">PEVuZE5vdGU+PENpdGU+PEF1dGhvcj5Qb2xseWVhPC9BdXRob3I+PFllYXI+MjAxNzwvWWVhcj48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</w:fldData>
        </w:fldChar>
      </w:r>
      <w:r w:rsidR="00477924">
        <w:instrText xml:space="preserve"> ADDIN EN.CITE.DATA </w:instrText>
      </w:r>
      <w:r w:rsidR="00477924">
        <w:fldChar w:fldCharType="end"/>
      </w:r>
      <w:r w:rsidR="00410627">
        <w:fldChar w:fldCharType="separate"/>
      </w:r>
      <w:r w:rsidR="00477924">
        <w:rPr>
          <w:noProof/>
        </w:rPr>
        <w:t>(Gupta et al., 2019; Pollyea and Jordan, 2017)</w:t>
      </w:r>
      <w:r w:rsidR="00410627">
        <w:fldChar w:fldCharType="end"/>
      </w:r>
      <w:r w:rsidR="00410627">
        <w:t>.</w:t>
      </w:r>
      <w:r w:rsidR="00F7204F">
        <w:t xml:space="preserve">  </w:t>
      </w:r>
      <w:r w:rsidR="00410627">
        <w:t>Although such findings have led to reassessment of classical models of leukemic ontogeny, it remains generally accepted that leukemia cells are functionally heterogeneous with variable xenotransplantation capacities</w:t>
      </w:r>
      <w:r w:rsidR="004633B1">
        <w:t>.</w:t>
      </w:r>
      <w:r w:rsidR="000200C2">
        <w:t xml:space="preserve">  </w:t>
      </w:r>
      <w:r w:rsidR="00410627">
        <w:t>Since the frequency of engraftable cells within individual leukemias – a readout of L</w:t>
      </w:r>
      <w:r w:rsidR="006B046E">
        <w:t>S</w:t>
      </w:r>
      <w:r w:rsidR="00410627">
        <w:t>C content - is reproducibly of prognostic importance, better understanding of mechanisms of L</w:t>
      </w:r>
      <w:r w:rsidR="006B046E">
        <w:t>S</w:t>
      </w:r>
      <w:r w:rsidR="00410627">
        <w:t xml:space="preserve">C heterogeneity </w:t>
      </w:r>
      <w:r w:rsidR="00801A73">
        <w:t>has the potential to lead to the development of</w:t>
      </w:r>
      <w:r w:rsidR="005A5914">
        <w:t xml:space="preserve"> new therapies</w:t>
      </w:r>
      <w:r w:rsidR="00477924">
        <w:t xml:space="preserve"> </w:t>
      </w:r>
      <w:r w:rsidR="00410627">
        <w:fldChar w:fldCharType="begin">
          <w:fldData xml:space="preserve">PEVuZE5vdGU+PENpdGU+PEF1dGhvcj5QYWN6dWxsYTwvQXV0aG9yPjxZZWFyPjIwMTc8L1llYXI+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</w:fldData>
        </w:fldChar>
      </w:r>
      <w:r w:rsidR="00477924">
        <w:instrText xml:space="preserve"> ADDIN EN.CITE </w:instrText>
      </w:r>
      <w:r w:rsidR="00477924">
        <w:fldChar w:fldCharType="begin">
          <w:fldData xml:space="preserve">PEVuZE5vdGU+PENpdGU+PEF1dGhvcj5QYWN6dWxsYTwvQXV0aG9yPjxZZWFyPjIwMTc8L1llYXI+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</w:fldData>
        </w:fldChar>
      </w:r>
      <w:r w:rsidR="00477924">
        <w:instrText xml:space="preserve"> ADDIN EN.CITE.DATA </w:instrText>
      </w:r>
      <w:r w:rsidR="00477924">
        <w:fldChar w:fldCharType="end"/>
      </w:r>
      <w:r w:rsidR="00410627">
        <w:fldChar w:fldCharType="separate"/>
      </w:r>
      <w:r w:rsidR="00477924">
        <w:rPr>
          <w:noProof/>
        </w:rPr>
        <w:t>(Monaco et al., 2004; Paczulla et al., 2017)</w:t>
      </w:r>
      <w:r w:rsidR="00410627">
        <w:fldChar w:fldCharType="end"/>
      </w:r>
      <w:r w:rsidR="00B24A82">
        <w:t>.</w:t>
      </w:r>
    </w:p>
    <w:p w14:paraId="4B5E71D6" w14:textId="5E71F121" w:rsidR="001D5EED" w:rsidRPr="00CA510B" w:rsidRDefault="001D5EED" w:rsidP="00E83F8A">
      <w:pPr>
        <w:spacing w:line="480" w:lineRule="auto"/>
        <w:ind w:firstLine="720"/>
        <w:jc w:val="both"/>
      </w:pPr>
      <w:r>
        <w:t xml:space="preserve">Here, we used </w:t>
      </w:r>
      <w:r w:rsidR="00801A73">
        <w:t>single cell RNA sequencing (</w:t>
      </w:r>
      <w:r>
        <w:t>scRNA-seq</w:t>
      </w:r>
      <w:r w:rsidR="00801A73">
        <w:t>)</w:t>
      </w:r>
      <w:r>
        <w:t xml:space="preserve"> combined with xenotransplantation</w:t>
      </w:r>
      <w:r w:rsidR="00CD332E">
        <w:t xml:space="preserve"> assays</w:t>
      </w:r>
      <w:r>
        <w:t xml:space="preserve"> to define the </w:t>
      </w:r>
      <w:r w:rsidR="002F695E">
        <w:t>cellular diversity</w:t>
      </w:r>
      <w:r>
        <w:t xml:space="preserve"> of </w:t>
      </w:r>
      <w:r>
        <w:rPr>
          <w:i/>
        </w:rPr>
        <w:t>MLL-r</w:t>
      </w:r>
      <w:r>
        <w:t xml:space="preserve"> B-ALL.</w:t>
      </w:r>
      <w:r w:rsidR="00D83D15">
        <w:t xml:space="preserve">  We </w:t>
      </w:r>
      <w:r w:rsidR="009722CA">
        <w:t>report</w:t>
      </w:r>
      <w:r w:rsidR="00D83D15">
        <w:t xml:space="preserve"> that </w:t>
      </w:r>
      <w:r w:rsidR="0055675E">
        <w:t xml:space="preserve">the </w:t>
      </w:r>
      <w:r w:rsidR="00CD332E">
        <w:t>LS</w:t>
      </w:r>
      <w:r w:rsidR="0055675E">
        <w:t>C state</w:t>
      </w:r>
      <w:r>
        <w:t xml:space="preserve"> in </w:t>
      </w:r>
      <w:r w:rsidR="0055675E">
        <w:t>B-ALL is</w:t>
      </w:r>
      <w:r>
        <w:t xml:space="preserve"> </w:t>
      </w:r>
      <w:r w:rsidR="002F695E">
        <w:t>plastic</w:t>
      </w:r>
      <w:r w:rsidR="00325381">
        <w:t>.  A</w:t>
      </w:r>
      <w:r w:rsidR="008A397E">
        <w:t>lthough</w:t>
      </w:r>
      <w:r w:rsidR="00325381">
        <w:t xml:space="preserve"> </w:t>
      </w:r>
      <w:r w:rsidR="0055675E">
        <w:t>L</w:t>
      </w:r>
      <w:r w:rsidR="00CD332E">
        <w:t>S</w:t>
      </w:r>
      <w:r w:rsidR="0055675E">
        <w:t>C</w:t>
      </w:r>
      <w:r w:rsidR="00606845">
        <w:t xml:space="preserve">s are </w:t>
      </w:r>
      <w:r w:rsidR="008A397E">
        <w:t xml:space="preserve">enriched in </w:t>
      </w:r>
      <w:r w:rsidR="00801A73">
        <w:t xml:space="preserve">the most </w:t>
      </w:r>
      <w:r w:rsidR="008A397E">
        <w:t xml:space="preserve">phenotypically primitive fraction of </w:t>
      </w:r>
      <w:r w:rsidR="008A397E">
        <w:rPr>
          <w:i/>
          <w:iCs/>
        </w:rPr>
        <w:t>MLL</w:t>
      </w:r>
      <w:r w:rsidR="008A397E">
        <w:t>-r B-ALL, L</w:t>
      </w:r>
      <w:r w:rsidR="00CD332E">
        <w:t>S</w:t>
      </w:r>
      <w:r w:rsidR="008A397E">
        <w:t>Cs</w:t>
      </w:r>
      <w:r w:rsidR="0055675E">
        <w:t xml:space="preserve"> can </w:t>
      </w:r>
      <w:r w:rsidR="001F080C">
        <w:t>emerge</w:t>
      </w:r>
      <w:r w:rsidR="0055675E">
        <w:t xml:space="preserve"> from </w:t>
      </w:r>
      <w:r w:rsidR="009722CA">
        <w:t>more differentiated</w:t>
      </w:r>
      <w:r w:rsidR="001B676F">
        <w:t xml:space="preserve">, </w:t>
      </w:r>
      <w:r w:rsidR="0062294D">
        <w:t xml:space="preserve">relatively </w:t>
      </w:r>
      <w:r w:rsidR="001B676F">
        <w:t>L</w:t>
      </w:r>
      <w:r w:rsidR="00CD332E">
        <w:t>S</w:t>
      </w:r>
      <w:r w:rsidR="001B676F">
        <w:t>C-deplete</w:t>
      </w:r>
      <w:r w:rsidR="001F080C">
        <w:t>d</w:t>
      </w:r>
      <w:r w:rsidR="0055675E">
        <w:t xml:space="preserve"> </w:t>
      </w:r>
      <w:r w:rsidR="009722CA">
        <w:t>blast</w:t>
      </w:r>
      <w:r w:rsidR="001B676F">
        <w:t xml:space="preserve"> populations</w:t>
      </w:r>
      <w:r w:rsidR="008A397E">
        <w:t xml:space="preserve"> to reconstitute the full </w:t>
      </w:r>
      <w:r w:rsidR="0012320B">
        <w:t xml:space="preserve">leukemic </w:t>
      </w:r>
      <w:r w:rsidR="008A397E">
        <w:t>cellular diversity</w:t>
      </w:r>
      <w:r w:rsidR="0055675E">
        <w:t xml:space="preserve">.  </w:t>
      </w:r>
      <w:r w:rsidR="0012320B">
        <w:t>We</w:t>
      </w:r>
      <w:r w:rsidR="00CA510B">
        <w:t xml:space="preserve"> </w:t>
      </w:r>
      <w:r w:rsidR="00FA7367">
        <w:t>find</w:t>
      </w:r>
      <w:r w:rsidR="00CA510B">
        <w:t xml:space="preserve"> </w:t>
      </w:r>
      <w:r w:rsidR="00FA7367">
        <w:t xml:space="preserve">that </w:t>
      </w:r>
      <w:r w:rsidR="00CA510B">
        <w:t>MYC</w:t>
      </w:r>
      <w:r w:rsidR="00FF476F">
        <w:t xml:space="preserve"> signaling</w:t>
      </w:r>
      <w:r w:rsidR="002F695E">
        <w:t xml:space="preserve"> </w:t>
      </w:r>
      <w:r w:rsidR="00FA7367">
        <w:t>drive</w:t>
      </w:r>
      <w:r w:rsidR="00F7204F">
        <w:t>s</w:t>
      </w:r>
      <w:r w:rsidR="00CA510B">
        <w:t xml:space="preserve"> </w:t>
      </w:r>
      <w:r w:rsidR="00801A73">
        <w:t xml:space="preserve">upward </w:t>
      </w:r>
      <w:r w:rsidR="00FA7367">
        <w:t xml:space="preserve">reconstitution of leukemic diversity </w:t>
      </w:r>
      <w:r w:rsidR="00CD332E">
        <w:t>from the most phenotypically</w:t>
      </w:r>
      <w:r w:rsidR="00FA7367">
        <w:t xml:space="preserve"> differentiated </w:t>
      </w:r>
      <w:r w:rsidR="0012320B">
        <w:t>LSCs</w:t>
      </w:r>
      <w:r w:rsidR="00F7204F">
        <w:t xml:space="preserve">.  </w:t>
      </w:r>
      <w:r w:rsidR="00F7204F">
        <w:rPr>
          <w:i/>
          <w:iCs/>
        </w:rPr>
        <w:t>MLL</w:t>
      </w:r>
      <w:r w:rsidR="00F7204F">
        <w:t xml:space="preserve">-r B-ALL cells are heterogeneous with respect to their metabolic states, with LSCs </w:t>
      </w:r>
      <w:r w:rsidR="00477924">
        <w:t>maintaining</w:t>
      </w:r>
      <w:r w:rsidR="00F7204F">
        <w:t xml:space="preserve"> a glycolytic phenotype compared to more differentiated blasts, and that targeting cellular metabolic pathways can impact differentiation state and LSC function</w:t>
      </w:r>
      <w:r w:rsidR="00CA510B">
        <w:t xml:space="preserve">.  </w:t>
      </w:r>
      <w:r w:rsidR="0055675E">
        <w:t xml:space="preserve">Together, our findings </w:t>
      </w:r>
      <w:r w:rsidR="001B676F">
        <w:t>define</w:t>
      </w:r>
      <w:r w:rsidR="008A397E">
        <w:t xml:space="preserve"> </w:t>
      </w:r>
      <w:r w:rsidR="00C83FB6">
        <w:t xml:space="preserve">new </w:t>
      </w:r>
      <w:r w:rsidR="008A397E">
        <w:t xml:space="preserve">mechanisms of </w:t>
      </w:r>
      <w:r w:rsidR="001B676F">
        <w:t>L</w:t>
      </w:r>
      <w:r w:rsidR="00CD332E">
        <w:t>S</w:t>
      </w:r>
      <w:r w:rsidR="001B676F">
        <w:t xml:space="preserve">C </w:t>
      </w:r>
      <w:r w:rsidR="008A397E">
        <w:t>heterogeneity</w:t>
      </w:r>
      <w:r w:rsidR="0062294D">
        <w:t xml:space="preserve"> and </w:t>
      </w:r>
      <w:r w:rsidR="008A397E">
        <w:t>plasticity</w:t>
      </w:r>
      <w:r w:rsidR="0042679F">
        <w:t xml:space="preserve"> and advance a new </w:t>
      </w:r>
      <w:r w:rsidR="00203D60">
        <w:t xml:space="preserve">candidate </w:t>
      </w:r>
      <w:r w:rsidR="0042679F">
        <w:t>approach to therapy</w:t>
      </w:r>
      <w:r w:rsidR="00203D60">
        <w:t xml:space="preserve"> for high-risk</w:t>
      </w:r>
      <w:r w:rsidR="00964DFB">
        <w:t xml:space="preserve"> forms of</w:t>
      </w:r>
      <w:r w:rsidR="00203D60">
        <w:t xml:space="preserve"> ALL</w:t>
      </w:r>
      <w:r w:rsidR="00CA510B">
        <w:t>.</w:t>
      </w:r>
    </w:p>
    <w:p w14:paraId="5FE75D25" w14:textId="77777777" w:rsidR="009D2233" w:rsidRDefault="009D2233" w:rsidP="00E83F8A">
      <w:pPr>
        <w:spacing w:line="480" w:lineRule="auto"/>
        <w:ind w:firstLine="720"/>
        <w:jc w:val="both"/>
      </w:pPr>
    </w:p>
    <w:p w14:paraId="413AB0FB" w14:textId="6D19DBEC" w:rsidR="00C033D2" w:rsidRDefault="00C033D2" w:rsidP="00E83F8A">
      <w:pPr>
        <w:spacing w:line="480" w:lineRule="auto"/>
        <w:jc w:val="both"/>
      </w:pPr>
      <w:r>
        <w:tab/>
      </w:r>
    </w:p>
    <w:p w14:paraId="4D996007" w14:textId="028E2182" w:rsidR="00413F81" w:rsidRPr="0090760B" w:rsidRDefault="0012320B" w:rsidP="0090760B">
      <w:pPr>
        <w:rPr>
          <w:b/>
          <w:bCs/>
        </w:rPr>
      </w:pPr>
      <w:r>
        <w:rPr>
          <w:b/>
          <w:bCs/>
        </w:rPr>
        <w:br w:type="page"/>
      </w:r>
      <w:r w:rsidR="00FF4707">
        <w:rPr>
          <w:b/>
        </w:rPr>
        <w:lastRenderedPageBreak/>
        <w:t>RESULTS</w:t>
      </w:r>
    </w:p>
    <w:p w14:paraId="23541FB8" w14:textId="77777777" w:rsidR="0090760B" w:rsidRDefault="0090760B" w:rsidP="00E83F8A">
      <w:pPr>
        <w:spacing w:line="480" w:lineRule="auto"/>
        <w:jc w:val="both"/>
        <w:rPr>
          <w:b/>
        </w:rPr>
      </w:pPr>
    </w:p>
    <w:p w14:paraId="79469327" w14:textId="6B01B690" w:rsidR="00D972EA" w:rsidRDefault="00B56069" w:rsidP="00E83F8A">
      <w:pPr>
        <w:spacing w:line="480" w:lineRule="auto"/>
        <w:jc w:val="both"/>
        <w:rPr>
          <w:b/>
        </w:rPr>
      </w:pPr>
      <w:r>
        <w:rPr>
          <w:b/>
        </w:rPr>
        <w:t>Xenotransplantation model of</w:t>
      </w:r>
      <w:r w:rsidR="00D972EA">
        <w:rPr>
          <w:b/>
        </w:rPr>
        <w:t xml:space="preserve"> </w:t>
      </w:r>
      <w:r w:rsidR="00D972EA">
        <w:rPr>
          <w:b/>
          <w:i/>
        </w:rPr>
        <w:t>MLL</w:t>
      </w:r>
      <w:r w:rsidR="00D972EA">
        <w:rPr>
          <w:b/>
        </w:rPr>
        <w:t>-r B-ALL</w:t>
      </w:r>
      <w:r>
        <w:rPr>
          <w:b/>
        </w:rPr>
        <w:t xml:space="preserve"> with B-lymphoid/myeloid </w:t>
      </w:r>
      <w:r w:rsidR="000E398D">
        <w:rPr>
          <w:b/>
        </w:rPr>
        <w:t>multi</w:t>
      </w:r>
      <w:r>
        <w:rPr>
          <w:b/>
        </w:rPr>
        <w:t>potency</w:t>
      </w:r>
    </w:p>
    <w:p w14:paraId="28B6FFF1" w14:textId="4C915098" w:rsidR="00E40A36" w:rsidRPr="00757481" w:rsidRDefault="00D972EA" w:rsidP="00757481">
      <w:pPr>
        <w:spacing w:line="480" w:lineRule="auto"/>
        <w:jc w:val="both"/>
      </w:pPr>
      <w:r>
        <w:t xml:space="preserve">The </w:t>
      </w:r>
      <w:r w:rsidR="00FB5018">
        <w:t>ability</w:t>
      </w:r>
      <w:r>
        <w:t xml:space="preserve"> </w:t>
      </w:r>
      <w:r w:rsidR="00CA510B">
        <w:t xml:space="preserve">to </w:t>
      </w:r>
      <w:r>
        <w:t xml:space="preserve">switch lineage from </w:t>
      </w:r>
      <w:r w:rsidR="00FB5018">
        <w:t xml:space="preserve">the </w:t>
      </w:r>
      <w:r>
        <w:t xml:space="preserve">B-lymphoid to myeloid </w:t>
      </w:r>
      <w:r w:rsidR="00FB5018">
        <w:t xml:space="preserve">lineage </w:t>
      </w:r>
      <w:r>
        <w:t xml:space="preserve">at relapse suggests that </w:t>
      </w:r>
      <w:r w:rsidR="006641C1">
        <w:rPr>
          <w:i/>
        </w:rPr>
        <w:t>MLL</w:t>
      </w:r>
      <w:r w:rsidR="006641C1">
        <w:t>-r B-ALL</w:t>
      </w:r>
      <w:r>
        <w:t xml:space="preserve"> L</w:t>
      </w:r>
      <w:r w:rsidR="00170156">
        <w:t>S</w:t>
      </w:r>
      <w:r>
        <w:t xml:space="preserve">Cs possess </w:t>
      </w:r>
      <w:r w:rsidR="00561FBF">
        <w:t>lympho-</w:t>
      </w:r>
      <w:r>
        <w:t xml:space="preserve">myeloid </w:t>
      </w:r>
      <w:r w:rsidR="000E398D">
        <w:t>multi</w:t>
      </w:r>
      <w:r>
        <w:t>potency</w:t>
      </w:r>
      <w:r w:rsidR="00561FBF">
        <w:t xml:space="preserve"> characteristic of primitive </w:t>
      </w:r>
      <w:r w:rsidR="0037714B">
        <w:t>HSC</w:t>
      </w:r>
      <w:r w:rsidR="00561FBF">
        <w:t>/</w:t>
      </w:r>
      <w:r w:rsidR="0037714B">
        <w:t xml:space="preserve">multipotent </w:t>
      </w:r>
      <w:r w:rsidR="00561FBF">
        <w:t>progenitor</w:t>
      </w:r>
      <w:r w:rsidR="0037714B">
        <w:t xml:space="preserve"> (MPP)</w:t>
      </w:r>
      <w:r w:rsidR="00561FBF">
        <w:t xml:space="preserve"> identity</w:t>
      </w:r>
      <w:r w:rsidR="000E398D">
        <w:t xml:space="preserve"> </w:t>
      </w:r>
      <w:r>
        <w:fldChar w:fldCharType="begin">
          <w:fldData xml:space="preserve">PEVuZE5vdGU+PENpdGU+PEF1dGhvcj5QaWV0ZXJzPC9BdXRob3I+PFllYXI+MjAwNzwvWWVhcj48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</w:fldData>
        </w:fldChar>
      </w:r>
      <w:r w:rsidR="00477924">
        <w:instrText xml:space="preserve"> ADDIN EN.CITE </w:instrText>
      </w:r>
      <w:r w:rsidR="00477924">
        <w:fldChar w:fldCharType="begin">
          <w:fldData xml:space="preserve">PEVuZE5vdGU+PENpdGU+PEF1dGhvcj5QaWV0ZXJzPC9BdXRob3I+PFllYXI+MjAwNzwvWWVhcj48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</w:fldData>
        </w:fldChar>
      </w:r>
      <w:r w:rsidR="00477924">
        <w:instrText xml:space="preserve"> ADDIN EN.CITE.DATA </w:instrText>
      </w:r>
      <w:r w:rsidR="00477924">
        <w:fldChar w:fldCharType="end"/>
      </w:r>
      <w:r>
        <w:fldChar w:fldCharType="separate"/>
      </w:r>
      <w:r w:rsidR="00477924">
        <w:rPr>
          <w:noProof/>
        </w:rPr>
        <w:t>(Pieters et al., 2007; Rossi et al., 2012)</w:t>
      </w:r>
      <w:r>
        <w:fldChar w:fldCharType="end"/>
      </w:r>
      <w:r>
        <w:t xml:space="preserve">.  </w:t>
      </w:r>
      <w:r w:rsidR="00170156">
        <w:t>We therefore</w:t>
      </w:r>
      <w:r>
        <w:t xml:space="preserve"> aimed to elicit </w:t>
      </w:r>
      <w:r w:rsidR="00561FBF">
        <w:t>both</w:t>
      </w:r>
      <w:r>
        <w:t xml:space="preserve"> B-lymphoid and myeloid differentiation </w:t>
      </w:r>
      <w:r w:rsidR="004256EC">
        <w:t>at the single</w:t>
      </w:r>
      <w:r w:rsidR="00F125B6">
        <w:t>-</w:t>
      </w:r>
      <w:r w:rsidR="004256EC">
        <w:t>cell level</w:t>
      </w:r>
      <w:r>
        <w:t xml:space="preserve">.  </w:t>
      </w:r>
      <w:r w:rsidR="00E55E1D">
        <w:t xml:space="preserve">To this end, we employed </w:t>
      </w:r>
      <w:r w:rsidR="006E759F">
        <w:t xml:space="preserve">early passage </w:t>
      </w:r>
      <w:r w:rsidR="00E55E1D">
        <w:t>patient derived xenografts</w:t>
      </w:r>
      <w:r w:rsidR="0037714B">
        <w:t xml:space="preserve"> and primary patient cells</w:t>
      </w:r>
      <w:r w:rsidR="00AC380F">
        <w:t xml:space="preserve"> (</w:t>
      </w:r>
      <w:r w:rsidR="00FB5018">
        <w:t>T</w:t>
      </w:r>
      <w:r w:rsidR="00AC380F" w:rsidRPr="000E5647">
        <w:t>able S1</w:t>
      </w:r>
      <w:r w:rsidR="00AC380F">
        <w:t>)</w:t>
      </w:r>
      <w:r w:rsidR="004256EC">
        <w:fldChar w:fldCharType="begin">
          <w:fldData xml:space="preserve">PEVuZE5vdGU+PENpdGU+PEF1dGhvcj5Ub3duc2VuZDwvQXV0aG9yPjxZZWFyPjIwMTY8L1llYXI+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</w:fldData>
        </w:fldChar>
      </w:r>
      <w:r w:rsidR="00477924">
        <w:instrText xml:space="preserve"> ADDIN EN.CITE </w:instrText>
      </w:r>
      <w:r w:rsidR="00477924">
        <w:fldChar w:fldCharType="begin">
          <w:fldData xml:space="preserve">PEVuZE5vdGU+PENpdGU+PEF1dGhvcj5Ub3duc2VuZDwvQXV0aG9yPjxZZWFyPjIwMTY8L1llYXI+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</w:fldData>
        </w:fldChar>
      </w:r>
      <w:r w:rsidR="00477924">
        <w:instrText xml:space="preserve"> ADDIN EN.CITE.DATA </w:instrText>
      </w:r>
      <w:r w:rsidR="00477924">
        <w:fldChar w:fldCharType="end"/>
      </w:r>
      <w:r w:rsidR="004256EC">
        <w:fldChar w:fldCharType="separate"/>
      </w:r>
      <w:r w:rsidR="00477924">
        <w:rPr>
          <w:noProof/>
        </w:rPr>
        <w:t>(Townsend et al., 2016)</w:t>
      </w:r>
      <w:r w:rsidR="004256EC">
        <w:fldChar w:fldCharType="end"/>
      </w:r>
      <w:r w:rsidR="00AC380F">
        <w:t xml:space="preserve">.  </w:t>
      </w:r>
      <w:r w:rsidR="00440FC2">
        <w:t>We d</w:t>
      </w:r>
      <w:r w:rsidR="006E759F">
        <w:t>efine</w:t>
      </w:r>
      <w:r w:rsidR="00440FC2">
        <w:t>d</w:t>
      </w:r>
      <w:r w:rsidR="006E759F">
        <w:t xml:space="preserve"> the mutational complement of these </w:t>
      </w:r>
      <w:r w:rsidR="001413B4">
        <w:t>specimens</w:t>
      </w:r>
      <w:r w:rsidR="00AC380F">
        <w:t xml:space="preserve"> (</w:t>
      </w:r>
      <w:r w:rsidR="00FB5018">
        <w:t>T</w:t>
      </w:r>
      <w:r w:rsidR="00AC380F" w:rsidRPr="000E5647">
        <w:t>able S1</w:t>
      </w:r>
      <w:r w:rsidR="00AC380F">
        <w:t>)</w:t>
      </w:r>
      <w:r w:rsidR="006E759F">
        <w:fldChar w:fldCharType="begin">
          <w:fldData xml:space="preserve">PEVuZE5vdGU+PENpdGU+PEF1dGhvcj5LbHVrPC9BdXRob3I+PFllYXI+MjAxNjwvWWVhcj48UmVj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</w:fldData>
        </w:fldChar>
      </w:r>
      <w:r w:rsidR="00477924">
        <w:instrText xml:space="preserve"> ADDIN EN.CITE </w:instrText>
      </w:r>
      <w:r w:rsidR="00477924">
        <w:fldChar w:fldCharType="begin">
          <w:fldData xml:space="preserve">PEVuZE5vdGU+PENpdGU+PEF1dGhvcj5LbHVrPC9BdXRob3I+PFllYXI+MjAxNjwvWWVhcj48UmVj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</w:fldData>
        </w:fldChar>
      </w:r>
      <w:r w:rsidR="00477924">
        <w:instrText xml:space="preserve"> ADDIN EN.CITE.DATA </w:instrText>
      </w:r>
      <w:r w:rsidR="00477924">
        <w:fldChar w:fldCharType="end"/>
      </w:r>
      <w:r w:rsidR="006E759F">
        <w:fldChar w:fldCharType="separate"/>
      </w:r>
      <w:r w:rsidR="00477924">
        <w:rPr>
          <w:noProof/>
        </w:rPr>
        <w:t>(Kluk et al., 2016)</w:t>
      </w:r>
      <w:r w:rsidR="006E759F">
        <w:fldChar w:fldCharType="end"/>
      </w:r>
      <w:r w:rsidR="006E759F">
        <w:t xml:space="preserve">.  </w:t>
      </w:r>
      <w:r w:rsidR="001413B4">
        <w:t>Upon xenotransplantation, human B-ALL cells</w:t>
      </w:r>
      <w:r w:rsidR="00C56E1B">
        <w:t xml:space="preserve"> infiltrate the liver, spleen, </w:t>
      </w:r>
      <w:r w:rsidR="00C20E8D">
        <w:t>lymph nodes,</w:t>
      </w:r>
      <w:r w:rsidR="00C56E1B">
        <w:t xml:space="preserve"> </w:t>
      </w:r>
      <w:r w:rsidR="00CA510B">
        <w:t>and central nervous system of</w:t>
      </w:r>
      <w:r w:rsidR="00BD71AD">
        <w:t xml:space="preserve"> unconditioned</w:t>
      </w:r>
      <w:r w:rsidR="00C56E1B">
        <w:t xml:space="preserve"> </w:t>
      </w:r>
      <w:r w:rsidR="004256EC" w:rsidRPr="00D972EA">
        <w:rPr>
          <w:rFonts w:eastAsia="Times New Roman"/>
          <w:bCs/>
          <w:spacing w:val="15"/>
          <w:shd w:val="clear" w:color="auto" w:fill="FFFFFF"/>
        </w:rPr>
        <w:t>NOD.Cg-</w:t>
      </w:r>
      <w:r w:rsidR="004256EC" w:rsidRPr="00D972EA">
        <w:rPr>
          <w:rFonts w:eastAsia="Times New Roman"/>
          <w:bCs/>
          <w:i/>
          <w:iCs/>
          <w:spacing w:val="15"/>
          <w:bdr w:val="none" w:sz="0" w:space="0" w:color="auto" w:frame="1"/>
          <w:shd w:val="clear" w:color="auto" w:fill="FFFFFF"/>
        </w:rPr>
        <w:t>Prkdc</w:t>
      </w:r>
      <w:r w:rsidR="004256EC" w:rsidRPr="00D972EA">
        <w:rPr>
          <w:rFonts w:eastAsia="Times New Roman"/>
          <w:bCs/>
          <w:i/>
          <w:iCs/>
          <w:bdr w:val="none" w:sz="0" w:space="0" w:color="auto" w:frame="1"/>
          <w:vertAlign w:val="superscript"/>
        </w:rPr>
        <w:t>scid</w:t>
      </w:r>
      <w:r w:rsidR="004256EC" w:rsidRPr="00D972EA">
        <w:rPr>
          <w:rFonts w:eastAsia="Times New Roman"/>
          <w:bCs/>
          <w:i/>
          <w:iCs/>
          <w:spacing w:val="15"/>
          <w:bdr w:val="none" w:sz="0" w:space="0" w:color="auto" w:frame="1"/>
          <w:shd w:val="clear" w:color="auto" w:fill="FFFFFF"/>
        </w:rPr>
        <w:t>Il2rg</w:t>
      </w:r>
      <w:r w:rsidR="004256EC" w:rsidRPr="00D972EA">
        <w:rPr>
          <w:rFonts w:eastAsia="Times New Roman"/>
          <w:bCs/>
          <w:i/>
          <w:iCs/>
          <w:bdr w:val="none" w:sz="0" w:space="0" w:color="auto" w:frame="1"/>
          <w:vertAlign w:val="superscript"/>
        </w:rPr>
        <w:t>tm1Wjl</w:t>
      </w:r>
      <w:r w:rsidR="004256EC">
        <w:rPr>
          <w:rFonts w:eastAsia="Times New Roman"/>
        </w:rPr>
        <w:t xml:space="preserve"> (NSG) </w:t>
      </w:r>
      <w:r w:rsidR="00C56E1B">
        <w:t>recipient mice</w:t>
      </w:r>
      <w:r w:rsidR="004256EC">
        <w:t xml:space="preserve">, </w:t>
      </w:r>
      <w:r w:rsidR="0037714B">
        <w:t>recapitulating</w:t>
      </w:r>
      <w:r w:rsidR="00561FBF">
        <w:t xml:space="preserve"> </w:t>
      </w:r>
      <w:r w:rsidR="00BD71AD">
        <w:t xml:space="preserve">the </w:t>
      </w:r>
      <w:r w:rsidR="00561FBF">
        <w:t>clinical behavior</w:t>
      </w:r>
      <w:r w:rsidR="00BD71AD">
        <w:t xml:space="preserve"> of </w:t>
      </w:r>
      <w:r w:rsidR="00BD71AD">
        <w:rPr>
          <w:i/>
          <w:iCs/>
        </w:rPr>
        <w:t>MLL</w:t>
      </w:r>
      <w:r w:rsidR="00BD71AD">
        <w:t>-r B-ALL</w:t>
      </w:r>
      <w:r w:rsidR="004256EC">
        <w:t xml:space="preserve"> in human</w:t>
      </w:r>
      <w:r w:rsidR="00C20E8D">
        <w:t>s</w:t>
      </w:r>
      <w:r w:rsidR="00373897">
        <w:t xml:space="preserve"> (Fig. S1A).  </w:t>
      </w:r>
      <w:r w:rsidR="00373897">
        <w:rPr>
          <w:i/>
          <w:iCs/>
        </w:rPr>
        <w:t>MLL</w:t>
      </w:r>
      <w:r w:rsidR="00373897">
        <w:t xml:space="preserve">-r B-ALL cells </w:t>
      </w:r>
      <w:r w:rsidR="00F02197">
        <w:t xml:space="preserve">nearly uniformly express the B-cell marker CD19 with rare cells expressing the myeloid marker CD33 while maintaining the morphology of immature lymphoblasts </w:t>
      </w:r>
      <w:r w:rsidR="00C56E1B">
        <w:t>(</w:t>
      </w:r>
      <w:r w:rsidR="00C56E1B" w:rsidRPr="000E5647">
        <w:t>Fig</w:t>
      </w:r>
      <w:r w:rsidR="008D6ED1" w:rsidRPr="000E5647">
        <w:t>.</w:t>
      </w:r>
      <w:r w:rsidR="00C56E1B" w:rsidRPr="000E5647">
        <w:t xml:space="preserve"> </w:t>
      </w:r>
      <w:r w:rsidR="00F02197">
        <w:t>S</w:t>
      </w:r>
      <w:r w:rsidR="004256EC" w:rsidRPr="000E5647">
        <w:t>1</w:t>
      </w:r>
      <w:r w:rsidR="00F02197">
        <w:t>B</w:t>
      </w:r>
      <w:r w:rsidR="00C56E1B">
        <w:t>)</w:t>
      </w:r>
      <w:r w:rsidR="00E55E1D">
        <w:t>.</w:t>
      </w:r>
      <w:r w:rsidR="00757481">
        <w:t xml:space="preserve">  </w:t>
      </w:r>
      <w:r w:rsidR="00EF22EE">
        <w:t xml:space="preserve">Following </w:t>
      </w:r>
      <w:r w:rsidR="00757481">
        <w:t xml:space="preserve">culture on </w:t>
      </w:r>
      <w:r w:rsidR="00A41D91">
        <w:t xml:space="preserve">pro-myeloid </w:t>
      </w:r>
      <w:r w:rsidR="00757481">
        <w:t>MS5 stromal cells, cells differentiated toward the myeloid lineage with most cells expressing surface CD33 and showing primitive myeloid morphology (Fig. S1C)</w:t>
      </w:r>
      <w:r w:rsidR="00431A61">
        <w:fldChar w:fldCharType="begin">
          <w:fldData xml:space="preserve">PEVuZE5vdGU+PENpdGU+PEF1dGhvcj5Eb3VsYXRvdjwvQXV0aG9yPjxZZWFyPjIwMTA8L1llYXI+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</w:fldData>
        </w:fldChar>
      </w:r>
      <w:r w:rsidR="00477924">
        <w:instrText xml:space="preserve"> ADDIN EN.CITE </w:instrText>
      </w:r>
      <w:r w:rsidR="00477924">
        <w:fldChar w:fldCharType="begin">
          <w:fldData xml:space="preserve">PEVuZE5vdGU+PENpdGU+PEF1dGhvcj5Eb3VsYXRvdjwvQXV0aG9yPjxZZWFyPjIwMTA8L1llYXI+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</w:fldData>
        </w:fldChar>
      </w:r>
      <w:r w:rsidR="00477924">
        <w:instrText xml:space="preserve"> ADDIN EN.CITE.DATA </w:instrText>
      </w:r>
      <w:r w:rsidR="00477924">
        <w:fldChar w:fldCharType="end"/>
      </w:r>
      <w:r w:rsidR="00431A61">
        <w:fldChar w:fldCharType="separate"/>
      </w:r>
      <w:r w:rsidR="00477924">
        <w:rPr>
          <w:noProof/>
        </w:rPr>
        <w:t>(Doulatov et al., 2010; Issaad et al., 1993)</w:t>
      </w:r>
      <w:r w:rsidR="00431A61">
        <w:fldChar w:fldCharType="end"/>
      </w:r>
      <w:r w:rsidR="00431A61">
        <w:t>.</w:t>
      </w:r>
      <w:r w:rsidR="00E55E1D">
        <w:t xml:space="preserve">  </w:t>
      </w:r>
      <w:r w:rsidR="00757481">
        <w:t xml:space="preserve">We confirmed that single cells </w:t>
      </w:r>
      <w:r w:rsidR="00373897">
        <w:t xml:space="preserve">possess </w:t>
      </w:r>
      <w:r w:rsidR="00757481">
        <w:t xml:space="preserve">multipotency in this system </w:t>
      </w:r>
      <w:r w:rsidR="00185B97">
        <w:t>(</w:t>
      </w:r>
      <w:r w:rsidR="00185B97" w:rsidRPr="000E5647">
        <w:t>Fig</w:t>
      </w:r>
      <w:r w:rsidR="008D6ED1" w:rsidRPr="000E5647">
        <w:t>.</w:t>
      </w:r>
      <w:r w:rsidR="00185B97" w:rsidRPr="000E5647">
        <w:t xml:space="preserve"> </w:t>
      </w:r>
      <w:r w:rsidR="00757481">
        <w:t>S</w:t>
      </w:r>
      <w:r w:rsidR="00185B97" w:rsidRPr="000E5647">
        <w:t>1</w:t>
      </w:r>
      <w:r w:rsidR="000E5647">
        <w:t>D-E</w:t>
      </w:r>
      <w:r w:rsidR="00E40A36">
        <w:t>).</w:t>
      </w:r>
      <w:r w:rsidR="0037714B">
        <w:t xml:space="preserve">  </w:t>
      </w:r>
      <w:r w:rsidR="000E3725">
        <w:t xml:space="preserve">These results </w:t>
      </w:r>
      <w:r w:rsidR="00373897">
        <w:t>indicate</w:t>
      </w:r>
      <w:r w:rsidR="000E3725">
        <w:t xml:space="preserve"> B-lymphoid/myeloid </w:t>
      </w:r>
      <w:r w:rsidR="005130A1">
        <w:t>multi</w:t>
      </w:r>
      <w:r w:rsidR="000E3725">
        <w:t>potency</w:t>
      </w:r>
      <w:r w:rsidR="0061581A">
        <w:t xml:space="preserve"> </w:t>
      </w:r>
      <w:r w:rsidR="008E2AB6">
        <w:t>c</w:t>
      </w:r>
      <w:r w:rsidR="00B66388">
        <w:t xml:space="preserve">onsistent with </w:t>
      </w:r>
      <w:r w:rsidR="00373897">
        <w:t>HSC/MPP-like</w:t>
      </w:r>
      <w:r w:rsidR="00B66388">
        <w:t xml:space="preserve"> programs</w:t>
      </w:r>
      <w:r w:rsidR="00DF6DCE">
        <w:t xml:space="preserve"> in</w:t>
      </w:r>
      <w:r w:rsidR="0061581A" w:rsidRPr="0061581A">
        <w:rPr>
          <w:i/>
        </w:rPr>
        <w:t xml:space="preserve"> </w:t>
      </w:r>
      <w:r w:rsidR="0061581A">
        <w:rPr>
          <w:i/>
        </w:rPr>
        <w:t>MLL</w:t>
      </w:r>
      <w:r w:rsidR="0061581A">
        <w:t>-r B-ALL</w:t>
      </w:r>
      <w:r w:rsidR="000E3725">
        <w:t>.</w:t>
      </w:r>
    </w:p>
    <w:p w14:paraId="5A0E0C54" w14:textId="77777777" w:rsidR="00811810" w:rsidRDefault="00811810" w:rsidP="00E83F8A">
      <w:pPr>
        <w:spacing w:line="480" w:lineRule="auto"/>
        <w:jc w:val="both"/>
      </w:pPr>
    </w:p>
    <w:p w14:paraId="67FBDF62" w14:textId="26B51D6B" w:rsidR="00811810" w:rsidRDefault="00811810" w:rsidP="00E83F8A">
      <w:pPr>
        <w:spacing w:line="480" w:lineRule="auto"/>
        <w:jc w:val="both"/>
      </w:pPr>
      <w:r>
        <w:rPr>
          <w:b/>
        </w:rPr>
        <w:t>Single cell RNA sequencing</w:t>
      </w:r>
      <w:r w:rsidR="00A97CCA">
        <w:rPr>
          <w:b/>
        </w:rPr>
        <w:t xml:space="preserve"> identifies candidate L</w:t>
      </w:r>
      <w:r w:rsidR="005A679D">
        <w:rPr>
          <w:b/>
        </w:rPr>
        <w:t>S</w:t>
      </w:r>
      <w:r w:rsidR="00A97CCA">
        <w:rPr>
          <w:b/>
        </w:rPr>
        <w:t>Cs in</w:t>
      </w:r>
      <w:r w:rsidR="00A97CCA" w:rsidRPr="00A97CCA">
        <w:rPr>
          <w:b/>
          <w:i/>
        </w:rPr>
        <w:t xml:space="preserve"> </w:t>
      </w:r>
      <w:r w:rsidR="00A97CCA">
        <w:rPr>
          <w:b/>
          <w:i/>
        </w:rPr>
        <w:t>MLL</w:t>
      </w:r>
      <w:r w:rsidR="00A97CCA">
        <w:rPr>
          <w:b/>
        </w:rPr>
        <w:t>-r B-ALL</w:t>
      </w:r>
    </w:p>
    <w:p w14:paraId="335C22E6" w14:textId="6AD47297" w:rsidR="00953013" w:rsidRPr="00815ECE" w:rsidRDefault="00F10A00" w:rsidP="00E83F8A">
      <w:pPr>
        <w:spacing w:line="480" w:lineRule="auto"/>
        <w:jc w:val="both"/>
      </w:pPr>
      <w:r>
        <w:t>To gain</w:t>
      </w:r>
      <w:r w:rsidR="002F74F8">
        <w:t xml:space="preserve"> further</w:t>
      </w:r>
      <w:r>
        <w:t xml:space="preserve"> insight into </w:t>
      </w:r>
      <w:r w:rsidR="00EB2E01">
        <w:t>LSCs</w:t>
      </w:r>
      <w:r w:rsidR="00815ECE">
        <w:t xml:space="preserve">, we </w:t>
      </w:r>
      <w:r w:rsidR="00DE1EA7">
        <w:t>performed</w:t>
      </w:r>
      <w:r w:rsidR="00815ECE">
        <w:t xml:space="preserve"> single</w:t>
      </w:r>
      <w:r w:rsidR="00DF6DCE">
        <w:t>-</w:t>
      </w:r>
      <w:r w:rsidR="00815ECE">
        <w:t xml:space="preserve">cell RNA sequencing (scRNA-seq) on two human </w:t>
      </w:r>
      <w:r w:rsidR="00815ECE">
        <w:rPr>
          <w:i/>
        </w:rPr>
        <w:t>MLL</w:t>
      </w:r>
      <w:r w:rsidR="00815ECE">
        <w:t>-r B-ALL specimens</w:t>
      </w:r>
      <w:r w:rsidR="000E398D">
        <w:t xml:space="preserve"> </w:t>
      </w:r>
      <w:r w:rsidR="00815ECE">
        <w:fldChar w:fldCharType="begin">
          <w:fldData xml:space="preserve">PEVuZE5vdGU+PENpdGU+PEF1dGhvcj5HaWVyYWhuPC9BdXRob3I+PFllYXI+MjAxNzwvWWVhcj48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</w:fldData>
        </w:fldChar>
      </w:r>
      <w:r w:rsidR="00477924">
        <w:instrText xml:space="preserve"> ADDIN EN.CITE </w:instrText>
      </w:r>
      <w:r w:rsidR="00477924">
        <w:fldChar w:fldCharType="begin">
          <w:fldData xml:space="preserve">PEVuZE5vdGU+PENpdGU+PEF1dGhvcj5HaWVyYWhuPC9BdXRob3I+PFllYXI+MjAxNzwvWWVhcj48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</w:fldData>
        </w:fldChar>
      </w:r>
      <w:r w:rsidR="00477924">
        <w:instrText xml:space="preserve"> ADDIN EN.CITE.DATA </w:instrText>
      </w:r>
      <w:r w:rsidR="00477924">
        <w:fldChar w:fldCharType="end"/>
      </w:r>
      <w:r w:rsidR="00815ECE">
        <w:fldChar w:fldCharType="separate"/>
      </w:r>
      <w:r w:rsidR="00477924">
        <w:rPr>
          <w:noProof/>
        </w:rPr>
        <w:t>(Gierahn et al., 2017; Klein et al., 2015)</w:t>
      </w:r>
      <w:r w:rsidR="00815ECE">
        <w:fldChar w:fldCharType="end"/>
      </w:r>
      <w:r w:rsidR="00815ECE">
        <w:t xml:space="preserve">.  </w:t>
      </w:r>
      <w:r w:rsidR="00815ECE" w:rsidRPr="004D159E">
        <w:t xml:space="preserve">We </w:t>
      </w:r>
      <w:r w:rsidR="00DF6DCE">
        <w:t>obtained 5,153</w:t>
      </w:r>
      <w:r w:rsidR="00815ECE" w:rsidRPr="004D159E">
        <w:t xml:space="preserve"> viable</w:t>
      </w:r>
      <w:r w:rsidR="005130A1">
        <w:t>, human CD45</w:t>
      </w:r>
      <w:r w:rsidR="005130A1">
        <w:rPr>
          <w:vertAlign w:val="superscript"/>
        </w:rPr>
        <w:t>+</w:t>
      </w:r>
      <w:r w:rsidR="00815ECE" w:rsidRPr="004D159E">
        <w:t xml:space="preserve"> single cells</w:t>
      </w:r>
      <w:r w:rsidR="005A602B" w:rsidRPr="004D159E">
        <w:t xml:space="preserve"> from leukemia 1 </w:t>
      </w:r>
      <w:r w:rsidR="00AC380F">
        <w:t>(</w:t>
      </w:r>
      <w:r w:rsidR="005A679D">
        <w:rPr>
          <w:i/>
          <w:iCs/>
        </w:rPr>
        <w:t>MLL-AF4</w:t>
      </w:r>
      <w:r w:rsidR="005A679D">
        <w:t xml:space="preserve">, </w:t>
      </w:r>
      <w:r w:rsidR="00B56FB3">
        <w:t xml:space="preserve">primary </w:t>
      </w:r>
      <w:r w:rsidR="00AC380F">
        <w:t>patient peripheral blood</w:t>
      </w:r>
      <w:r w:rsidR="00B56FB3">
        <w:t xml:space="preserve"> blasts</w:t>
      </w:r>
      <w:r w:rsidR="00A04854">
        <w:t xml:space="preserve">, sorted based on CD45-low phenotype and forward/side </w:t>
      </w:r>
      <w:r w:rsidR="00A04854">
        <w:lastRenderedPageBreak/>
        <w:t>scatter profile</w:t>
      </w:r>
      <w:r w:rsidR="00D36043">
        <w:t xml:space="preserve">, </w:t>
      </w:r>
      <w:proofErr w:type="spellStart"/>
      <w:r w:rsidR="00D36043">
        <w:t>inDrop</w:t>
      </w:r>
      <w:proofErr w:type="spellEnd"/>
      <w:r w:rsidR="00D36043">
        <w:t xml:space="preserve"> platform</w:t>
      </w:r>
      <w:r w:rsidR="00AC380F">
        <w:t xml:space="preserve">) </w:t>
      </w:r>
      <w:r w:rsidR="005A602B" w:rsidRPr="004D159E">
        <w:t xml:space="preserve">and </w:t>
      </w:r>
      <w:r w:rsidR="00DF6DCE">
        <w:t>6,230</w:t>
      </w:r>
      <w:r w:rsidR="005A602B" w:rsidRPr="004D159E">
        <w:t xml:space="preserve"> cells from leukemia 2</w:t>
      </w:r>
      <w:r w:rsidR="00AC380F">
        <w:t xml:space="preserve"> (</w:t>
      </w:r>
      <w:r w:rsidR="005A679D">
        <w:rPr>
          <w:i/>
          <w:iCs/>
        </w:rPr>
        <w:t>MLL-ENL</w:t>
      </w:r>
      <w:r w:rsidR="005A679D">
        <w:t xml:space="preserve">, </w:t>
      </w:r>
      <w:r w:rsidR="00AC380F">
        <w:t>early passage xenograft</w:t>
      </w:r>
      <w:r w:rsidR="00D36043">
        <w:t xml:space="preserve">, </w:t>
      </w:r>
      <w:proofErr w:type="spellStart"/>
      <w:r w:rsidR="00D36043">
        <w:t>SeqWell</w:t>
      </w:r>
      <w:proofErr w:type="spellEnd"/>
      <w:r w:rsidR="00D36043">
        <w:t xml:space="preserve"> platform</w:t>
      </w:r>
      <w:r w:rsidR="00AC380F">
        <w:t>)</w:t>
      </w:r>
      <w:r w:rsidR="00815ECE" w:rsidRPr="004D159E">
        <w:t xml:space="preserve">, </w:t>
      </w:r>
      <w:r w:rsidR="00DF6DCE">
        <w:t>for analysis after performing</w:t>
      </w:r>
      <w:r w:rsidR="00815ECE" w:rsidRPr="004D159E">
        <w:t xml:space="preserve"> quality control</w:t>
      </w:r>
      <w:r w:rsidR="00DF6DCE">
        <w:t xml:space="preserve">s </w:t>
      </w:r>
      <w:r w:rsidR="00815ECE" w:rsidRPr="004D159E">
        <w:t>(see Methods).</w:t>
      </w:r>
      <w:r w:rsidR="0049225D">
        <w:t xml:space="preserve">  </w:t>
      </w:r>
      <w:r w:rsidR="00B56FB3">
        <w:t>In</w:t>
      </w:r>
      <w:r w:rsidR="00673AE8">
        <w:t xml:space="preserve"> </w:t>
      </w:r>
      <w:r w:rsidR="005130A1">
        <w:t>leukemia 1</w:t>
      </w:r>
      <w:r w:rsidR="00673AE8">
        <w:t xml:space="preserve">, </w:t>
      </w:r>
      <w:r w:rsidR="004E019C">
        <w:t>unsupervised graph-based clustering</w:t>
      </w:r>
      <w:r w:rsidR="00A97CCA">
        <w:t xml:space="preserve"> </w:t>
      </w:r>
      <w:r w:rsidR="004E019C">
        <w:t>identified</w:t>
      </w:r>
      <w:r w:rsidR="0049225D">
        <w:t xml:space="preserve"> </w:t>
      </w:r>
      <w:r w:rsidR="00B1415E">
        <w:t>14</w:t>
      </w:r>
      <w:r w:rsidR="00961914">
        <w:t xml:space="preserve"> </w:t>
      </w:r>
      <w:r w:rsidR="004E019C">
        <w:t>transcriptional groups</w:t>
      </w:r>
      <w:r w:rsidR="00EC199C">
        <w:t xml:space="preserve"> with unique signatures</w:t>
      </w:r>
      <w:r w:rsidR="0053093A">
        <w:t xml:space="preserve"> (</w:t>
      </w:r>
      <w:r w:rsidR="005A679D">
        <w:t xml:space="preserve">compared with </w:t>
      </w:r>
      <w:r w:rsidR="0053093A">
        <w:t>9 clusters in leukemia 2)</w:t>
      </w:r>
      <w:r w:rsidR="004E019C">
        <w:t>, which were visualized using t-stochastic neighbor embedding</w:t>
      </w:r>
      <w:r w:rsidR="00961914">
        <w:t xml:space="preserve"> (</w:t>
      </w:r>
      <w:r w:rsidR="006D0E97">
        <w:t xml:space="preserve">t-SNE; </w:t>
      </w:r>
      <w:r w:rsidR="00961914" w:rsidRPr="000E5647">
        <w:t>Fig</w:t>
      </w:r>
      <w:r w:rsidR="008D6ED1" w:rsidRPr="000E5647">
        <w:t>.</w:t>
      </w:r>
      <w:r w:rsidR="00961914" w:rsidRPr="000E5647">
        <w:t xml:space="preserve"> </w:t>
      </w:r>
      <w:r w:rsidR="00EF22EE">
        <w:t>1</w:t>
      </w:r>
      <w:r w:rsidR="000E5647" w:rsidRPr="000E5647">
        <w:t>A</w:t>
      </w:r>
      <w:r w:rsidR="00EF22EE">
        <w:t>, Fig. S2A</w:t>
      </w:r>
      <w:r w:rsidR="00D05EBE" w:rsidRPr="000E5647">
        <w:t>,</w:t>
      </w:r>
      <w:r w:rsidR="00B04C08">
        <w:t xml:space="preserve"> D</w:t>
      </w:r>
      <w:r w:rsidR="00961914">
        <w:t>)</w:t>
      </w:r>
      <w:r w:rsidR="0049225D">
        <w:t xml:space="preserve">.  </w:t>
      </w:r>
      <w:r w:rsidR="00A97CCA">
        <w:t>We used</w:t>
      </w:r>
      <w:r w:rsidR="00961914">
        <w:t xml:space="preserve"> the </w:t>
      </w:r>
      <w:proofErr w:type="spellStart"/>
      <w:r w:rsidR="006D0E97">
        <w:t>Single</w:t>
      </w:r>
      <w:r w:rsidR="00961914">
        <w:t>CellNet</w:t>
      </w:r>
      <w:proofErr w:type="spellEnd"/>
      <w:r w:rsidR="00961914">
        <w:t xml:space="preserve"> algorithm to compare each subpopulation to normal </w:t>
      </w:r>
      <w:r w:rsidR="00AC380F">
        <w:t>hematopoietic cell</w:t>
      </w:r>
      <w:r w:rsidR="00961914">
        <w:t xml:space="preserve"> benchmarks</w:t>
      </w:r>
      <w:r w:rsidR="00DF6DCE">
        <w:t xml:space="preserve"> and found </w:t>
      </w:r>
      <w:r w:rsidR="002B4407" w:rsidRPr="00870DFD">
        <w:t>that</w:t>
      </w:r>
      <w:r w:rsidR="00870DFD">
        <w:t xml:space="preserve"> most cells classified strongly as pro-B cells</w:t>
      </w:r>
      <w:r w:rsidR="00673AE8">
        <w:t xml:space="preserve">, indicating that </w:t>
      </w:r>
      <w:r w:rsidR="00EC199C">
        <w:t xml:space="preserve">the observed </w:t>
      </w:r>
      <w:r w:rsidR="00673AE8">
        <w:t xml:space="preserve">transcriptional heterogeneity </w:t>
      </w:r>
      <w:r w:rsidR="00AC380F">
        <w:t xml:space="preserve">is independent of the </w:t>
      </w:r>
      <w:r w:rsidR="00B56FB3">
        <w:t>broader leukemic</w:t>
      </w:r>
      <w:r w:rsidR="00673AE8">
        <w:t xml:space="preserve"> </w:t>
      </w:r>
      <w:r w:rsidR="00AC380F">
        <w:t xml:space="preserve">differentiation </w:t>
      </w:r>
      <w:r w:rsidR="001739F2">
        <w:t>state</w:t>
      </w:r>
      <w:r w:rsidR="00253B82">
        <w:t xml:space="preserve"> </w:t>
      </w:r>
      <w:r w:rsidR="00961914">
        <w:t>(</w:t>
      </w:r>
      <w:r w:rsidR="00961914" w:rsidRPr="000E5647">
        <w:t>Fig</w:t>
      </w:r>
      <w:r w:rsidR="008D6ED1" w:rsidRPr="000E5647">
        <w:t>.</w:t>
      </w:r>
      <w:r w:rsidR="00961914" w:rsidRPr="000E5647">
        <w:t xml:space="preserve"> </w:t>
      </w:r>
      <w:r w:rsidR="00EF22EE">
        <w:t>S2</w:t>
      </w:r>
      <w:r w:rsidR="0099294F">
        <w:t>B</w:t>
      </w:r>
      <w:r w:rsidR="00EF22EE">
        <w:t xml:space="preserve">, </w:t>
      </w:r>
      <w:r w:rsidR="00B04C08">
        <w:t>G</w:t>
      </w:r>
      <w:r w:rsidR="002B4407">
        <w:t>)</w:t>
      </w:r>
      <w:r w:rsidR="006D0E97">
        <w:fldChar w:fldCharType="begin">
          <w:fldData xml:space="preserve">PEVuZE5vdGU+PENpdGU+PEF1dGhvcj5UYW48L0F1dGhvcj48WWVhcj4yMDE5PC9ZZWFyPjxSZWNO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</w:fldData>
        </w:fldChar>
      </w:r>
      <w:r w:rsidR="00477924">
        <w:instrText xml:space="preserve"> ADDIN EN.CITE </w:instrText>
      </w:r>
      <w:r w:rsidR="00477924">
        <w:fldChar w:fldCharType="begin">
          <w:fldData xml:space="preserve">PEVuZE5vdGU+PENpdGU+PEF1dGhvcj5UYW48L0F1dGhvcj48WWVhcj4yMDE5PC9ZZWFyPjxSZWNO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</w:fldData>
        </w:fldChar>
      </w:r>
      <w:r w:rsidR="00477924">
        <w:instrText xml:space="preserve"> ADDIN EN.CITE.DATA </w:instrText>
      </w:r>
      <w:r w:rsidR="00477924">
        <w:fldChar w:fldCharType="end"/>
      </w:r>
      <w:r w:rsidR="006D0E97">
        <w:fldChar w:fldCharType="separate"/>
      </w:r>
      <w:r w:rsidR="00477924">
        <w:rPr>
          <w:noProof/>
        </w:rPr>
        <w:t>(Tan and Cahan, 2019; van Galen et al., 2019)</w:t>
      </w:r>
      <w:r w:rsidR="006D0E97">
        <w:fldChar w:fldCharType="end"/>
      </w:r>
      <w:r w:rsidR="00961914">
        <w:t>.</w:t>
      </w:r>
      <w:r w:rsidR="00AC380F">
        <w:t xml:space="preserve">  W</w:t>
      </w:r>
      <w:r w:rsidR="00702528">
        <w:t xml:space="preserve">e next used the </w:t>
      </w:r>
      <w:proofErr w:type="spellStart"/>
      <w:r w:rsidR="00702528">
        <w:t>StemID</w:t>
      </w:r>
      <w:proofErr w:type="spellEnd"/>
      <w:r w:rsidR="00702528">
        <w:t xml:space="preserve"> algorithm to assign </w:t>
      </w:r>
      <w:r w:rsidR="00B56FB3">
        <w:t xml:space="preserve">a </w:t>
      </w:r>
      <w:r w:rsidR="00702528">
        <w:t xml:space="preserve">multipotency </w:t>
      </w:r>
      <w:r w:rsidR="006D0E97">
        <w:t>label</w:t>
      </w:r>
      <w:r w:rsidR="00702528">
        <w:t xml:space="preserve"> to each cell</w:t>
      </w:r>
      <w:r w:rsidR="000E398D">
        <w:t xml:space="preserve"> </w:t>
      </w:r>
      <w:r w:rsidR="00702528">
        <w:fldChar w:fldCharType="begin">
          <w:fldData xml:space="preserve">PEVuZE5vdGU+PENpdGU+PEF1dGhvcj5HcnVuPC9BdXRob3I+PFllYXI+MjAxNjwvWWVhcj48UmVj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zsgUHJpbmNlc3MgTWF4aW1hIENlbnRlciBmb3IgUGVkaWF0cmljIE9uY29sb2d5LCAzNTA4
IEFCIFV0cmVjaHQ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y4gRWxlY3Ryb25pYyBhZGRyZXNzOiBhLnZhbm91ZGVuYWFyZGVuQGh1YnJlY2h0LmV1Ljwv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</w:fldData>
        </w:fldChar>
      </w:r>
      <w:r w:rsidR="000E398D">
        <w:instrText xml:space="preserve"> ADDIN EN.CITE </w:instrText>
      </w:r>
      <w:r w:rsidR="000E398D">
        <w:fldChar w:fldCharType="begin">
          <w:fldData xml:space="preserve">PEVuZE5vdGU+PENpdGU+PEF1dGhvcj5HcnVuPC9BdXRob3I+PFllYXI+MjAxNjwvWWVhcj48UmVj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zsgUHJpbmNlc3MgTWF4aW1hIENlbnRlciBmb3IgUGVkaWF0cmljIE9uY29sb2d5LCAzNTA4
IEFCIFV0cmVjaHQ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y4gRWxlY3Ryb25pYyBhZGRyZXNzOiBhLnZhbm91ZGVuYWFyZGVuQGh1YnJlY2h0LmV1Ljwv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</w:fldData>
        </w:fldChar>
      </w:r>
      <w:r w:rsidR="000E398D">
        <w:instrText xml:space="preserve"> ADDIN EN.CITE.DATA </w:instrText>
      </w:r>
      <w:r w:rsidR="000E398D">
        <w:fldChar w:fldCharType="end"/>
      </w:r>
      <w:r w:rsidR="00702528">
        <w:fldChar w:fldCharType="separate"/>
      </w:r>
      <w:r w:rsidR="000E398D">
        <w:rPr>
          <w:noProof/>
        </w:rPr>
        <w:t>(Grun et al., 2016)</w:t>
      </w:r>
      <w:r w:rsidR="00702528">
        <w:fldChar w:fldCharType="end"/>
      </w:r>
      <w:r w:rsidR="00702528">
        <w:t xml:space="preserve">.  </w:t>
      </w:r>
      <w:r w:rsidR="00A97CCA">
        <w:t>In this leukemia, w</w:t>
      </w:r>
      <w:r w:rsidR="00702528">
        <w:t xml:space="preserve">e found that clusters 1 </w:t>
      </w:r>
      <w:r w:rsidR="00B1415E">
        <w:t>and 9</w:t>
      </w:r>
      <w:r w:rsidR="00702528">
        <w:t xml:space="preserve"> were most highly enriched in </w:t>
      </w:r>
      <w:r w:rsidR="009E5E8C">
        <w:t xml:space="preserve">putative </w:t>
      </w:r>
      <w:r w:rsidR="00702528">
        <w:t xml:space="preserve">multipotent cells, with </w:t>
      </w:r>
      <w:r w:rsidR="00673AE8">
        <w:t>such</w:t>
      </w:r>
      <w:r w:rsidR="00702528">
        <w:t xml:space="preserve"> cells </w:t>
      </w:r>
      <w:r w:rsidR="00253B82">
        <w:t xml:space="preserve">found only rarely </w:t>
      </w:r>
      <w:r w:rsidR="00702528">
        <w:t>in other clusters (</w:t>
      </w:r>
      <w:r w:rsidR="00702528" w:rsidRPr="000E5647">
        <w:t>Fig</w:t>
      </w:r>
      <w:r w:rsidR="008D6ED1" w:rsidRPr="000E5647">
        <w:t>.</w:t>
      </w:r>
      <w:r w:rsidR="00702528" w:rsidRPr="000E5647">
        <w:t xml:space="preserve"> </w:t>
      </w:r>
      <w:r w:rsidR="00EF22EE">
        <w:t>1B</w:t>
      </w:r>
      <w:r w:rsidR="00702528">
        <w:t>).</w:t>
      </w:r>
      <w:r w:rsidR="006D0E97">
        <w:t xml:space="preserve">  Consistent with this prediction, we also </w:t>
      </w:r>
      <w:r w:rsidR="00253B82">
        <w:t xml:space="preserve">found that </w:t>
      </w:r>
      <w:r w:rsidR="00B56FB3">
        <w:t xml:space="preserve">a </w:t>
      </w:r>
      <w:r w:rsidR="00253B82">
        <w:t>validated</w:t>
      </w:r>
      <w:r w:rsidR="00B113CA">
        <w:t xml:space="preserve"> </w:t>
      </w:r>
      <w:r w:rsidR="008E2AB6">
        <w:t xml:space="preserve">primitive </w:t>
      </w:r>
      <w:r w:rsidR="00B113CA">
        <w:t>HSC transcriptional signature w</w:t>
      </w:r>
      <w:r w:rsidR="00B56FB3">
        <w:t>as</w:t>
      </w:r>
      <w:r w:rsidR="00B113CA">
        <w:t xml:space="preserve"> enriched in </w:t>
      </w:r>
      <w:r w:rsidR="00B56FB3">
        <w:t xml:space="preserve">clusters </w:t>
      </w:r>
      <w:r w:rsidR="00EF22EE">
        <w:t>containing</w:t>
      </w:r>
      <w:r w:rsidR="00B56FB3">
        <w:t xml:space="preserve"> </w:t>
      </w:r>
      <w:r w:rsidR="00FF3331">
        <w:t xml:space="preserve">multipotent </w:t>
      </w:r>
      <w:r w:rsidR="00B56FB3">
        <w:t>cells</w:t>
      </w:r>
      <w:r w:rsidR="00B113CA">
        <w:t xml:space="preserve"> (</w:t>
      </w:r>
      <w:r w:rsidR="00B113CA" w:rsidRPr="000E5647">
        <w:t>Fig</w:t>
      </w:r>
      <w:r w:rsidR="008D6ED1" w:rsidRPr="000E5647">
        <w:t>.</w:t>
      </w:r>
      <w:r w:rsidR="00B113CA" w:rsidRPr="000E5647">
        <w:t xml:space="preserve"> </w:t>
      </w:r>
      <w:r w:rsidR="00EF22EE">
        <w:t>1C</w:t>
      </w:r>
      <w:r w:rsidR="00B113CA">
        <w:t>)</w:t>
      </w:r>
      <w:r w:rsidR="00870924">
        <w:fldChar w:fldCharType="begin">
          <w:fldData xml:space="preserve">PEVuZE5vdGU+PENpdGU+PEF1dGhvcj5JdmFub3ZhPC9BdXRob3I+PFllYXI+MjAwMjwvWWVhcj48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</w:fldData>
        </w:fldChar>
      </w:r>
      <w:r w:rsidR="00477924">
        <w:instrText xml:space="preserve"> ADDIN EN.CITE </w:instrText>
      </w:r>
      <w:r w:rsidR="00477924">
        <w:fldChar w:fldCharType="begin">
          <w:fldData xml:space="preserve">PEVuZE5vdGU+PENpdGU+PEF1dGhvcj5JdmFub3ZhPC9BdXRob3I+PFllYXI+MjAwMjwvWWVhcj48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</w:fldData>
        </w:fldChar>
      </w:r>
      <w:r w:rsidR="00477924">
        <w:instrText xml:space="preserve"> ADDIN EN.CITE.DATA </w:instrText>
      </w:r>
      <w:r w:rsidR="00477924">
        <w:fldChar w:fldCharType="end"/>
      </w:r>
      <w:r w:rsidR="00870924">
        <w:fldChar w:fldCharType="separate"/>
      </w:r>
      <w:r w:rsidR="00477924">
        <w:rPr>
          <w:noProof/>
        </w:rPr>
        <w:t>(Ivanova et al., 2002)</w:t>
      </w:r>
      <w:r w:rsidR="00870924">
        <w:fldChar w:fldCharType="end"/>
      </w:r>
      <w:r w:rsidR="00B113CA">
        <w:t xml:space="preserve">.  </w:t>
      </w:r>
      <w:r w:rsidR="00DE1EA7">
        <w:t xml:space="preserve">We observed similar results in </w:t>
      </w:r>
      <w:r w:rsidR="00B56FB3">
        <w:t>leukemia 2</w:t>
      </w:r>
      <w:r w:rsidR="00DE1EA7">
        <w:t xml:space="preserve"> (</w:t>
      </w:r>
      <w:r w:rsidR="00FB5018">
        <w:t>F</w:t>
      </w:r>
      <w:r w:rsidR="000E5647">
        <w:t>ig. S</w:t>
      </w:r>
      <w:r w:rsidR="00B04C08">
        <w:t>2E-G</w:t>
      </w:r>
      <w:r w:rsidR="00DE1EA7">
        <w:t>).</w:t>
      </w:r>
    </w:p>
    <w:p w14:paraId="7330308A" w14:textId="09FBF11F" w:rsidR="00AC3E7A" w:rsidRPr="0002521C" w:rsidRDefault="00AC3E7A" w:rsidP="00F6543A">
      <w:pPr>
        <w:spacing w:line="480" w:lineRule="auto"/>
        <w:ind w:firstLine="360"/>
        <w:jc w:val="both"/>
      </w:pPr>
      <w:r>
        <w:t xml:space="preserve">To </w:t>
      </w:r>
      <w:r w:rsidR="004E1446">
        <w:t>define</w:t>
      </w:r>
      <w:r>
        <w:t xml:space="preserve"> the differentiation state of candidate L</w:t>
      </w:r>
      <w:r w:rsidR="005A679D">
        <w:t>S</w:t>
      </w:r>
      <w:r>
        <w:t xml:space="preserve">C-enriched clusters, we analyzed the expression of cell surface markers in our datasets.  We found that the primitive hematopoietic cell marker CD34 </w:t>
      </w:r>
      <w:r w:rsidR="00BE4C20">
        <w:t xml:space="preserve">as well as the cancer stem cell marker CD44 </w:t>
      </w:r>
      <w:r>
        <w:t>w</w:t>
      </w:r>
      <w:r w:rsidR="00BE4C20">
        <w:t>ere</w:t>
      </w:r>
      <w:r>
        <w:t xml:space="preserve"> expressed in the multipotency-enriched cluster </w:t>
      </w:r>
      <w:r w:rsidR="0099294F">
        <w:t>1</w:t>
      </w:r>
      <w:r w:rsidR="004E1446">
        <w:t xml:space="preserve"> </w:t>
      </w:r>
      <w:r w:rsidR="0099294F">
        <w:t>(Fig. 1D)</w:t>
      </w:r>
      <w:r w:rsidR="00083EE9">
        <w:fldChar w:fldCharType="begin"/>
      </w:r>
      <w:r w:rsidR="00477924">
        <w:instrText xml:space="preserve"> ADDIN EN.CITE &lt;EndNote&gt;&lt;Cite&gt;&lt;Author&gt;Al-Hajj&lt;/Author&gt;&lt;Year&gt;2003&lt;/Year&gt;&lt;RecNum&gt;306&lt;/RecNum&gt;&lt;DisplayText&gt;(Al-Hajj et al., 2003)&lt;/DisplayText&gt;&lt;record&gt;&lt;rec-number&gt;306&lt;/rec-number&gt;&lt;foreign-keys&gt;&lt;key app="EN" db-id="2wdrrfpau0fvtfeps9fptx9os95xppve5r92" timestamp="1594738174"&gt;306&lt;/key&gt;&lt;/foreign-keys&gt;&lt;ref-type name="Journal Article"&gt;17&lt;/ref-type&gt;&lt;contributors&gt;&lt;authors&gt;&lt;author&gt;Al-Hajj, M.&lt;/author&gt;&lt;author&gt;Wicha, M. S.&lt;/author&gt;&lt;author&gt;Benito-Hernandez, A.&lt;/author&gt;&lt;author&gt;Morrison, S. J.&lt;/author&gt;&lt;author&gt;Clarke, M. F.&lt;/author&gt;&lt;/authors&gt;&lt;/contributors&gt;&lt;auth-address&gt;Department of Internal Medicine, Comprehensive Cancer Center, University of Michigan Medical School, Ann Arbor, MI 48109, USA.&lt;/auth-address&gt;&lt;titles&gt;&lt;title&gt;Prospective identification of tumorigenic breast cancer cells&lt;/title&gt;&lt;secondary-title&gt;Proc Natl Acad Sci U S A&lt;/secondary-title&gt;&lt;/titles&gt;&lt;periodical&gt;&lt;full-title&gt;Proc Natl Acad Sci U S A&lt;/full-title&gt;&lt;/periodical&gt;&lt;pages&gt;3983-8&lt;/pages&gt;&lt;volume&gt;100&lt;/volume&gt;&lt;number&gt;7&lt;/number&gt;&lt;edition&gt;2003/03/12&lt;/edition&gt;&lt;keywords&gt;&lt;keyword&gt;Animals&lt;/keyword&gt;&lt;keyword&gt;Antigens, CD/analysis&lt;/keyword&gt;&lt;keyword&gt;Breast Neoplasms/*pathology&lt;/keyword&gt;&lt;keyword&gt;Female&lt;/keyword&gt;&lt;keyword&gt;Flow Cytometry&lt;/keyword&gt;&lt;keyword&gt;Humans&lt;/keyword&gt;&lt;keyword&gt;Mice&lt;/keyword&gt;&lt;keyword&gt;Mice, Inbred NOD&lt;/keyword&gt;&lt;keyword&gt;Mice, SCID&lt;/keyword&gt;&lt;keyword&gt;Neoplasm Metastasis/*pathology&lt;/keyword&gt;&lt;keyword&gt;Pleural Effusion/physiopathology&lt;/keyword&gt;&lt;keyword&gt;Transplantation, Heterologous/physiology&lt;/keyword&gt;&lt;/keywords&gt;&lt;dates&gt;&lt;year&gt;2003&lt;/year&gt;&lt;pub-dates&gt;&lt;date&gt;Apr 1&lt;/date&gt;&lt;/pub-dates&gt;&lt;/dates&gt;&lt;isbn&gt;0027-8424 (Print)&amp;#xD;0027-8424 (Linking)&lt;/isbn&gt;&lt;accession-num&gt;12629218&lt;/accession-num&gt;&lt;urls&gt;&lt;related-urls&gt;&lt;url&gt;https://www.ncbi.nlm.nih.gov/pubmed/12629218&lt;/url&gt;&lt;/related-urls&gt;&lt;/urls&gt;&lt;custom2&gt;PMC153034&lt;/custom2&gt;&lt;electronic-resource-num&gt;10.1073/pnas.0530291100&lt;/electronic-resource-num&gt;&lt;/record&gt;&lt;/Cite&gt;&lt;/EndNote&gt;</w:instrText>
      </w:r>
      <w:r w:rsidR="00083EE9">
        <w:fldChar w:fldCharType="separate"/>
      </w:r>
      <w:r w:rsidR="00477924">
        <w:rPr>
          <w:noProof/>
        </w:rPr>
        <w:t>(Al-Hajj et al., 2003)</w:t>
      </w:r>
      <w:r w:rsidR="00083EE9">
        <w:fldChar w:fldCharType="end"/>
      </w:r>
      <w:r w:rsidR="00083EE9">
        <w:t>.</w:t>
      </w:r>
      <w:r w:rsidR="00B04C08">
        <w:t xml:space="preserve">  </w:t>
      </w:r>
      <w:r w:rsidR="00083EE9">
        <w:t>These cells generally did not express the</w:t>
      </w:r>
      <w:r>
        <w:t xml:space="preserve"> </w:t>
      </w:r>
      <w:r w:rsidR="003053AD">
        <w:t xml:space="preserve">lineage-restricted </w:t>
      </w:r>
      <w:r>
        <w:t>progenitor marker CD38</w:t>
      </w:r>
      <w:r w:rsidR="003053AD">
        <w:t xml:space="preserve">, </w:t>
      </w:r>
      <w:r>
        <w:t>the</w:t>
      </w:r>
      <w:r w:rsidR="00BE4C20">
        <w:t xml:space="preserve"> committed</w:t>
      </w:r>
      <w:r>
        <w:t xml:space="preserve"> B-cell markers CD</w:t>
      </w:r>
      <w:r w:rsidR="000D17FA">
        <w:t>86</w:t>
      </w:r>
      <w:r>
        <w:t>, CD79A, and CD79B</w:t>
      </w:r>
      <w:r w:rsidR="003053AD">
        <w:t>,</w:t>
      </w:r>
      <w:r w:rsidR="000D17FA">
        <w:t xml:space="preserve"> or the myeloid markers CD33 and CD58</w:t>
      </w:r>
      <w:r>
        <w:t xml:space="preserve"> (</w:t>
      </w:r>
      <w:r w:rsidRPr="000E5647">
        <w:t xml:space="preserve">Fig. </w:t>
      </w:r>
      <w:r w:rsidR="00EF22EE">
        <w:t>1D</w:t>
      </w:r>
      <w:r>
        <w:t xml:space="preserve">).  This suggested a relatively </w:t>
      </w:r>
      <w:r w:rsidR="00874F3D">
        <w:t>dedifferentiated</w:t>
      </w:r>
      <w:r>
        <w:t xml:space="preserve"> state in cluster 1</w:t>
      </w:r>
      <w:r w:rsidR="00FF3331">
        <w:t xml:space="preserve"> </w:t>
      </w:r>
      <w:r>
        <w:fldChar w:fldCharType="begin"/>
      </w:r>
      <w:r w:rsidR="00477924">
        <w:instrText xml:space="preserve"> ADDIN EN.CITE &lt;EndNote&gt;&lt;Cite&gt;&lt;Author&gt;Doulatov&lt;/Author&gt;&lt;Year&gt;2012&lt;/Year&gt;&lt;RecNum&gt;185&lt;/RecNum&gt;&lt;DisplayText&gt;(Doulatov et al., 2012)&lt;/DisplayText&gt;&lt;record&gt;&lt;rec-number&gt;185&lt;/rec-number&gt;&lt;foreign-keys&gt;&lt;key app="EN" db-id="2wdrrfpau0fvtfeps9fptx9os95xppve5r92" timestamp="1525004907"&gt;185&lt;/key&gt;&lt;/foreign-keys&gt;&lt;ref-type name="Journal Article"&gt;17&lt;/ref-type&gt;&lt;contributors&gt;&lt;authors&gt;&lt;author&gt;Doulatov, S.&lt;/author&gt;&lt;author&gt;Notta, F.&lt;/author&gt;&lt;author&gt;Laurenti, E.&lt;/author&gt;&lt;author&gt;Dick, J. E.&lt;/author&gt;&lt;/authors&gt;&lt;/contributors&gt;&lt;auth-address&gt;Division of Stem Cell and Developmental Biology, Campbell Family Institute for Cancer Research/Ontario Cancer Institute, Toronto, ON M5G 1L7, Canada.&lt;/auth-address&gt;&lt;titles&gt;&lt;title&gt;Hematopoiesis: a human perspective&lt;/title&gt;&lt;secondary-title&gt;Cell Stem Cell&lt;/secondary-title&gt;&lt;/titles&gt;&lt;periodical&gt;&lt;full-title&gt;Cell Stem Cell&lt;/full-title&gt;&lt;/periodical&gt;&lt;pages&gt;120-36&lt;/pages&gt;&lt;volume&gt;10&lt;/volume&gt;&lt;number&gt;2&lt;/number&gt;&lt;keywords&gt;&lt;keyword&gt;Animals&lt;/keyword&gt;&lt;keyword&gt;Cell Lineage&lt;/keyword&gt;&lt;keyword&gt;*Hematopoiesis&lt;/keyword&gt;&lt;keyword&gt;*Hematopoietic Stem Cell Transplantation&lt;/keyword&gt;&lt;keyword&gt;Hematopoietic Stem Cells/*physiology&lt;/keyword&gt;&lt;keyword&gt;Humans&lt;/keyword&gt;&lt;keyword&gt;Mice&lt;/keyword&gt;&lt;keyword&gt;Mice, SCID&lt;/keyword&gt;&lt;keyword&gt;Models, Animal&lt;/keyword&gt;&lt;keyword&gt;Regenerative Medicine/trends&lt;/keyword&gt;&lt;/keywords&gt;&lt;dates&gt;&lt;year&gt;2012&lt;/year&gt;&lt;pub-dates&gt;&lt;date&gt;Feb 3&lt;/date&gt;&lt;/pub-dates&gt;&lt;/dates&gt;&lt;isbn&gt;1875-9777 (Electronic)&amp;#xD;1875-9777 (Linking)&lt;/isbn&gt;&lt;accession-num&gt;22305562&lt;/accession-num&gt;&lt;urls&gt;&lt;related-urls&gt;&lt;url&gt;https://www.ncbi.nlm.nih.gov/pubmed/22305562&lt;/url&gt;&lt;/related-urls&gt;&lt;/urls&gt;&lt;electronic-resource-num&gt;10.1016/j.stem.2012.01.006&lt;/electronic-resource-num&gt;&lt;/record&gt;&lt;/Cite&gt;&lt;/EndNote&gt;</w:instrText>
      </w:r>
      <w:r>
        <w:fldChar w:fldCharType="separate"/>
      </w:r>
      <w:r w:rsidR="00477924">
        <w:rPr>
          <w:noProof/>
        </w:rPr>
        <w:t>(Doulatov et al., 2012)</w:t>
      </w:r>
      <w:r>
        <w:fldChar w:fldCharType="end"/>
      </w:r>
      <w:r>
        <w:t xml:space="preserve">.  Given this finding and considering the multipotency programs of </w:t>
      </w:r>
      <w:r>
        <w:rPr>
          <w:i/>
          <w:iCs/>
        </w:rPr>
        <w:t>MLL</w:t>
      </w:r>
      <w:r>
        <w:t>-r B-ALL,</w:t>
      </w:r>
      <w:r w:rsidRPr="006D0E97">
        <w:t xml:space="preserve"> </w:t>
      </w:r>
      <w:r>
        <w:t xml:space="preserve">we analyzed expression of CD34 and CD38 as well as the additional </w:t>
      </w:r>
      <w:r w:rsidR="004E1446">
        <w:t xml:space="preserve">human HSPC </w:t>
      </w:r>
      <w:r>
        <w:t>markers CD90 and CD45RA by flow cytometry.</w:t>
      </w:r>
      <w:r w:rsidR="009E5E8C">
        <w:t xml:space="preserve">  </w:t>
      </w:r>
      <w:r>
        <w:t xml:space="preserve">We found that </w:t>
      </w:r>
      <w:r>
        <w:rPr>
          <w:i/>
        </w:rPr>
        <w:t>MLL</w:t>
      </w:r>
      <w:r>
        <w:t>-r B-ALL</w:t>
      </w:r>
      <w:r w:rsidR="00874F3D">
        <w:t>s</w:t>
      </w:r>
      <w:r>
        <w:t xml:space="preserve"> contained three distinguishable populations that we </w:t>
      </w:r>
      <w:r w:rsidR="00F6543A">
        <w:t>designated</w:t>
      </w:r>
      <w:r>
        <w:t xml:space="preserve"> based on their </w:t>
      </w:r>
      <w:r w:rsidR="00F6543A">
        <w:t xml:space="preserve">surface </w:t>
      </w:r>
      <w:r w:rsidR="00F6543A">
        <w:lastRenderedPageBreak/>
        <w:t>immunophenotype</w:t>
      </w:r>
      <w:r>
        <w:t xml:space="preserve">: rare, </w:t>
      </w:r>
      <w:r w:rsidR="00874F3D">
        <w:t>undifferentiated</w:t>
      </w:r>
      <w:r>
        <w:t xml:space="preserve"> CD34</w:t>
      </w:r>
      <w:r w:rsidRPr="005130A1">
        <w:rPr>
          <w:vertAlign w:val="superscript"/>
        </w:rPr>
        <w:t>+</w:t>
      </w:r>
      <w:r w:rsidR="00C82EB7">
        <w:t xml:space="preserve"> </w:t>
      </w:r>
      <w:r>
        <w:t>CD38</w:t>
      </w:r>
      <w:r>
        <w:rPr>
          <w:vertAlign w:val="superscript"/>
        </w:rPr>
        <w:t xml:space="preserve">- </w:t>
      </w:r>
      <w:r>
        <w:t>CD90</w:t>
      </w:r>
      <w:r w:rsidRPr="005130A1">
        <w:rPr>
          <w:vertAlign w:val="superscript"/>
        </w:rPr>
        <w:t>-</w:t>
      </w:r>
      <w:r>
        <w:t xml:space="preserve"> CD45RA</w:t>
      </w:r>
      <w:r w:rsidRPr="005130A1">
        <w:rPr>
          <w:vertAlign w:val="superscript"/>
        </w:rPr>
        <w:t>+</w:t>
      </w:r>
      <w:r>
        <w:t xml:space="preserve"> </w:t>
      </w:r>
      <w:r w:rsidR="00F6543A">
        <w:t>cells</w:t>
      </w:r>
      <w:r>
        <w:t xml:space="preserve"> (</w:t>
      </w:r>
      <w:r w:rsidR="00F6543A">
        <w:t>34+38-</w:t>
      </w:r>
      <w:r>
        <w:t>), more abundant CD34</w:t>
      </w:r>
      <w:r w:rsidRPr="005130A1">
        <w:rPr>
          <w:vertAlign w:val="superscript"/>
        </w:rPr>
        <w:t>+</w:t>
      </w:r>
      <w:r>
        <w:t xml:space="preserve"> CD38</w:t>
      </w:r>
      <w:r w:rsidRPr="005130A1">
        <w:rPr>
          <w:vertAlign w:val="superscript"/>
        </w:rPr>
        <w:t>+</w:t>
      </w:r>
      <w:r>
        <w:t xml:space="preserve"> CD90</w:t>
      </w:r>
      <w:r w:rsidRPr="005130A1">
        <w:rPr>
          <w:vertAlign w:val="superscript"/>
        </w:rPr>
        <w:t>-</w:t>
      </w:r>
      <w:r>
        <w:t xml:space="preserve"> CD45RA</w:t>
      </w:r>
      <w:r w:rsidRPr="005130A1">
        <w:rPr>
          <w:vertAlign w:val="superscript"/>
        </w:rPr>
        <w:t>+</w:t>
      </w:r>
      <w:r>
        <w:t xml:space="preserve"> </w:t>
      </w:r>
      <w:r w:rsidR="00F6543A">
        <w:t>cells</w:t>
      </w:r>
      <w:r>
        <w:t xml:space="preserve"> (</w:t>
      </w:r>
      <w:r w:rsidR="00F6543A">
        <w:t>34+38+</w:t>
      </w:r>
      <w:r>
        <w:t>), and the remaining CD34</w:t>
      </w:r>
      <w:r w:rsidRPr="005130A1">
        <w:rPr>
          <w:vertAlign w:val="superscript"/>
        </w:rPr>
        <w:t>-</w:t>
      </w:r>
      <w:r w:rsidRPr="005130A1">
        <w:t xml:space="preserve"> </w:t>
      </w:r>
      <w:r w:rsidR="00404876">
        <w:t>blasts</w:t>
      </w:r>
      <w:r w:rsidR="00FF3331">
        <w:t xml:space="preserve">, </w:t>
      </w:r>
      <w:r w:rsidR="00A41D91">
        <w:t xml:space="preserve">all of </w:t>
      </w:r>
      <w:r w:rsidR="00FF3331">
        <w:t>which could be readily sorted</w:t>
      </w:r>
      <w:r>
        <w:t xml:space="preserve"> (</w:t>
      </w:r>
      <w:r w:rsidR="00F6543A">
        <w:t xml:space="preserve">34-; </w:t>
      </w:r>
      <w:r w:rsidRPr="000E5647">
        <w:t xml:space="preserve">Fig. </w:t>
      </w:r>
      <w:r w:rsidR="00EF22EE">
        <w:t>1E</w:t>
      </w:r>
      <w:r w:rsidR="00B04C08">
        <w:t>-F, Fig. S2</w:t>
      </w:r>
      <w:proofErr w:type="gramStart"/>
      <w:r w:rsidR="00B04C08">
        <w:t>C,H</w:t>
      </w:r>
      <w:proofErr w:type="gramEnd"/>
      <w:r>
        <w:t xml:space="preserve">). </w:t>
      </w:r>
    </w:p>
    <w:p w14:paraId="4D9432C5" w14:textId="77777777" w:rsidR="00A33D28" w:rsidRDefault="00A33D28" w:rsidP="00E83F8A">
      <w:pPr>
        <w:spacing w:line="480" w:lineRule="auto"/>
        <w:ind w:firstLine="360"/>
        <w:jc w:val="both"/>
      </w:pPr>
    </w:p>
    <w:p w14:paraId="496C90E6" w14:textId="1FE18ABD" w:rsidR="00A33D28" w:rsidRPr="007B31CC" w:rsidRDefault="00F70242" w:rsidP="00E83F8A">
      <w:pPr>
        <w:spacing w:line="480" w:lineRule="auto"/>
        <w:jc w:val="both"/>
        <w:rPr>
          <w:iCs/>
        </w:rPr>
      </w:pPr>
      <w:r>
        <w:rPr>
          <w:b/>
        </w:rPr>
        <w:t>F</w:t>
      </w:r>
      <w:r w:rsidR="00D8272A">
        <w:rPr>
          <w:b/>
        </w:rPr>
        <w:t>unctional</w:t>
      </w:r>
      <w:r>
        <w:rPr>
          <w:b/>
        </w:rPr>
        <w:t xml:space="preserve"> cellular heterogeneity in</w:t>
      </w:r>
      <w:r w:rsidR="007B31CC">
        <w:rPr>
          <w:b/>
        </w:rPr>
        <w:t xml:space="preserve"> </w:t>
      </w:r>
      <w:r w:rsidR="007B31CC">
        <w:rPr>
          <w:b/>
          <w:i/>
        </w:rPr>
        <w:t>MLL</w:t>
      </w:r>
      <w:r w:rsidR="007B31CC">
        <w:rPr>
          <w:b/>
          <w:iCs/>
        </w:rPr>
        <w:t>-r B-ALL</w:t>
      </w:r>
    </w:p>
    <w:p w14:paraId="3CD5AE65" w14:textId="7414E0AC" w:rsidR="004C1958" w:rsidRDefault="00A32928" w:rsidP="00E83F8A">
      <w:pPr>
        <w:spacing w:line="480" w:lineRule="auto"/>
        <w:jc w:val="both"/>
      </w:pPr>
      <w:r>
        <w:t>Since L</w:t>
      </w:r>
      <w:r w:rsidR="00B378F7">
        <w:t>S</w:t>
      </w:r>
      <w:r>
        <w:t xml:space="preserve">Cs </w:t>
      </w:r>
      <w:r w:rsidR="00D14B30">
        <w:t xml:space="preserve">are </w:t>
      </w:r>
      <w:r w:rsidR="0038567D">
        <w:t>typically</w:t>
      </w:r>
      <w:r>
        <w:t xml:space="preserve"> quiescent</w:t>
      </w:r>
      <w:r w:rsidR="0038567D">
        <w:t xml:space="preserve"> relative to other leukemic cells</w:t>
      </w:r>
      <w:r>
        <w:t xml:space="preserve">, we first analyzed </w:t>
      </w:r>
      <w:r w:rsidR="00D8272A">
        <w:t xml:space="preserve">the </w:t>
      </w:r>
      <w:r>
        <w:t>cell cycle status of each population</w:t>
      </w:r>
      <w:r w:rsidR="00B04C08">
        <w:t xml:space="preserve"> </w:t>
      </w:r>
      <w:r w:rsidR="00A07EC9">
        <w:fldChar w:fldCharType="begin">
          <w:fldData xml:space="preserve">PEVuZE5vdGU+PENpdGU+PEF1dGhvcj5HdWFuPC9BdXRob3I+PFllYXI+MjAwMzwvWWVhcj48UmVj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</w:fldData>
        </w:fldChar>
      </w:r>
      <w:r w:rsidR="00477924">
        <w:instrText xml:space="preserve"> ADDIN EN.CITE </w:instrText>
      </w:r>
      <w:r w:rsidR="00477924">
        <w:fldChar w:fldCharType="begin">
          <w:fldData xml:space="preserve">PEVuZE5vdGU+PENpdGU+PEF1dGhvcj5HdWFuPC9BdXRob3I+PFllYXI+MjAwMzwvWWVhcj48UmVj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</w:fldData>
        </w:fldChar>
      </w:r>
      <w:r w:rsidR="00477924">
        <w:instrText xml:space="preserve"> ADDIN EN.CITE.DATA </w:instrText>
      </w:r>
      <w:r w:rsidR="00477924">
        <w:fldChar w:fldCharType="end"/>
      </w:r>
      <w:r w:rsidR="00A07EC9">
        <w:fldChar w:fldCharType="separate"/>
      </w:r>
      <w:r w:rsidR="00477924">
        <w:rPr>
          <w:noProof/>
        </w:rPr>
        <w:t>(Guan et al., 2003; Saito et al., 2010; Terpstra et al., 1996)</w:t>
      </w:r>
      <w:r w:rsidR="00A07EC9">
        <w:fldChar w:fldCharType="end"/>
      </w:r>
      <w:r>
        <w:t>.</w:t>
      </w:r>
      <w:r w:rsidR="00337BF0">
        <w:t xml:space="preserve">  We found that </w:t>
      </w:r>
      <w:r w:rsidR="00D8272A">
        <w:t>the primitive</w:t>
      </w:r>
      <w:r w:rsidR="00337BF0">
        <w:t xml:space="preserve"> </w:t>
      </w:r>
      <w:r w:rsidR="00D40F9B">
        <w:t>34+38-</w:t>
      </w:r>
      <w:r w:rsidR="00337BF0">
        <w:t xml:space="preserve"> </w:t>
      </w:r>
      <w:r w:rsidR="00D8272A">
        <w:t xml:space="preserve">fraction contained the </w:t>
      </w:r>
      <w:r w:rsidR="00D14B30">
        <w:t>highest</w:t>
      </w:r>
      <w:r w:rsidR="00684C72">
        <w:t xml:space="preserve"> proportion of</w:t>
      </w:r>
      <w:r w:rsidR="00D8272A">
        <w:t xml:space="preserve"> </w:t>
      </w:r>
      <w:r w:rsidR="00337BF0">
        <w:t>cells in G</w:t>
      </w:r>
      <w:r w:rsidR="00337BF0" w:rsidRPr="00684C72">
        <w:rPr>
          <w:vertAlign w:val="subscript"/>
        </w:rPr>
        <w:t>0</w:t>
      </w:r>
      <w:r w:rsidR="00337BF0">
        <w:t xml:space="preserve"> phase </w:t>
      </w:r>
      <w:r w:rsidR="00DE1EA7">
        <w:t>(</w:t>
      </w:r>
      <w:r w:rsidR="00DE1EA7" w:rsidRPr="000E5647">
        <w:t>Fig</w:t>
      </w:r>
      <w:r w:rsidR="008D6ED1" w:rsidRPr="000E5647">
        <w:t>.</w:t>
      </w:r>
      <w:r w:rsidR="00DE1EA7" w:rsidRPr="000E5647">
        <w:t xml:space="preserve"> </w:t>
      </w:r>
      <w:r w:rsidR="00EF22EE">
        <w:t>2</w:t>
      </w:r>
      <w:r w:rsidR="0022101B">
        <w:t>A-B</w:t>
      </w:r>
      <w:r w:rsidR="00DE1EA7">
        <w:t xml:space="preserve"> and </w:t>
      </w:r>
      <w:r w:rsidR="00FB5018">
        <w:t>F</w:t>
      </w:r>
      <w:r w:rsidR="00DE1EA7" w:rsidRPr="000E5647">
        <w:t>ig</w:t>
      </w:r>
      <w:r w:rsidR="008D6ED1" w:rsidRPr="000E5647">
        <w:t>.</w:t>
      </w:r>
      <w:r w:rsidR="00DE1EA7" w:rsidRPr="000E5647">
        <w:t xml:space="preserve"> S</w:t>
      </w:r>
      <w:r w:rsidR="003F35CA">
        <w:t>3</w:t>
      </w:r>
      <w:r w:rsidR="00EF22EE">
        <w:t>A-B</w:t>
      </w:r>
      <w:r w:rsidR="00DE1EA7">
        <w:t>)</w:t>
      </w:r>
      <w:r w:rsidR="00337BF0">
        <w:t xml:space="preserve">.  </w:t>
      </w:r>
      <w:r w:rsidR="0038567D">
        <w:t xml:space="preserve">Next, we used MS5 assays to quantify leukemic progenitors, finding that more actively cycling </w:t>
      </w:r>
      <w:r w:rsidR="00D40F9B">
        <w:t>34+38- cells</w:t>
      </w:r>
      <w:r w:rsidR="0038567D">
        <w:t xml:space="preserve"> possessed the highest frequency of clonogenic cells </w:t>
      </w:r>
      <w:r w:rsidR="002115C4">
        <w:t>(</w:t>
      </w:r>
      <w:r w:rsidR="0038567D" w:rsidRPr="000E5647">
        <w:t xml:space="preserve">Fig. </w:t>
      </w:r>
      <w:r w:rsidR="00EF22EE">
        <w:t>2</w:t>
      </w:r>
      <w:r w:rsidR="003F35CA">
        <w:t>C</w:t>
      </w:r>
      <w:r w:rsidR="0038567D">
        <w:t xml:space="preserve">, </w:t>
      </w:r>
      <w:r w:rsidR="00FB5018">
        <w:t>F</w:t>
      </w:r>
      <w:r w:rsidR="002115C4" w:rsidRPr="000E5647">
        <w:t>ig</w:t>
      </w:r>
      <w:r w:rsidR="008D6ED1" w:rsidRPr="000E5647">
        <w:t>.</w:t>
      </w:r>
      <w:r w:rsidR="002115C4" w:rsidRPr="000E5647">
        <w:t xml:space="preserve"> S</w:t>
      </w:r>
      <w:r w:rsidR="003F35CA">
        <w:t>3C</w:t>
      </w:r>
      <w:r w:rsidR="002115C4">
        <w:t>)</w:t>
      </w:r>
      <w:r w:rsidR="00337BF0">
        <w:t>.</w:t>
      </w:r>
      <w:r w:rsidR="0038567D">
        <w:t xml:space="preserve">  </w:t>
      </w:r>
      <w:r w:rsidR="00FB5018">
        <w:t>We</w:t>
      </w:r>
      <w:r w:rsidR="00F90CD2">
        <w:t xml:space="preserve"> </w:t>
      </w:r>
      <w:r w:rsidR="0038567D">
        <w:t>used limiting dilution xenotransplantation</w:t>
      </w:r>
      <w:r w:rsidR="00EF22EE">
        <w:t xml:space="preserve"> to quantify LSCs</w:t>
      </w:r>
      <w:r w:rsidR="003F35CA">
        <w:t xml:space="preserve"> </w:t>
      </w:r>
      <w:r w:rsidR="00F90CD2">
        <w:fldChar w:fldCharType="begin"/>
      </w:r>
      <w:r w:rsidR="00477924">
        <w:instrText xml:space="preserve"> ADDIN EN.CITE &lt;EndNote&gt;&lt;Cite&gt;&lt;Author&gt;Hu&lt;/Author&gt;&lt;Year&gt;2009&lt;/Year&gt;&lt;RecNum&gt;112&lt;/RecNum&gt;&lt;DisplayText&gt;(Hu and Smyth, 2009)&lt;/DisplayText&gt;&lt;record&gt;&lt;rec-number&gt;112&lt;/rec-number&gt;&lt;foreign-keys&gt;&lt;key app="EN" db-id="2wdrrfpau0fvtfeps9fptx9os95xppve5r92" timestamp="1491482873"&gt;112&lt;/key&gt;&lt;/foreign-keys&gt;&lt;ref-type name="Journal Article"&gt;17&lt;/ref-type&gt;&lt;contributors&gt;&lt;authors&gt;&lt;author&gt;Hu, Y.&lt;/author&gt;&lt;author&gt;Smyth, G. K.&lt;/author&gt;&lt;/authors&gt;&lt;/contributors&gt;&lt;auth-address&gt;Bioinformatics Division, The Walter and Eliza Hall Institute of Medical Research, 1G Royal Parade, Parkville, Victoria 3052, Australia.&lt;/auth-address&gt;&lt;titles&gt;&lt;title&gt;ELDA: extreme limiting dilution analysis for comparing depleted and enriched populations in stem cell and other assays&lt;/title&gt;&lt;secondary-title&gt;J Immunol Methods&lt;/secondary-title&gt;&lt;/titles&gt;&lt;periodical&gt;&lt;full-title&gt;J Immunol Methods&lt;/full-title&gt;&lt;/periodical&gt;&lt;pages&gt;70-8&lt;/pages&gt;&lt;volume&gt;347&lt;/volume&gt;&lt;number&gt;1-2&lt;/number&gt;&lt;keywords&gt;&lt;keyword&gt;Animals&lt;/keyword&gt;&lt;keyword&gt;Cell Count&lt;/keyword&gt;&lt;keyword&gt;*Computational Biology&lt;/keyword&gt;&lt;keyword&gt;Humans&lt;/keyword&gt;&lt;keyword&gt;*Indicator Dilution Techniques&lt;/keyword&gt;&lt;keyword&gt;Internet&lt;/keyword&gt;&lt;keyword&gt;Least-Squares Analysis&lt;/keyword&gt;&lt;keyword&gt;Likelihood Functions&lt;/keyword&gt;&lt;keyword&gt;Linear Models&lt;/keyword&gt;&lt;keyword&gt;*Models, Biological&lt;/keyword&gt;&lt;keyword&gt;Poisson Distribution&lt;/keyword&gt;&lt;keyword&gt;Software&lt;/keyword&gt;&lt;keyword&gt;*Stem Cells&lt;/keyword&gt;&lt;keyword&gt;Tumor Cells, Cultured&lt;/keyword&gt;&lt;/keywords&gt;&lt;dates&gt;&lt;year&gt;2009&lt;/year&gt;&lt;pub-dates&gt;&lt;date&gt;Aug 15&lt;/date&gt;&lt;/pub-dates&gt;&lt;/dates&gt;&lt;isbn&gt;1872-7905 (Electronic)&amp;#xD;0022-1759 (Linking)&lt;/isbn&gt;&lt;accession-num&gt;19567251&lt;/accession-num&gt;&lt;urls&gt;&lt;related-urls&gt;&lt;url&gt;https://www.ncbi.nlm.nih.gov/pubmed/19567251&lt;/url&gt;&lt;/related-urls&gt;&lt;/urls&gt;&lt;electronic-resource-num&gt;10.1016/j.jim.2009.06.008&lt;/electronic-resource-num&gt;&lt;/record&gt;&lt;/Cite&gt;&lt;/EndNote&gt;</w:instrText>
      </w:r>
      <w:r w:rsidR="00F90CD2">
        <w:fldChar w:fldCharType="separate"/>
      </w:r>
      <w:r w:rsidR="00477924">
        <w:rPr>
          <w:noProof/>
        </w:rPr>
        <w:t>(Hu and Smyth, 2009)</w:t>
      </w:r>
      <w:r w:rsidR="00F90CD2">
        <w:fldChar w:fldCharType="end"/>
      </w:r>
      <w:r w:rsidR="00C41AC5">
        <w:t>.</w:t>
      </w:r>
      <w:r w:rsidR="00D40F9B">
        <w:t xml:space="preserve">  </w:t>
      </w:r>
      <w:r w:rsidR="0038567D">
        <w:t>Using the</w:t>
      </w:r>
      <w:r w:rsidR="00195B07">
        <w:t xml:space="preserve"> onset of</w:t>
      </w:r>
      <w:r w:rsidR="0038567D">
        <w:t xml:space="preserve"> terminal leukemia as our endpoint, as we initially hypothesized, we observed that unfractionated human </w:t>
      </w:r>
      <w:r w:rsidR="0038567D">
        <w:rPr>
          <w:i/>
        </w:rPr>
        <w:t>MLL</w:t>
      </w:r>
      <w:r w:rsidR="0038567D">
        <w:rPr>
          <w:iCs/>
        </w:rPr>
        <w:t>-r B-ALL possessed a remarkably high frequency of L</w:t>
      </w:r>
      <w:r w:rsidR="00B378F7">
        <w:rPr>
          <w:iCs/>
        </w:rPr>
        <w:t>S</w:t>
      </w:r>
      <w:r w:rsidR="0038567D">
        <w:rPr>
          <w:iCs/>
        </w:rPr>
        <w:t>Cs (1/426 cells (1/1417 – 1/128 95% confidence interval) compared to acute myeloid leukemia (AML; 347-fold more frequent than the most efficiently engrafting AML reported previously</w:t>
      </w:r>
      <w:r w:rsidR="00D14B30">
        <w:rPr>
          <w:iCs/>
        </w:rPr>
        <w:t xml:space="preserve"> in NSG mice</w:t>
      </w:r>
      <w:r w:rsidR="003F35CA">
        <w:rPr>
          <w:iCs/>
        </w:rPr>
        <w:t xml:space="preserve"> </w:t>
      </w:r>
      <w:r w:rsidR="0038567D">
        <w:rPr>
          <w:iCs/>
        </w:rPr>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rPr>
          <w:iCs/>
        </w:rPr>
        <w:instrText xml:space="preserve"> ADDIN EN.CITE </w:instrText>
      </w:r>
      <w:r w:rsidR="00477924">
        <w:rPr>
          <w:iCs/>
        </w:rPr>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rPr>
          <w:iCs/>
        </w:rPr>
        <w:instrText xml:space="preserve"> ADDIN EN.CITE.DATA </w:instrText>
      </w:r>
      <w:r w:rsidR="00477924">
        <w:rPr>
          <w:iCs/>
        </w:rPr>
      </w:r>
      <w:r w:rsidR="00477924">
        <w:rPr>
          <w:iCs/>
        </w:rPr>
        <w:fldChar w:fldCharType="end"/>
      </w:r>
      <w:r w:rsidR="0038567D">
        <w:rPr>
          <w:iCs/>
        </w:rPr>
      </w:r>
      <w:r w:rsidR="0038567D">
        <w:rPr>
          <w:iCs/>
        </w:rPr>
        <w:fldChar w:fldCharType="separate"/>
      </w:r>
      <w:r w:rsidR="00477924">
        <w:rPr>
          <w:iCs/>
          <w:noProof/>
        </w:rPr>
        <w:t>(Sarry et al., 2011)</w:t>
      </w:r>
      <w:r w:rsidR="0038567D">
        <w:rPr>
          <w:iCs/>
        </w:rPr>
        <w:fldChar w:fldCharType="end"/>
      </w:r>
      <w:r w:rsidR="001C0B66">
        <w:rPr>
          <w:iCs/>
        </w:rPr>
        <w:t>)</w:t>
      </w:r>
      <w:r w:rsidR="00C358D0">
        <w:rPr>
          <w:iCs/>
        </w:rPr>
        <w:t>.</w:t>
      </w:r>
      <w:r w:rsidR="00C358D0">
        <w:t xml:space="preserve">  </w:t>
      </w:r>
      <w:r w:rsidR="00D14B30">
        <w:t>We</w:t>
      </w:r>
      <w:r w:rsidR="002E5492">
        <w:t xml:space="preserve"> found that the </w:t>
      </w:r>
      <w:r w:rsidR="00D40F9B">
        <w:t>34+38-</w:t>
      </w:r>
      <w:r w:rsidR="002E5492">
        <w:t xml:space="preserve"> population</w:t>
      </w:r>
      <w:r w:rsidR="0061581A">
        <w:t xml:space="preserve"> </w:t>
      </w:r>
      <w:r w:rsidR="00731C65">
        <w:t>caused</w:t>
      </w:r>
      <w:r w:rsidR="00DE1EA7">
        <w:t xml:space="preserve"> leukemia with the shortest latency and </w:t>
      </w:r>
      <w:r w:rsidR="00D14B30">
        <w:t xml:space="preserve">contained the highest frequency of </w:t>
      </w:r>
      <w:r w:rsidR="0038567D">
        <w:t>L</w:t>
      </w:r>
      <w:r w:rsidR="00B378F7">
        <w:t>S</w:t>
      </w:r>
      <w:r w:rsidR="0038567D">
        <w:t>C</w:t>
      </w:r>
      <w:r w:rsidR="00D14B30">
        <w:t>s</w:t>
      </w:r>
      <w:r w:rsidR="0038567D">
        <w:t xml:space="preserve"> in </w:t>
      </w:r>
      <w:r w:rsidR="00D14B30">
        <w:t>limiting dilution</w:t>
      </w:r>
      <w:r w:rsidR="0038567D">
        <w:t xml:space="preserve"> analysis</w:t>
      </w:r>
      <w:r w:rsidR="00DE1EA7">
        <w:t>,</w:t>
      </w:r>
      <w:r w:rsidR="00A31AA9">
        <w:t xml:space="preserve"> with</w:t>
      </w:r>
      <w:r w:rsidR="00A73D3C">
        <w:t xml:space="preserve"> </w:t>
      </w:r>
      <w:r w:rsidR="0097666C">
        <w:t xml:space="preserve">human </w:t>
      </w:r>
      <w:r w:rsidR="0061581A">
        <w:t xml:space="preserve">bone marrow </w:t>
      </w:r>
      <w:r w:rsidR="00A73D3C">
        <w:t>chimerism correlating with disease status at the endpoint</w:t>
      </w:r>
      <w:r w:rsidR="002E5492">
        <w:t xml:space="preserve"> (</w:t>
      </w:r>
      <w:r w:rsidR="002E5492" w:rsidRPr="000E5647">
        <w:t>Fig</w:t>
      </w:r>
      <w:r w:rsidR="008D6ED1" w:rsidRPr="000E5647">
        <w:t>.</w:t>
      </w:r>
      <w:r w:rsidR="002E5492" w:rsidRPr="000E5647">
        <w:t xml:space="preserve"> </w:t>
      </w:r>
      <w:r w:rsidR="000430B0">
        <w:t>2</w:t>
      </w:r>
      <w:r w:rsidR="003F35CA">
        <w:t>D-F</w:t>
      </w:r>
      <w:r w:rsidR="002E5492">
        <w:t xml:space="preserve">, </w:t>
      </w:r>
      <w:r w:rsidR="00FB5018">
        <w:t>F</w:t>
      </w:r>
      <w:r w:rsidR="002E5492" w:rsidRPr="000E5647">
        <w:t>ig</w:t>
      </w:r>
      <w:r w:rsidR="008D6ED1" w:rsidRPr="000E5647">
        <w:t>.</w:t>
      </w:r>
      <w:r w:rsidR="002E5492" w:rsidRPr="000E5647">
        <w:t xml:space="preserve"> S</w:t>
      </w:r>
      <w:r w:rsidR="003F35CA">
        <w:t>3D-H</w:t>
      </w:r>
      <w:r w:rsidR="00D73DF8">
        <w:rPr>
          <w:b/>
          <w:bCs/>
        </w:rPr>
        <w:t xml:space="preserve">, </w:t>
      </w:r>
      <w:r w:rsidR="00FB5018">
        <w:t>F</w:t>
      </w:r>
      <w:r w:rsidR="00D73DF8" w:rsidRPr="000E5647">
        <w:t>ig. S</w:t>
      </w:r>
      <w:r w:rsidR="003F35CA">
        <w:t>4A-B</w:t>
      </w:r>
      <w:r w:rsidR="007037CC" w:rsidRPr="000E5647">
        <w:t xml:space="preserve">; </w:t>
      </w:r>
      <w:r w:rsidR="00FB5018">
        <w:t>T</w:t>
      </w:r>
      <w:r w:rsidR="007037CC" w:rsidRPr="000E5647">
        <w:t>able S2</w:t>
      </w:r>
      <w:r w:rsidR="002E5492">
        <w:t>)</w:t>
      </w:r>
      <w:r w:rsidR="00C30B51">
        <w:t>.</w:t>
      </w:r>
      <w:r w:rsidR="00495E8B">
        <w:t xml:space="preserve">  </w:t>
      </w:r>
      <w:r w:rsidR="0038567D">
        <w:t>We</w:t>
      </w:r>
      <w:r w:rsidR="007729B7">
        <w:t xml:space="preserve"> </w:t>
      </w:r>
      <w:r w:rsidR="00E358C4">
        <w:t>corroborated</w:t>
      </w:r>
      <w:r w:rsidR="007729B7">
        <w:t xml:space="preserve"> </w:t>
      </w:r>
      <w:r w:rsidR="0038567D">
        <w:t xml:space="preserve">this </w:t>
      </w:r>
      <w:r w:rsidR="00D14B30">
        <w:t xml:space="preserve">finding </w:t>
      </w:r>
      <w:r w:rsidR="004F24A9">
        <w:t>using</w:t>
      </w:r>
      <w:r w:rsidR="00D14B30">
        <w:t xml:space="preserve"> </w:t>
      </w:r>
      <w:r w:rsidR="007729B7">
        <w:t>primary cells</w:t>
      </w:r>
      <w:r w:rsidR="00731C65">
        <w:t xml:space="preserve"> </w:t>
      </w:r>
      <w:r w:rsidR="001C0B66">
        <w:t xml:space="preserve">sorted from </w:t>
      </w:r>
      <w:r w:rsidR="004F24A9">
        <w:t xml:space="preserve">patient </w:t>
      </w:r>
      <w:r w:rsidR="001C0B66">
        <w:t>peripheral blood</w:t>
      </w:r>
      <w:r w:rsidR="00D73DF8">
        <w:t xml:space="preserve"> </w:t>
      </w:r>
      <w:r w:rsidR="00731C65">
        <w:t>(</w:t>
      </w:r>
      <w:r w:rsidR="00FB5018">
        <w:t>F</w:t>
      </w:r>
      <w:r w:rsidR="0053093A" w:rsidRPr="000E5647">
        <w:t xml:space="preserve">ig. </w:t>
      </w:r>
      <w:r w:rsidR="003F35CA">
        <w:t>S4C-D</w:t>
      </w:r>
      <w:r w:rsidR="00731C65">
        <w:t>).</w:t>
      </w:r>
      <w:r w:rsidR="00294DFC">
        <w:t xml:space="preserve">  </w:t>
      </w:r>
      <w:r w:rsidR="0038567D">
        <w:t xml:space="preserve">In line with this finding, using RNA sequencing (RNA-seq) of FACS-purified populations, we found that the </w:t>
      </w:r>
      <w:r w:rsidR="00D40F9B">
        <w:t>34+38-</w:t>
      </w:r>
      <w:r w:rsidR="0038567D">
        <w:t xml:space="preserve"> fraction bore the strongest primitive HSC signature</w:t>
      </w:r>
      <w:r w:rsidR="004F24A9">
        <w:t xml:space="preserve"> (</w:t>
      </w:r>
      <w:r w:rsidR="00875126">
        <w:t>F</w:t>
      </w:r>
      <w:r w:rsidR="00294DFC" w:rsidRPr="000E5647">
        <w:t>ig</w:t>
      </w:r>
      <w:r w:rsidR="008D6ED1" w:rsidRPr="000E5647">
        <w:t>.</w:t>
      </w:r>
      <w:r w:rsidR="00294DFC" w:rsidRPr="000E5647">
        <w:t xml:space="preserve"> S</w:t>
      </w:r>
      <w:r w:rsidR="003F35CA">
        <w:t>4E-F</w:t>
      </w:r>
      <w:r w:rsidR="00294DFC">
        <w:t>).</w:t>
      </w:r>
    </w:p>
    <w:p w14:paraId="34D1086F" w14:textId="77777777" w:rsidR="00D40F9B" w:rsidRDefault="00D40F9B" w:rsidP="00E83F8A">
      <w:pPr>
        <w:spacing w:line="480" w:lineRule="auto"/>
        <w:jc w:val="both"/>
      </w:pPr>
    </w:p>
    <w:p w14:paraId="6C903214" w14:textId="654FA938" w:rsidR="004C1958" w:rsidRDefault="004C1958" w:rsidP="00E83F8A">
      <w:pPr>
        <w:spacing w:line="480" w:lineRule="auto"/>
        <w:jc w:val="both"/>
        <w:rPr>
          <w:b/>
        </w:rPr>
      </w:pPr>
      <w:r>
        <w:rPr>
          <w:b/>
        </w:rPr>
        <w:t xml:space="preserve">Plasticity </w:t>
      </w:r>
      <w:r w:rsidR="00B378F7">
        <w:rPr>
          <w:b/>
        </w:rPr>
        <w:t xml:space="preserve">of </w:t>
      </w:r>
      <w:r>
        <w:rPr>
          <w:b/>
          <w:i/>
        </w:rPr>
        <w:t>MLL</w:t>
      </w:r>
      <w:r>
        <w:rPr>
          <w:b/>
        </w:rPr>
        <w:t>-r B-ALL</w:t>
      </w:r>
      <w:r w:rsidR="00B378F7">
        <w:rPr>
          <w:b/>
        </w:rPr>
        <w:t xml:space="preserve"> LSCs</w:t>
      </w:r>
    </w:p>
    <w:p w14:paraId="60719DA2" w14:textId="076884F4" w:rsidR="000D6D1A" w:rsidRDefault="00CF6077" w:rsidP="00E83F8A">
      <w:pPr>
        <w:spacing w:line="480" w:lineRule="auto"/>
        <w:jc w:val="both"/>
      </w:pPr>
      <w:r>
        <w:lastRenderedPageBreak/>
        <w:t xml:space="preserve">Although the primitive </w:t>
      </w:r>
      <w:r w:rsidR="00D40F9B">
        <w:t>34+38-</w:t>
      </w:r>
      <w:r>
        <w:t xml:space="preserve"> fraction contained abundant L</w:t>
      </w:r>
      <w:r w:rsidR="008F50E3">
        <w:t>S</w:t>
      </w:r>
      <w:r>
        <w:t xml:space="preserve">Cs, we observed that terminal leukemia </w:t>
      </w:r>
      <w:r w:rsidR="00875126">
        <w:t>developed</w:t>
      </w:r>
      <w:r>
        <w:t xml:space="preserve"> in recipients of the more differentiated </w:t>
      </w:r>
      <w:r w:rsidR="00D40F9B">
        <w:t>34+38+</w:t>
      </w:r>
      <w:r>
        <w:t xml:space="preserve"> and 34</w:t>
      </w:r>
      <w:r w:rsidRPr="00E358C4">
        <w:rPr>
          <w:vertAlign w:val="superscript"/>
        </w:rPr>
        <w:t>-</w:t>
      </w:r>
      <w:r>
        <w:t xml:space="preserve"> fractions, albeit at lower efficiency (</w:t>
      </w:r>
      <w:r w:rsidRPr="000E5647">
        <w:t xml:space="preserve">Fig. </w:t>
      </w:r>
      <w:r w:rsidR="000430B0">
        <w:t>2</w:t>
      </w:r>
      <w:r w:rsidR="00AC444E">
        <w:t>E-F</w:t>
      </w:r>
      <w:r w:rsidRPr="000E5647">
        <w:t xml:space="preserve">, </w:t>
      </w:r>
      <w:r w:rsidR="00875126">
        <w:t>F</w:t>
      </w:r>
      <w:r w:rsidRPr="000E5647">
        <w:t>ig. S</w:t>
      </w:r>
      <w:r w:rsidR="00AC444E">
        <w:t>3D-F</w:t>
      </w:r>
      <w:r>
        <w:t>)</w:t>
      </w:r>
      <w:r w:rsidR="00AD6102">
        <w:t xml:space="preserve">.  </w:t>
      </w:r>
      <w:r w:rsidR="001313EA">
        <w:t>W</w:t>
      </w:r>
      <w:r w:rsidR="006478A9">
        <w:t xml:space="preserve">hen we </w:t>
      </w:r>
      <w:r w:rsidR="00B56069">
        <w:t>compared the cellular content of</w:t>
      </w:r>
      <w:r w:rsidR="00714E36">
        <w:t xml:space="preserve"> </w:t>
      </w:r>
      <w:r w:rsidR="006478A9">
        <w:t xml:space="preserve">leukemia derived from </w:t>
      </w:r>
      <w:r w:rsidR="00D40F9B">
        <w:t>34+38-</w:t>
      </w:r>
      <w:r w:rsidR="00E358C4">
        <w:t xml:space="preserve">, </w:t>
      </w:r>
      <w:r w:rsidR="00D40F9B">
        <w:t>34+38+</w:t>
      </w:r>
      <w:r w:rsidR="001313EA">
        <w:t>,</w:t>
      </w:r>
      <w:r w:rsidR="006478A9">
        <w:t xml:space="preserve"> </w:t>
      </w:r>
      <w:r w:rsidR="00E358C4">
        <w:t xml:space="preserve">and </w:t>
      </w:r>
      <w:r w:rsidR="006478A9">
        <w:t>34</w:t>
      </w:r>
      <w:r w:rsidR="006478A9" w:rsidRPr="00E358C4">
        <w:rPr>
          <w:vertAlign w:val="superscript"/>
        </w:rPr>
        <w:t>-</w:t>
      </w:r>
      <w:r w:rsidR="00E358C4">
        <w:t xml:space="preserve"> cells</w:t>
      </w:r>
      <w:r w:rsidR="006478A9">
        <w:t xml:space="preserve">, </w:t>
      </w:r>
      <w:r>
        <w:t>we found that the full diversity emerged from each source</w:t>
      </w:r>
      <w:r w:rsidR="008F50E3">
        <w:t xml:space="preserve"> at terminal disease</w:t>
      </w:r>
      <w:r>
        <w:t xml:space="preserve"> </w:t>
      </w:r>
      <w:r w:rsidR="006478A9">
        <w:t>(</w:t>
      </w:r>
      <w:r w:rsidR="008D6ED1" w:rsidRPr="000E5647">
        <w:t>Fig.</w:t>
      </w:r>
      <w:r w:rsidR="006478A9" w:rsidRPr="000E5647">
        <w:t xml:space="preserve"> </w:t>
      </w:r>
      <w:r w:rsidR="000430B0">
        <w:t>3</w:t>
      </w:r>
      <w:r w:rsidR="000E5647" w:rsidRPr="000E5647">
        <w:t>A</w:t>
      </w:r>
      <w:r w:rsidR="006478A9">
        <w:t>).</w:t>
      </w:r>
      <w:r w:rsidR="000D6D1A">
        <w:t xml:space="preserve">  </w:t>
      </w:r>
      <w:r w:rsidR="00714E36">
        <w:t xml:space="preserve"> </w:t>
      </w:r>
      <w:r>
        <w:t>Moreover, by secondary xenotransplantation, we found that leukemia derived from each source contained serially transplantable, self-renewing L</w:t>
      </w:r>
      <w:r w:rsidR="008F50E3">
        <w:t>S</w:t>
      </w:r>
      <w:r>
        <w:t xml:space="preserve">Cs </w:t>
      </w:r>
      <w:r w:rsidR="00714E36">
        <w:t>(</w:t>
      </w:r>
      <w:r w:rsidR="00714E36" w:rsidRPr="000E5647">
        <w:t>Fig</w:t>
      </w:r>
      <w:r w:rsidR="008D6ED1" w:rsidRPr="000E5647">
        <w:t>.</w:t>
      </w:r>
      <w:r w:rsidR="00714E36" w:rsidRPr="000E5647">
        <w:t xml:space="preserve"> </w:t>
      </w:r>
      <w:r w:rsidR="000430B0">
        <w:t>3</w:t>
      </w:r>
      <w:r w:rsidR="000E5647" w:rsidRPr="000E5647">
        <w:t>B</w:t>
      </w:r>
      <w:r w:rsidR="00714E36">
        <w:t>).</w:t>
      </w:r>
      <w:r w:rsidR="005658D9">
        <w:t xml:space="preserve">  </w:t>
      </w:r>
      <w:r>
        <w:t xml:space="preserve">To </w:t>
      </w:r>
      <w:r w:rsidR="00E2668E">
        <w:t xml:space="preserve">directly </w:t>
      </w:r>
      <w:r>
        <w:t>observe this plasticity during leukemic reconstitution in vivo, we transplanted purified 34</w:t>
      </w:r>
      <w:r w:rsidRPr="00E358C4">
        <w:rPr>
          <w:vertAlign w:val="superscript"/>
        </w:rPr>
        <w:t>-</w:t>
      </w:r>
      <w:r>
        <w:t xml:space="preserve"> cells into NSG mice and isolated bone marrow at defined time points prior to the expected onset of terminal leukemia</w:t>
      </w:r>
      <w:r w:rsidR="000430B0">
        <w:t xml:space="preserve">, finding </w:t>
      </w:r>
      <w:r>
        <w:t>that 34</w:t>
      </w:r>
      <w:r w:rsidRPr="00D06559">
        <w:rPr>
          <w:vertAlign w:val="superscript"/>
        </w:rPr>
        <w:t>-</w:t>
      </w:r>
      <w:r>
        <w:t xml:space="preserve"> cells gradually replenished the CD34</w:t>
      </w:r>
      <w:r w:rsidRPr="00D06559">
        <w:rPr>
          <w:vertAlign w:val="superscript"/>
        </w:rPr>
        <w:t>+</w:t>
      </w:r>
      <w:r>
        <w:t xml:space="preserve"> </w:t>
      </w:r>
      <w:r w:rsidR="000430B0">
        <w:t>compartment</w:t>
      </w:r>
      <w:r>
        <w:t xml:space="preserve"> </w:t>
      </w:r>
      <w:r w:rsidR="000D6D1A">
        <w:t>(</w:t>
      </w:r>
      <w:r w:rsidR="000D6D1A" w:rsidRPr="000E5647">
        <w:t>Fig</w:t>
      </w:r>
      <w:r w:rsidR="008D6ED1" w:rsidRPr="000E5647">
        <w:t>.</w:t>
      </w:r>
      <w:r w:rsidR="000D6D1A" w:rsidRPr="000E5647">
        <w:t xml:space="preserve"> </w:t>
      </w:r>
      <w:r w:rsidR="000430B0">
        <w:t>3</w:t>
      </w:r>
      <w:r w:rsidR="000E5647" w:rsidRPr="000E5647">
        <w:t>C</w:t>
      </w:r>
      <w:r w:rsidR="000D6D1A">
        <w:t>).</w:t>
      </w:r>
      <w:r w:rsidR="0019477A">
        <w:t xml:space="preserve">  </w:t>
      </w:r>
    </w:p>
    <w:p w14:paraId="074495CB" w14:textId="4B1CEE3B" w:rsidR="0068509F" w:rsidRDefault="003F525F" w:rsidP="00E83F8A">
      <w:pPr>
        <w:spacing w:line="480" w:lineRule="auto"/>
        <w:ind w:firstLine="720"/>
        <w:jc w:val="both"/>
      </w:pPr>
      <w:r>
        <w:t xml:space="preserve">Next, we cultured sorted populations of </w:t>
      </w:r>
      <w:r w:rsidR="00D40F9B">
        <w:t>34+38-</w:t>
      </w:r>
      <w:r>
        <w:t xml:space="preserve">, </w:t>
      </w:r>
      <w:r w:rsidR="00D40F9B">
        <w:t>34+38+</w:t>
      </w:r>
      <w:r>
        <w:t xml:space="preserve">, and 34- cells on MS5 stroma and monitored population flux.  </w:t>
      </w:r>
      <w:r w:rsidR="003163BB">
        <w:t>We</w:t>
      </w:r>
      <w:r>
        <w:t xml:space="preserve"> observed that the CD34</w:t>
      </w:r>
      <w:r w:rsidRPr="00E358C4">
        <w:rPr>
          <w:vertAlign w:val="superscript"/>
        </w:rPr>
        <w:t>+</w:t>
      </w:r>
      <w:r>
        <w:t xml:space="preserve"> content of </w:t>
      </w:r>
      <w:r w:rsidR="00D40F9B">
        <w:t>34+38+</w:t>
      </w:r>
      <w:r>
        <w:t xml:space="preserve"> and </w:t>
      </w:r>
      <w:r w:rsidR="00D40F9B">
        <w:t>34+38-</w:t>
      </w:r>
      <w:r>
        <w:t xml:space="preserve"> cultures decreased such that the proportion of CD34</w:t>
      </w:r>
      <w:r w:rsidRPr="00E358C4">
        <w:rPr>
          <w:vertAlign w:val="superscript"/>
        </w:rPr>
        <w:t>+</w:t>
      </w:r>
      <w:r>
        <w:t xml:space="preserve"> cells </w:t>
      </w:r>
      <w:proofErr w:type="gramStart"/>
      <w:r w:rsidR="00457172">
        <w:t>was</w:t>
      </w:r>
      <w:proofErr w:type="gramEnd"/>
      <w:r>
        <w:t xml:space="preserve"> </w:t>
      </w:r>
      <w:r w:rsidR="00284A54">
        <w:t>similar</w:t>
      </w:r>
      <w:r>
        <w:t xml:space="preserve"> in </w:t>
      </w:r>
      <w:r w:rsidR="004B78CC">
        <w:t xml:space="preserve">cultures from </w:t>
      </w:r>
      <w:r w:rsidR="00B56069">
        <w:t>each of the</w:t>
      </w:r>
      <w:r>
        <w:t xml:space="preserve"> </w:t>
      </w:r>
      <w:r w:rsidR="004B78CC">
        <w:t xml:space="preserve">three </w:t>
      </w:r>
      <w:r w:rsidR="00B56069">
        <w:t xml:space="preserve">input </w:t>
      </w:r>
      <w:r>
        <w:t xml:space="preserve">populations </w:t>
      </w:r>
      <w:r w:rsidR="004B78CC">
        <w:t>by</w:t>
      </w:r>
      <w:r>
        <w:t xml:space="preserve"> the end of the </w:t>
      </w:r>
      <w:r w:rsidR="002115C4">
        <w:t>1</w:t>
      </w:r>
      <w:r w:rsidR="00320146">
        <w:t>5</w:t>
      </w:r>
      <w:r w:rsidR="002115C4">
        <w:t xml:space="preserve">-day culture </w:t>
      </w:r>
      <w:r>
        <w:t>period</w:t>
      </w:r>
      <w:r w:rsidR="00BA0D93">
        <w:t xml:space="preserve"> </w:t>
      </w:r>
      <w:r>
        <w:t>(</w:t>
      </w:r>
      <w:r w:rsidR="00875126">
        <w:t>F</w:t>
      </w:r>
      <w:r w:rsidRPr="000E5647">
        <w:t>ig</w:t>
      </w:r>
      <w:r w:rsidR="008D6ED1" w:rsidRPr="000E5647">
        <w:t>.</w:t>
      </w:r>
      <w:r w:rsidRPr="000E5647">
        <w:t xml:space="preserve"> </w:t>
      </w:r>
      <w:r w:rsidR="00B56069" w:rsidRPr="000E5647">
        <w:t>S</w:t>
      </w:r>
      <w:r w:rsidR="00555375">
        <w:t>5</w:t>
      </w:r>
      <w:r>
        <w:t>).</w:t>
      </w:r>
      <w:r w:rsidR="00DB4F3C">
        <w:t xml:space="preserve">  </w:t>
      </w:r>
      <w:r w:rsidR="002464C6">
        <w:t>To exclude an artifactual effect of the patient</w:t>
      </w:r>
      <w:r w:rsidR="00DF6DCE">
        <w:t>-</w:t>
      </w:r>
      <w:r w:rsidR="002464C6">
        <w:t xml:space="preserve">derived xenograft model, we </w:t>
      </w:r>
      <w:r w:rsidR="00B56069">
        <w:t>used</w:t>
      </w:r>
      <w:r w:rsidR="002464C6">
        <w:t xml:space="preserve"> cells</w:t>
      </w:r>
      <w:r w:rsidR="00B56069">
        <w:t xml:space="preserve"> isolated directly from patient peripheral blood </w:t>
      </w:r>
      <w:r w:rsidR="002464C6">
        <w:t xml:space="preserve">corresponding to the </w:t>
      </w:r>
      <w:r w:rsidR="00B56069">
        <w:t>xenografts</w:t>
      </w:r>
      <w:r w:rsidR="002464C6">
        <w:t xml:space="preserve"> used in this study and observed similar </w:t>
      </w:r>
      <w:r w:rsidR="00DB4F3C">
        <w:t>L</w:t>
      </w:r>
      <w:r w:rsidR="00C129D2">
        <w:t>S</w:t>
      </w:r>
      <w:r w:rsidR="00DB4F3C">
        <w:t xml:space="preserve">C </w:t>
      </w:r>
      <w:r w:rsidR="002464C6">
        <w:t>plasticity</w:t>
      </w:r>
      <w:r w:rsidR="00E2668E">
        <w:t xml:space="preserve"> in vivo and in culture</w:t>
      </w:r>
      <w:r w:rsidR="00C940B5">
        <w:t xml:space="preserve"> down to the single</w:t>
      </w:r>
      <w:r w:rsidR="00343C2F">
        <w:t>-</w:t>
      </w:r>
      <w:r w:rsidR="00C940B5">
        <w:t>cell level</w:t>
      </w:r>
      <w:r w:rsidR="00385731">
        <w:t>, where we also observed latent myeloid potential in single</w:t>
      </w:r>
      <w:r w:rsidR="00343C2F">
        <w:t>-</w:t>
      </w:r>
      <w:r w:rsidR="00385731">
        <w:t>cell clones from all phenotypic populations</w:t>
      </w:r>
      <w:r w:rsidR="00AA4864">
        <w:t xml:space="preserve"> </w:t>
      </w:r>
      <w:r w:rsidR="002464C6">
        <w:t>(</w:t>
      </w:r>
      <w:r w:rsidR="00875126">
        <w:t>F</w:t>
      </w:r>
      <w:r w:rsidR="002464C6" w:rsidRPr="000E5647">
        <w:t>ig</w:t>
      </w:r>
      <w:r w:rsidR="008D6ED1" w:rsidRPr="000E5647">
        <w:t>.</w:t>
      </w:r>
      <w:r w:rsidR="002464C6" w:rsidRPr="000E5647">
        <w:t xml:space="preserve"> S</w:t>
      </w:r>
      <w:r w:rsidR="00555375">
        <w:t>6</w:t>
      </w:r>
      <w:r w:rsidR="002464C6">
        <w:t xml:space="preserve">).  </w:t>
      </w:r>
    </w:p>
    <w:p w14:paraId="6047755C" w14:textId="0726384F" w:rsidR="004C1958" w:rsidRDefault="0068509F" w:rsidP="0068509F">
      <w:pPr>
        <w:spacing w:line="480" w:lineRule="auto"/>
        <w:ind w:firstLine="720"/>
        <w:jc w:val="both"/>
      </w:pPr>
      <w:r>
        <w:t xml:space="preserve">To better </w:t>
      </w:r>
      <w:r w:rsidR="001C0B66">
        <w:t xml:space="preserve">track </w:t>
      </w:r>
      <w:r>
        <w:t xml:space="preserve">surface marker profile </w:t>
      </w:r>
      <w:r w:rsidR="001C0B66">
        <w:t>and</w:t>
      </w:r>
      <w:r>
        <w:t xml:space="preserve"> </w:t>
      </w:r>
      <w:r w:rsidR="008F50E3">
        <w:t>primitive stem cell</w:t>
      </w:r>
      <w:r>
        <w:t xml:space="preserve"> signatures, we used single cell cellular indexing of transcriptomes by sequencing (CITE-seq).  With this approach, we found that cells with primitive HSPC signatures were present throughout the cellular ontogeny, suggesting that even cells with the most differentiated phenotypes </w:t>
      </w:r>
      <w:r w:rsidR="000430B0">
        <w:t xml:space="preserve">can </w:t>
      </w:r>
      <w:r>
        <w:t>bear latent L</w:t>
      </w:r>
      <w:r w:rsidR="00C129D2">
        <w:t>S</w:t>
      </w:r>
      <w:r>
        <w:t>C signatures (</w:t>
      </w:r>
      <w:r w:rsidRPr="000E5647">
        <w:t xml:space="preserve">Fig. </w:t>
      </w:r>
      <w:r w:rsidR="000430B0">
        <w:t>3</w:t>
      </w:r>
      <w:r w:rsidR="000E5647" w:rsidRPr="000E5647">
        <w:t>D</w:t>
      </w:r>
      <w:r>
        <w:t xml:space="preserve">).  </w:t>
      </w:r>
      <w:r w:rsidR="002B3E42">
        <w:t xml:space="preserve">Together, these data show that </w:t>
      </w:r>
      <w:r w:rsidR="00DB4F3C">
        <w:t>engraftable L</w:t>
      </w:r>
      <w:r w:rsidR="00C129D2">
        <w:t>S</w:t>
      </w:r>
      <w:r w:rsidR="00DB4F3C">
        <w:t xml:space="preserve">Cs are plastic, consistent </w:t>
      </w:r>
      <w:r w:rsidR="002B3E42">
        <w:t xml:space="preserve">with bidirectional </w:t>
      </w:r>
      <w:r w:rsidR="00117191">
        <w:t>hierarchical organization</w:t>
      </w:r>
      <w:r w:rsidR="00C215C8">
        <w:t xml:space="preserve"> of</w:t>
      </w:r>
      <w:r w:rsidR="00117191">
        <w:t xml:space="preserve"> </w:t>
      </w:r>
      <w:r w:rsidR="00BA0D93">
        <w:t>LSC</w:t>
      </w:r>
      <w:r w:rsidR="00117191">
        <w:t xml:space="preserve"> ontogeny.</w:t>
      </w:r>
      <w:r w:rsidR="002B3E42">
        <w:t xml:space="preserve"> </w:t>
      </w:r>
    </w:p>
    <w:p w14:paraId="59AC712F" w14:textId="77777777" w:rsidR="00882FBB" w:rsidRDefault="00882FBB" w:rsidP="00E83F8A">
      <w:pPr>
        <w:spacing w:line="480" w:lineRule="auto"/>
        <w:ind w:firstLine="360"/>
        <w:jc w:val="both"/>
      </w:pPr>
    </w:p>
    <w:p w14:paraId="477EF270" w14:textId="150C8A8B" w:rsidR="00882FBB" w:rsidRDefault="000A5983" w:rsidP="00E83F8A">
      <w:pPr>
        <w:spacing w:line="480" w:lineRule="auto"/>
        <w:jc w:val="both"/>
      </w:pPr>
      <w:r>
        <w:rPr>
          <w:b/>
        </w:rPr>
        <w:t>Activation of MYC during leukemic reconstitution from CD34- L</w:t>
      </w:r>
      <w:r w:rsidR="00956496">
        <w:rPr>
          <w:b/>
        </w:rPr>
        <w:t>S</w:t>
      </w:r>
      <w:r>
        <w:rPr>
          <w:b/>
        </w:rPr>
        <w:t>Cs</w:t>
      </w:r>
    </w:p>
    <w:p w14:paraId="3DD1517C" w14:textId="7F72D18F" w:rsidR="0019707F" w:rsidRDefault="00073F36" w:rsidP="00E83F8A">
      <w:pPr>
        <w:spacing w:line="480" w:lineRule="auto"/>
        <w:jc w:val="both"/>
      </w:pPr>
      <w:r>
        <w:t xml:space="preserve">To investigate mechanisms of </w:t>
      </w:r>
      <w:r w:rsidR="00874E76">
        <w:t>L</w:t>
      </w:r>
      <w:r w:rsidR="00956496">
        <w:t>S</w:t>
      </w:r>
      <w:r w:rsidR="00874E76">
        <w:t>C plasticity</w:t>
      </w:r>
      <w:r>
        <w:t>, we performed RNA</w:t>
      </w:r>
      <w:r w:rsidR="006B48B5">
        <w:t>-</w:t>
      </w:r>
      <w:r>
        <w:t xml:space="preserve">seq </w:t>
      </w:r>
      <w:r w:rsidR="00660A74">
        <w:t>on the most differentiated</w:t>
      </w:r>
      <w:r>
        <w:t xml:space="preserve"> 34</w:t>
      </w:r>
      <w:r w:rsidRPr="00E358C4">
        <w:rPr>
          <w:vertAlign w:val="superscript"/>
        </w:rPr>
        <w:t>-</w:t>
      </w:r>
      <w:r>
        <w:t xml:space="preserve"> </w:t>
      </w:r>
      <w:r w:rsidR="00084655">
        <w:t>cells – which are relatively L</w:t>
      </w:r>
      <w:r w:rsidR="00956496">
        <w:t>S</w:t>
      </w:r>
      <w:r w:rsidR="00084655">
        <w:t>C-deplete</w:t>
      </w:r>
      <w:r w:rsidR="00F4224C">
        <w:t xml:space="preserve"> </w:t>
      </w:r>
      <w:r w:rsidR="00084655">
        <w:t>-</w:t>
      </w:r>
      <w:r w:rsidR="006B48B5">
        <w:t xml:space="preserve"> either</w:t>
      </w:r>
      <w:r>
        <w:t xml:space="preserve"> </w:t>
      </w:r>
      <w:r w:rsidR="00E358C4">
        <w:t xml:space="preserve">transplanted alone and </w:t>
      </w:r>
      <w:r>
        <w:t xml:space="preserve">actively </w:t>
      </w:r>
      <w:r w:rsidR="000C0DAE">
        <w:t>dedifferentiating</w:t>
      </w:r>
      <w:r w:rsidR="0028315A">
        <w:t xml:space="preserve"> </w:t>
      </w:r>
      <w:r w:rsidR="006B48B5">
        <w:t xml:space="preserve">or </w:t>
      </w:r>
      <w:r>
        <w:t xml:space="preserve">growing </w:t>
      </w:r>
      <w:r w:rsidR="00F14E7E">
        <w:t>in vivo</w:t>
      </w:r>
      <w:r>
        <w:t xml:space="preserve"> </w:t>
      </w:r>
      <w:r w:rsidR="00084655">
        <w:t>in the presence of</w:t>
      </w:r>
      <w:r w:rsidR="006B48B5">
        <w:t xml:space="preserve"> </w:t>
      </w:r>
      <w:r w:rsidR="00F4224C">
        <w:t>34+38+</w:t>
      </w:r>
      <w:r w:rsidR="006B48B5">
        <w:t xml:space="preserve"> and </w:t>
      </w:r>
      <w:r w:rsidR="00F4224C">
        <w:t>34+38- cells</w:t>
      </w:r>
      <w:r w:rsidR="006B48B5">
        <w:t xml:space="preserve"> </w:t>
      </w:r>
      <w:r w:rsidR="00126CE2">
        <w:t>(</w:t>
      </w:r>
      <w:r w:rsidR="00485E5E" w:rsidRPr="000E5647">
        <w:t>Fig.</w:t>
      </w:r>
      <w:r w:rsidR="00126CE2" w:rsidRPr="000E5647">
        <w:t xml:space="preserve"> </w:t>
      </w:r>
      <w:r w:rsidR="00453C5E">
        <w:t>4</w:t>
      </w:r>
      <w:r w:rsidR="000E5647" w:rsidRPr="000E5647">
        <w:t>A</w:t>
      </w:r>
      <w:r w:rsidR="00126CE2">
        <w:t>)</w:t>
      </w:r>
      <w:r>
        <w:t xml:space="preserve">.  </w:t>
      </w:r>
      <w:r w:rsidR="0028315A">
        <w:t>Despite their identical immunophenotype, regenerating 34</w:t>
      </w:r>
      <w:r w:rsidR="0028315A" w:rsidRPr="00E358C4">
        <w:rPr>
          <w:vertAlign w:val="superscript"/>
        </w:rPr>
        <w:t>-</w:t>
      </w:r>
      <w:r w:rsidR="0028315A">
        <w:t xml:space="preserve"> cells (34</w:t>
      </w:r>
      <w:r w:rsidR="0028315A" w:rsidRPr="00E358C4">
        <w:rPr>
          <w:vertAlign w:val="superscript"/>
        </w:rPr>
        <w:t>-</w:t>
      </w:r>
      <w:r w:rsidR="0028315A">
        <w:t>r) and steady-state 34</w:t>
      </w:r>
      <w:r w:rsidR="0028315A" w:rsidRPr="00E358C4">
        <w:rPr>
          <w:vertAlign w:val="superscript"/>
        </w:rPr>
        <w:t>-</w:t>
      </w:r>
      <w:r w:rsidR="0028315A">
        <w:t xml:space="preserve"> cells bore divergent transcriptional profiles (</w:t>
      </w:r>
      <w:r w:rsidR="0028315A" w:rsidRPr="000E5647">
        <w:t>Fig</w:t>
      </w:r>
      <w:r w:rsidR="00485E5E" w:rsidRPr="000E5647">
        <w:t>.</w:t>
      </w:r>
      <w:r w:rsidR="0028315A" w:rsidRPr="000E5647">
        <w:t xml:space="preserve"> </w:t>
      </w:r>
      <w:r w:rsidR="0019707F">
        <w:t>4</w:t>
      </w:r>
      <w:r w:rsidR="000E5647" w:rsidRPr="000E5647">
        <w:t>B</w:t>
      </w:r>
      <w:r w:rsidR="0028315A">
        <w:t xml:space="preserve">).  </w:t>
      </w:r>
      <w:r w:rsidR="00874E76">
        <w:t>We found that 34</w:t>
      </w:r>
      <w:r w:rsidR="00874E76" w:rsidRPr="00EB0AC2">
        <w:rPr>
          <w:vertAlign w:val="superscript"/>
        </w:rPr>
        <w:t>-</w:t>
      </w:r>
      <w:r w:rsidR="00874E76">
        <w:t>r cells activated signatures of oxidative phosphorylation and MYC target gene expression relative to 34- cells</w:t>
      </w:r>
      <w:r w:rsidR="007758C9">
        <w:t xml:space="preserve"> (</w:t>
      </w:r>
      <w:r w:rsidR="007758C9" w:rsidRPr="000E5647">
        <w:t>Fig</w:t>
      </w:r>
      <w:r w:rsidR="00485E5E" w:rsidRPr="000E5647">
        <w:t>.</w:t>
      </w:r>
      <w:r w:rsidR="007758C9" w:rsidRPr="000E5647">
        <w:t xml:space="preserve"> </w:t>
      </w:r>
      <w:r w:rsidR="0019707F">
        <w:t>4</w:t>
      </w:r>
      <w:r w:rsidR="000E5647" w:rsidRPr="000E5647">
        <w:t>C</w:t>
      </w:r>
      <w:r w:rsidR="007758C9">
        <w:t xml:space="preserve">).  </w:t>
      </w:r>
      <w:r w:rsidR="0019707F">
        <w:t xml:space="preserve">MYC </w:t>
      </w:r>
      <w:r w:rsidR="000843B1">
        <w:t xml:space="preserve">signatures are enriched in multipotent </w:t>
      </w:r>
      <w:r w:rsidR="00B56069">
        <w:t>scRNA-seq</w:t>
      </w:r>
      <w:r w:rsidR="000843B1">
        <w:t xml:space="preserve"> clusters</w:t>
      </w:r>
      <w:r w:rsidR="007A6553">
        <w:t>, suggesting that 34</w:t>
      </w:r>
      <w:r w:rsidR="007A6553" w:rsidRPr="00E358C4">
        <w:rPr>
          <w:vertAlign w:val="superscript"/>
        </w:rPr>
        <w:t>-</w:t>
      </w:r>
      <w:r w:rsidR="007A6553">
        <w:t xml:space="preserve">r cells are activating </w:t>
      </w:r>
      <w:r w:rsidR="00874E76">
        <w:t>programs existing in L</w:t>
      </w:r>
      <w:r w:rsidR="00956496">
        <w:t>S</w:t>
      </w:r>
      <w:r w:rsidR="00874E76">
        <w:t>Cs</w:t>
      </w:r>
      <w:r w:rsidR="000843B1">
        <w:t xml:space="preserve"> (</w:t>
      </w:r>
      <w:r w:rsidR="000843B1" w:rsidRPr="000E5647">
        <w:t>Fig</w:t>
      </w:r>
      <w:r w:rsidR="00485E5E" w:rsidRPr="000E5647">
        <w:t>.</w:t>
      </w:r>
      <w:r w:rsidR="000843B1" w:rsidRPr="000E5647">
        <w:t xml:space="preserve"> </w:t>
      </w:r>
      <w:r w:rsidR="0019707F">
        <w:t>4</w:t>
      </w:r>
      <w:r w:rsidR="000E5647" w:rsidRPr="000E5647">
        <w:t>D</w:t>
      </w:r>
      <w:r w:rsidR="000843B1">
        <w:t>).</w:t>
      </w:r>
      <w:r w:rsidR="00B56069">
        <w:t xml:space="preserve">  </w:t>
      </w:r>
      <w:r w:rsidR="000E4217">
        <w:t xml:space="preserve">By </w:t>
      </w:r>
      <w:r w:rsidR="00BA0D93">
        <w:t>performing</w:t>
      </w:r>
      <w:r w:rsidR="0019707F">
        <w:t xml:space="preserve"> chromatin immunoprecipitation</w:t>
      </w:r>
      <w:r w:rsidR="000E4217">
        <w:t xml:space="preserve"> with sequencing (</w:t>
      </w:r>
      <w:proofErr w:type="spellStart"/>
      <w:r w:rsidR="000E4217">
        <w:t>ChIP</w:t>
      </w:r>
      <w:proofErr w:type="spellEnd"/>
      <w:r w:rsidR="000E4217">
        <w:t>-seq)</w:t>
      </w:r>
      <w:r w:rsidR="0019707F">
        <w:t xml:space="preserve"> in </w:t>
      </w:r>
      <w:r w:rsidR="0019707F">
        <w:rPr>
          <w:i/>
          <w:iCs/>
        </w:rPr>
        <w:t>MLL</w:t>
      </w:r>
      <w:r w:rsidR="0019707F">
        <w:t xml:space="preserve">-rearranged B-ALL cell lines MV4;11 and RS4;11, we found that transcripts of </w:t>
      </w:r>
      <w:r w:rsidR="00C215C8">
        <w:t>genes bound by MYC</w:t>
      </w:r>
      <w:r w:rsidR="0019707F">
        <w:t xml:space="preserve"> </w:t>
      </w:r>
      <w:r w:rsidR="000E4217">
        <w:t xml:space="preserve">were enriched in 34-r cells (Fig. 4E).  </w:t>
      </w:r>
    </w:p>
    <w:p w14:paraId="23DE3038" w14:textId="08DEF8DB" w:rsidR="000671C0" w:rsidRPr="008C17CF" w:rsidRDefault="000E4217" w:rsidP="00E83F8A">
      <w:pPr>
        <w:spacing w:line="480" w:lineRule="auto"/>
        <w:jc w:val="both"/>
        <w:rPr>
          <w:iCs/>
        </w:rPr>
      </w:pPr>
      <w:r>
        <w:tab/>
        <w:t>To determine MYC’s role in LSC plasticity, we treated cells with IBET-151, an inhibitor of MYC activity known to impair leukemic growth and monitored population flux in vitro and in vivo</w:t>
      </w:r>
      <w:r w:rsidR="00C215C8">
        <w:t xml:space="preserve"> </w:t>
      </w:r>
      <w:r>
        <w:fldChar w:fldCharType="begin">
          <w:fldData xml:space="preserve">PEVuZE5vdGU+PENpdGU+PEF1dGhvcj5EYXdzb248L0F1dGhvcj48WWVhcj4yMDExPC9ZZWFyPjxS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</w:fldData>
        </w:fldChar>
      </w:r>
      <w:r w:rsidR="00477924">
        <w:instrText xml:space="preserve"> ADDIN EN.CITE </w:instrText>
      </w:r>
      <w:r w:rsidR="00477924">
        <w:fldChar w:fldCharType="begin">
          <w:fldData xml:space="preserve">PEVuZE5vdGU+PENpdGU+PEF1dGhvcj5EYXdzb248L0F1dGhvcj48WWVhcj4yMDExPC9ZZWFyPjxS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</w:fldData>
        </w:fldChar>
      </w:r>
      <w:r w:rsidR="00477924">
        <w:instrText xml:space="preserve"> ADDIN EN.CITE.DATA </w:instrText>
      </w:r>
      <w:r w:rsidR="00477924">
        <w:fldChar w:fldCharType="end"/>
      </w:r>
      <w:r>
        <w:fldChar w:fldCharType="separate"/>
      </w:r>
      <w:r w:rsidR="00477924">
        <w:rPr>
          <w:noProof/>
        </w:rPr>
        <w:t>(Dawson et al., 2011)</w:t>
      </w:r>
      <w:r>
        <w:fldChar w:fldCharType="end"/>
      </w:r>
      <w:r>
        <w:t xml:space="preserve">.  As expected, we found that IBET-151 diminished MYC levels (Fig. 4F).  Treatment of 34- cells </w:t>
      </w:r>
      <w:r w:rsidR="00C215C8">
        <w:t>either undergoing</w:t>
      </w:r>
      <w:r>
        <w:t xml:space="preserve"> dedifferentiation in culture or in vivo with IBET-151 blocked the </w:t>
      </w:r>
      <w:r w:rsidR="009B3FC3">
        <w:t>acquisition of the CD34+ state</w:t>
      </w:r>
      <w:r>
        <w:t>, indicative of a role for MYC in mediating LSC plasticity (Fig. 4</w:t>
      </w:r>
      <w:r w:rsidR="00BA0D93">
        <w:t>G</w:t>
      </w:r>
      <w:r>
        <w:t>-J).</w:t>
      </w:r>
      <w:r w:rsidR="002A4BEB">
        <w:t xml:space="preserve">  We </w:t>
      </w:r>
      <w:r w:rsidR="00BA0D93">
        <w:t xml:space="preserve">next </w:t>
      </w:r>
      <w:r w:rsidR="002A4BEB">
        <w:t xml:space="preserve">generated a doxycycline-inducible, GFP-tagged vector for ectopic MYC expression </w:t>
      </w:r>
      <w:r w:rsidR="002A4BEB">
        <w:rPr>
          <w:iCs/>
        </w:rPr>
        <w:t xml:space="preserve">(Fig. 4K).  </w:t>
      </w:r>
      <w:r w:rsidR="008C17CF">
        <w:rPr>
          <w:iCs/>
        </w:rPr>
        <w:t>Following transduction and sorting of GFP+ cells, culture in the presence of doxycycline for 14 days preserved CD34+ content</w:t>
      </w:r>
      <w:r w:rsidR="00BA0D93">
        <w:rPr>
          <w:iCs/>
        </w:rPr>
        <w:t xml:space="preserve"> </w:t>
      </w:r>
      <w:r w:rsidR="008C17CF">
        <w:rPr>
          <w:iCs/>
        </w:rPr>
        <w:t xml:space="preserve">(Fig. 4L).  These results implicate MYC in LSC plasticity in </w:t>
      </w:r>
      <w:r w:rsidR="008C17CF">
        <w:rPr>
          <w:i/>
        </w:rPr>
        <w:t>MLL</w:t>
      </w:r>
      <w:r w:rsidR="008C17CF">
        <w:rPr>
          <w:iCs/>
        </w:rPr>
        <w:t>-r B-ALL.</w:t>
      </w:r>
    </w:p>
    <w:p w14:paraId="6EE78CAB" w14:textId="77777777" w:rsidR="008C17CF" w:rsidRPr="008C17CF" w:rsidRDefault="008C17CF" w:rsidP="00E83F8A">
      <w:pPr>
        <w:spacing w:line="480" w:lineRule="auto"/>
        <w:jc w:val="both"/>
        <w:rPr>
          <w:iCs/>
        </w:rPr>
      </w:pPr>
    </w:p>
    <w:p w14:paraId="039F0948" w14:textId="4E4E108F" w:rsidR="004B3BE3" w:rsidRPr="004B3BE3" w:rsidRDefault="008466E7" w:rsidP="00E83F8A">
      <w:pPr>
        <w:spacing w:line="480" w:lineRule="auto"/>
        <w:jc w:val="both"/>
        <w:rPr>
          <w:b/>
          <w:bCs/>
        </w:rPr>
      </w:pPr>
      <w:r>
        <w:rPr>
          <w:b/>
          <w:bCs/>
        </w:rPr>
        <w:t>Inhibition of oxidative metabolism promotes</w:t>
      </w:r>
      <w:r w:rsidR="000671C0">
        <w:rPr>
          <w:b/>
          <w:bCs/>
        </w:rPr>
        <w:t xml:space="preserve"> leukemic dedifferentiation and recruitment of LSCs</w:t>
      </w:r>
    </w:p>
    <w:p w14:paraId="75037462" w14:textId="040DE0D9" w:rsidR="000671C0" w:rsidRPr="009B3FC3" w:rsidRDefault="000A2C06" w:rsidP="00E83F8A">
      <w:pPr>
        <w:spacing w:line="480" w:lineRule="auto"/>
        <w:jc w:val="both"/>
      </w:pPr>
      <w:r>
        <w:lastRenderedPageBreak/>
        <w:t>LSCs</w:t>
      </w:r>
      <w:r w:rsidR="00024453">
        <w:t xml:space="preserve"> </w:t>
      </w:r>
      <w:r>
        <w:t>have been reported to</w:t>
      </w:r>
      <w:r w:rsidR="00024453">
        <w:t xml:space="preserve"> rely on mitochondrial oxidative </w:t>
      </w:r>
      <w:r>
        <w:t xml:space="preserve">phosphorylation </w:t>
      </w:r>
      <w:r w:rsidR="009F4688">
        <w:fldChar w:fldCharType="begin">
          <w:fldData xml:space="preserve">PEVuZE5vdGU+PENpdGU+PEF1dGhvcj5Kb25lczwvQXV0aG9yPjxZZWFyPjIwMTg8L1llYXI+PFJl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</w:fldData>
        </w:fldChar>
      </w:r>
      <w:r w:rsidR="00477924">
        <w:instrText xml:space="preserve"> ADDIN EN.CITE </w:instrText>
      </w:r>
      <w:r w:rsidR="00477924">
        <w:fldChar w:fldCharType="begin">
          <w:fldData xml:space="preserve">PEVuZE5vdGU+PENpdGU+PEF1dGhvcj5Kb25lczwvQXV0aG9yPjxZZWFyPjIwMTg8L1llYXI+PFJl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</w:fldData>
        </w:fldChar>
      </w:r>
      <w:r w:rsidR="00477924">
        <w:instrText xml:space="preserve"> ADDIN EN.CITE.DATA </w:instrText>
      </w:r>
      <w:r w:rsidR="00477924">
        <w:fldChar w:fldCharType="end"/>
      </w:r>
      <w:r w:rsidR="009F4688">
        <w:fldChar w:fldCharType="separate"/>
      </w:r>
      <w:r w:rsidR="00477924">
        <w:rPr>
          <w:noProof/>
        </w:rPr>
        <w:t>(Jones et al., 2018; Lagadinou et al., 2013)</w:t>
      </w:r>
      <w:r w:rsidR="009F4688">
        <w:fldChar w:fldCharType="end"/>
      </w:r>
      <w:r w:rsidR="00024453">
        <w:t xml:space="preserve">.  </w:t>
      </w:r>
      <w:r w:rsidR="00A7198A">
        <w:t xml:space="preserve">Using the </w:t>
      </w:r>
      <w:proofErr w:type="spellStart"/>
      <w:r w:rsidR="00A7198A">
        <w:t>Mitotracker</w:t>
      </w:r>
      <w:proofErr w:type="spellEnd"/>
      <w:r w:rsidR="00A7198A">
        <w:t xml:space="preserve"> dye to quantify mitochondrial activity in </w:t>
      </w:r>
      <w:r w:rsidR="00A7198A">
        <w:rPr>
          <w:i/>
          <w:iCs/>
        </w:rPr>
        <w:t>MLL</w:t>
      </w:r>
      <w:r w:rsidR="00A7198A">
        <w:t>-r B-ALL cells, we confirmed that 34-r cells contained a higher level of mitochondrial activity compared to 34- cells with a trend toward higher mitochondrial numbers (Fig. 5A-B, Fig. S</w:t>
      </w:r>
      <w:r>
        <w:t>7</w:t>
      </w:r>
      <w:r w:rsidR="00A7198A">
        <w:t>A-B</w:t>
      </w:r>
      <w:r w:rsidR="00A7198A" w:rsidRPr="009F4688">
        <w:t>).</w:t>
      </w:r>
      <w:r w:rsidR="009B3FC3" w:rsidRPr="009F4688">
        <w:t xml:space="preserve">  </w:t>
      </w:r>
      <w:r w:rsidR="00A144A5" w:rsidRPr="009F4688">
        <w:t xml:space="preserve">We also found that </w:t>
      </w:r>
      <w:r w:rsidR="009B3FC3" w:rsidRPr="009F4688">
        <w:t xml:space="preserve">MYC modulated mitochondrial metabolism in </w:t>
      </w:r>
      <w:r w:rsidR="009B3FC3" w:rsidRPr="009F4688">
        <w:rPr>
          <w:i/>
          <w:iCs/>
        </w:rPr>
        <w:t>MLL</w:t>
      </w:r>
      <w:r w:rsidR="009B3FC3" w:rsidRPr="009F4688">
        <w:t>-r B-ALL cells (Fig. S</w:t>
      </w:r>
      <w:r>
        <w:t>7</w:t>
      </w:r>
      <w:r w:rsidR="009B3FC3" w:rsidRPr="009F4688">
        <w:t>C-I).</w:t>
      </w:r>
      <w:r w:rsidR="009B3FC3">
        <w:t xml:space="preserve">  T</w:t>
      </w:r>
      <w:r w:rsidR="00DA7C50">
        <w:t>herefore, t</w:t>
      </w:r>
      <w:r w:rsidR="009B3FC3">
        <w:t>o determine if targeting oxidative metabolism</w:t>
      </w:r>
      <w:r w:rsidR="00DA7C50">
        <w:t xml:space="preserve"> affected emergence of </w:t>
      </w:r>
      <w:r w:rsidR="00DA7C50">
        <w:rPr>
          <w:i/>
          <w:iCs/>
        </w:rPr>
        <w:t>MLL</w:t>
      </w:r>
      <w:r w:rsidR="00DA7C50">
        <w:t>-r B-ALL LSCs</w:t>
      </w:r>
      <w:r w:rsidR="009B3FC3">
        <w:t>, we used tigecycline, an inhibitor of mitochondrial translation, which has been advanced as a candidate therapeutic in AML and chronic myeloid leukemia (CML)</w:t>
      </w:r>
      <w:r>
        <w:t xml:space="preserve"> targeting LSCs </w:t>
      </w:r>
      <w:r w:rsidR="009B3FC3">
        <w:fldChar w:fldCharType="begin">
          <w:fldData xml:space="preserve">PEVuZE5vdGU+PENpdGU+PEF1dGhvcj5Ta3J0aWM8L0F1dGhvcj48WWVhcj4yMDExPC9ZZWFyPjxS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==
</w:fldData>
        </w:fldChar>
      </w:r>
      <w:r w:rsidR="00477924">
        <w:instrText xml:space="preserve"> ADDIN EN.CITE </w:instrText>
      </w:r>
      <w:r w:rsidR="00477924">
        <w:fldChar w:fldCharType="begin">
          <w:fldData xml:space="preserve">PEVuZE5vdGU+PENpdGU+PEF1dGhvcj5Ta3J0aWM8L0F1dGhvcj48WWVhcj4yMDExPC9ZZWFyPjxS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==
</w:fldData>
        </w:fldChar>
      </w:r>
      <w:r w:rsidR="00477924">
        <w:instrText xml:space="preserve"> ADDIN EN.CITE.DATA </w:instrText>
      </w:r>
      <w:r w:rsidR="00477924">
        <w:fldChar w:fldCharType="end"/>
      </w:r>
      <w:r w:rsidR="009B3FC3">
        <w:fldChar w:fldCharType="separate"/>
      </w:r>
      <w:r w:rsidR="00477924">
        <w:rPr>
          <w:noProof/>
        </w:rPr>
        <w:t>(Kuntz et al., 2017; Skrtic et al., 2011)</w:t>
      </w:r>
      <w:r w:rsidR="009B3FC3">
        <w:fldChar w:fldCharType="end"/>
      </w:r>
      <w:r w:rsidR="009B3FC3">
        <w:t xml:space="preserve">.  We found that tigecycline diminished viability </w:t>
      </w:r>
      <w:r>
        <w:t>of</w:t>
      </w:r>
      <w:r w:rsidR="009B3FC3">
        <w:t xml:space="preserve"> </w:t>
      </w:r>
      <w:r w:rsidR="009B3FC3">
        <w:rPr>
          <w:i/>
          <w:iCs/>
        </w:rPr>
        <w:t>MLL</w:t>
      </w:r>
      <w:r w:rsidR="009B3FC3">
        <w:t>-r B-ALL cells in culture (</w:t>
      </w:r>
      <w:r w:rsidR="009B3FC3" w:rsidRPr="000E5647">
        <w:t xml:space="preserve">Fig. </w:t>
      </w:r>
      <w:r w:rsidR="009B3FC3">
        <w:t>5C-</w:t>
      </w:r>
      <w:r w:rsidR="00DA7C50">
        <w:t>D</w:t>
      </w:r>
      <w:r w:rsidR="009B3FC3">
        <w:t xml:space="preserve">).  </w:t>
      </w:r>
      <w:r w:rsidR="00A144A5">
        <w:t>We next treated 34- cells actively dedifferentiating in vivo with a course of tigecycline, finding that this intervention decreased disease burden (Fig. 5</w:t>
      </w:r>
      <w:r w:rsidR="00DA7C50">
        <w:t>E-H</w:t>
      </w:r>
      <w:r w:rsidR="00A144A5">
        <w:t>).  However, we were surprised to observe that, at completion of the treatment course</w:t>
      </w:r>
      <w:r>
        <w:t>,</w:t>
      </w:r>
      <w:r w:rsidR="00A144A5">
        <w:t xml:space="preserve"> tigecycline promoted dedifferentiation </w:t>
      </w:r>
      <w:r w:rsidR="009F4688">
        <w:t xml:space="preserve">with emergence of CD34+ cells </w:t>
      </w:r>
      <w:r w:rsidR="00A144A5">
        <w:t>(Fig. 5</w:t>
      </w:r>
      <w:r w:rsidR="00DA7C50">
        <w:t>I-J</w:t>
      </w:r>
      <w:r w:rsidR="00A144A5">
        <w:t xml:space="preserve">).  </w:t>
      </w:r>
      <w:r w:rsidR="009F4688">
        <w:t>B</w:t>
      </w:r>
      <w:r w:rsidR="00A144A5">
        <w:t xml:space="preserve">y following xenotransplanted mice for survival, we found that despite the </w:t>
      </w:r>
      <w:r w:rsidR="009F4688">
        <w:t xml:space="preserve">early </w:t>
      </w:r>
      <w:r w:rsidR="00A144A5">
        <w:t xml:space="preserve">effect </w:t>
      </w:r>
      <w:r>
        <w:t xml:space="preserve">of tigecycline </w:t>
      </w:r>
      <w:r w:rsidR="00A144A5">
        <w:t>on chimerism</w:t>
      </w:r>
      <w:r w:rsidR="009F4688">
        <w:t xml:space="preserve">, there was no survival benefit </w:t>
      </w:r>
      <w:r w:rsidR="00A144A5">
        <w:t>(Fig. 5</w:t>
      </w:r>
      <w:r w:rsidR="00DA7C50">
        <w:t>K</w:t>
      </w:r>
      <w:r w:rsidR="00A144A5">
        <w:t xml:space="preserve">).  Secondary transplantation of vehicle- or tigecycline-treated leukemia revealed that tigecycline treatment </w:t>
      </w:r>
      <w:r w:rsidR="009F4688">
        <w:t xml:space="preserve">promoted </w:t>
      </w:r>
      <w:r w:rsidR="00A144A5">
        <w:t>LSC emergence from 34- cells in vivo (Fig. 5</w:t>
      </w:r>
      <w:r w:rsidR="00DA7C50">
        <w:t>L</w:t>
      </w:r>
      <w:r w:rsidR="00A144A5">
        <w:t>).</w:t>
      </w:r>
    </w:p>
    <w:p w14:paraId="39ECA5BE" w14:textId="357F9DBC" w:rsidR="000671C0" w:rsidRDefault="000671C0" w:rsidP="00E83F8A">
      <w:pPr>
        <w:spacing w:line="480" w:lineRule="auto"/>
        <w:jc w:val="both"/>
      </w:pPr>
    </w:p>
    <w:p w14:paraId="7BD3046B" w14:textId="25592545" w:rsidR="00157232" w:rsidRPr="00157232" w:rsidRDefault="00157232" w:rsidP="00E83F8A">
      <w:pPr>
        <w:spacing w:line="480" w:lineRule="auto"/>
        <w:jc w:val="both"/>
        <w:rPr>
          <w:b/>
          <w:bCs/>
        </w:rPr>
      </w:pPr>
      <w:r>
        <w:rPr>
          <w:b/>
          <w:bCs/>
          <w:i/>
          <w:iCs/>
        </w:rPr>
        <w:t>MLL</w:t>
      </w:r>
      <w:r>
        <w:rPr>
          <w:b/>
          <w:bCs/>
        </w:rPr>
        <w:t xml:space="preserve">-r B-ALL </w:t>
      </w:r>
      <w:r w:rsidR="00171444">
        <w:rPr>
          <w:b/>
          <w:bCs/>
        </w:rPr>
        <w:t>LSCs maintain a glycolytic state</w:t>
      </w:r>
    </w:p>
    <w:p w14:paraId="45348E70" w14:textId="361B04CF" w:rsidR="007D4A5F" w:rsidRDefault="000E6E2C" w:rsidP="00E83F8A">
      <w:pPr>
        <w:spacing w:line="480" w:lineRule="auto"/>
        <w:jc w:val="both"/>
      </w:pPr>
      <w:r>
        <w:t>Since blockade of mitochondrial translation facilitates leukemic dedifferentiation and LSC emergence, we next sought to understand the energy state of 34+38- LSC-enriched cells.</w:t>
      </w:r>
      <w:r w:rsidR="00D1075D">
        <w:t xml:space="preserve">  Using GSEA, we found that 34+38- cells bore glycolytic signatures relative to other populations (Fig. 6A).  34+38- cells showed lower mitochondrial activity compared to 34- cells (Fig. 6B).</w:t>
      </w:r>
      <w:r w:rsidR="00752754">
        <w:t xml:space="preserve">  </w:t>
      </w:r>
      <w:r w:rsidR="00B445D9">
        <w:t xml:space="preserve">Relative to other populations, 34+38- cells tended to express higher level of core glycolysis transcripts (Fig. 6C).  </w:t>
      </w:r>
      <w:r w:rsidR="00752754">
        <w:t xml:space="preserve">34+38- cells were also </w:t>
      </w:r>
      <w:r w:rsidR="009F4688">
        <w:t>enriched for</w:t>
      </w:r>
      <w:r w:rsidR="00752754">
        <w:t xml:space="preserve"> signatures of </w:t>
      </w:r>
      <w:r w:rsidR="00752754">
        <w:lastRenderedPageBreak/>
        <w:t xml:space="preserve">hypoxia, </w:t>
      </w:r>
      <w:r w:rsidR="00007572">
        <w:t>and</w:t>
      </w:r>
      <w:r w:rsidR="00752754">
        <w:t xml:space="preserve"> hypoxia </w:t>
      </w:r>
      <w:r w:rsidR="00007572">
        <w:t>preserved</w:t>
      </w:r>
      <w:r w:rsidR="0046301D">
        <w:t xml:space="preserve"> of </w:t>
      </w:r>
      <w:r w:rsidR="00752754">
        <w:t xml:space="preserve">34+38- </w:t>
      </w:r>
      <w:r w:rsidR="0046301D">
        <w:t>cells</w:t>
      </w:r>
      <w:r w:rsidR="00007572">
        <w:t xml:space="preserve"> in culture</w:t>
      </w:r>
      <w:r w:rsidR="00752754">
        <w:t xml:space="preserve"> (Fig. 6</w:t>
      </w:r>
      <w:r w:rsidR="00B445D9">
        <w:t>D</w:t>
      </w:r>
      <w:r w:rsidR="0046301D">
        <w:t>-E</w:t>
      </w:r>
      <w:r w:rsidR="00752754">
        <w:t xml:space="preserve">).  Consistent with these findings, </w:t>
      </w:r>
      <w:r w:rsidR="00635939">
        <w:t xml:space="preserve">in vivo, </w:t>
      </w:r>
      <w:r w:rsidR="00752754">
        <w:t>34+38- bore lower levels of reactive oxygen species compared to other fractions (Fig. 6</w:t>
      </w:r>
      <w:r w:rsidR="0046301D">
        <w:t>F-G</w:t>
      </w:r>
      <w:r w:rsidR="00752754">
        <w:t>)</w:t>
      </w:r>
      <w:r w:rsidR="00DA23AB">
        <w:t xml:space="preserve">.  </w:t>
      </w:r>
      <w:r w:rsidR="001047A0">
        <w:t>U</w:t>
      </w:r>
      <w:r w:rsidR="00C02C52">
        <w:t xml:space="preserve">sing </w:t>
      </w:r>
      <w:proofErr w:type="spellStart"/>
      <w:r w:rsidR="00C02C52">
        <w:t>ChIP</w:t>
      </w:r>
      <w:proofErr w:type="spellEnd"/>
      <w:r w:rsidR="00C02C52">
        <w:t xml:space="preserve">-seq, we found that MYC-bound peaks were enriched in gene ontology terms related to both oxidative phosphorylation </w:t>
      </w:r>
      <w:r w:rsidR="005C7689">
        <w:t>and the hypoxic response</w:t>
      </w:r>
      <w:r w:rsidR="00C02C52">
        <w:t xml:space="preserve"> and that MYC </w:t>
      </w:r>
      <w:r w:rsidR="00B445D9">
        <w:t xml:space="preserve">directly </w:t>
      </w:r>
      <w:r w:rsidR="00C02C52">
        <w:t>bound key glycolysis-associated loci (Fig. 6</w:t>
      </w:r>
      <w:r w:rsidR="0046301D">
        <w:t>H-I</w:t>
      </w:r>
      <w:r w:rsidR="00C02C52">
        <w:t>)</w:t>
      </w:r>
      <w:r w:rsidR="005C7689">
        <w:fldChar w:fldCharType="begin">
          <w:fldData xml:space="preserve">PEVuZE5vdGU+PENpdGU+PEF1dGhvcj5GYW5nPC9BdXRob3I+PFllYXI+MjAxOTwvWWVhcj48UmVj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</w:fldData>
        </w:fldChar>
      </w:r>
      <w:r w:rsidR="00477924">
        <w:instrText xml:space="preserve"> ADDIN EN.CITE </w:instrText>
      </w:r>
      <w:r w:rsidR="00477924">
        <w:fldChar w:fldCharType="begin">
          <w:fldData xml:space="preserve">PEVuZE5vdGU+PENpdGU+PEF1dGhvcj5GYW5nPC9BdXRob3I+PFllYXI+MjAxOTwvWWVhcj48UmVj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</w:fldData>
        </w:fldChar>
      </w:r>
      <w:r w:rsidR="00477924">
        <w:instrText xml:space="preserve"> ADDIN EN.CITE.DATA </w:instrText>
      </w:r>
      <w:r w:rsidR="00477924">
        <w:fldChar w:fldCharType="end"/>
      </w:r>
      <w:r w:rsidR="005C7689">
        <w:fldChar w:fldCharType="separate"/>
      </w:r>
      <w:r w:rsidR="00477924">
        <w:rPr>
          <w:noProof/>
        </w:rPr>
        <w:t>(Fang et al., 2019)</w:t>
      </w:r>
      <w:r w:rsidR="005C7689">
        <w:fldChar w:fldCharType="end"/>
      </w:r>
      <w:r w:rsidR="00C02C52">
        <w:t>.</w:t>
      </w:r>
      <w:r w:rsidR="003C1D6B">
        <w:t xml:space="preserve">  </w:t>
      </w:r>
      <w:r w:rsidR="00B445D9">
        <w:t xml:space="preserve">Inhibiting MYC with IBET-151 impaired glycolytic activity in MV4;11 cells (Fig. 6J-K).  </w:t>
      </w:r>
      <w:r w:rsidR="003C1D6B">
        <w:t xml:space="preserve">Together, these data indicate that the LSC-enriched 34+38- fraction maintains a hypoxic, glycolytic state, and that MYC </w:t>
      </w:r>
      <w:r w:rsidR="00B445D9">
        <w:t>maintains</w:t>
      </w:r>
      <w:r w:rsidR="003C1D6B">
        <w:t xml:space="preserve"> </w:t>
      </w:r>
      <w:r w:rsidR="00B445D9">
        <w:t>glycolytic activity</w:t>
      </w:r>
      <w:r w:rsidR="003C1D6B">
        <w:t>.</w:t>
      </w:r>
    </w:p>
    <w:p w14:paraId="090874E6" w14:textId="5A1A4CBF" w:rsidR="000671C0" w:rsidRDefault="000671C0" w:rsidP="00E83F8A">
      <w:pPr>
        <w:spacing w:line="480" w:lineRule="auto"/>
        <w:jc w:val="both"/>
      </w:pPr>
    </w:p>
    <w:p w14:paraId="3DFF129B" w14:textId="0C730A6F" w:rsidR="00EB37FD" w:rsidRDefault="00EB37FD" w:rsidP="00E83F8A">
      <w:pPr>
        <w:spacing w:line="480" w:lineRule="auto"/>
        <w:jc w:val="both"/>
        <w:rPr>
          <w:b/>
          <w:bCs/>
        </w:rPr>
      </w:pPr>
      <w:r>
        <w:rPr>
          <w:b/>
          <w:bCs/>
        </w:rPr>
        <w:t xml:space="preserve">Inhibiting glycolysis to target </w:t>
      </w:r>
      <w:r>
        <w:rPr>
          <w:b/>
          <w:bCs/>
          <w:i/>
          <w:iCs/>
        </w:rPr>
        <w:t>MLL</w:t>
      </w:r>
      <w:r>
        <w:rPr>
          <w:b/>
          <w:bCs/>
        </w:rPr>
        <w:t>-r B-ALL LSCs</w:t>
      </w:r>
    </w:p>
    <w:p w14:paraId="3463F7CD" w14:textId="3428E444" w:rsidR="000E009C" w:rsidRPr="00CD79AB" w:rsidRDefault="00A83DB3" w:rsidP="00E83F8A">
      <w:pPr>
        <w:spacing w:line="480" w:lineRule="auto"/>
        <w:jc w:val="both"/>
      </w:pPr>
      <w:r>
        <w:t>Inhibition of glycolysis has been an approach to cancer therapy as a means of targeting the Warburg effect</w:t>
      </w:r>
      <w:r w:rsidR="00B445D9">
        <w:t xml:space="preserve">, and so we next examined glycolysis as a target in </w:t>
      </w:r>
      <w:r w:rsidR="00B445D9">
        <w:rPr>
          <w:i/>
          <w:iCs/>
        </w:rPr>
        <w:t>MLL</w:t>
      </w:r>
      <w:r w:rsidR="00B445D9">
        <w:t>-r B-ALL</w:t>
      </w:r>
      <w:r>
        <w:t>.</w:t>
      </w:r>
      <w:r w:rsidR="00B445D9">
        <w:t xml:space="preserve">  </w:t>
      </w:r>
      <w:r>
        <w:t>3-bromopyruvate (3-BP) is a</w:t>
      </w:r>
      <w:r w:rsidR="00A31D15">
        <w:t xml:space="preserve"> direct</w:t>
      </w:r>
      <w:r w:rsidR="0082516D">
        <w:t xml:space="preserve"> inhibitor of glycolysis</w:t>
      </w:r>
      <w:r w:rsidR="004E39A2">
        <w:t xml:space="preserve"> </w:t>
      </w:r>
      <w:r w:rsidR="0082516D">
        <w:fldChar w:fldCharType="begin">
          <w:fldData xml:space="preserve">PEVuZE5vdGU+PENpdGU+PEF1dGhvcj5DaGFwaXJvPC9BdXRob3I+PFllYXI+MjAxNDwvWWVhcj48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</w:fldData>
        </w:fldChar>
      </w:r>
      <w:r w:rsidR="00477924">
        <w:instrText xml:space="preserve"> ADDIN EN.CITE </w:instrText>
      </w:r>
      <w:r w:rsidR="00477924">
        <w:fldChar w:fldCharType="begin">
          <w:fldData xml:space="preserve">PEVuZE5vdGU+PENpdGU+PEF1dGhvcj5DaGFwaXJvPC9BdXRob3I+PFllYXI+MjAxNDwvWWVhcj48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</w:fldData>
        </w:fldChar>
      </w:r>
      <w:r w:rsidR="00477924">
        <w:instrText xml:space="preserve"> ADDIN EN.CITE.DATA </w:instrText>
      </w:r>
      <w:r w:rsidR="00477924">
        <w:fldChar w:fldCharType="end"/>
      </w:r>
      <w:r w:rsidR="0082516D">
        <w:fldChar w:fldCharType="separate"/>
      </w:r>
      <w:r w:rsidR="00477924">
        <w:rPr>
          <w:noProof/>
        </w:rPr>
        <w:t>(Chapiro et al., 2014)</w:t>
      </w:r>
      <w:r w:rsidR="0082516D">
        <w:fldChar w:fldCharType="end"/>
      </w:r>
      <w:r>
        <w:t xml:space="preserve">.  </w:t>
      </w:r>
      <w:r w:rsidR="00B445D9">
        <w:t xml:space="preserve">3-BP decreases viability of </w:t>
      </w:r>
      <w:r w:rsidR="00B445D9">
        <w:rPr>
          <w:i/>
          <w:iCs/>
        </w:rPr>
        <w:t>MLL</w:t>
      </w:r>
      <w:r w:rsidR="00B445D9">
        <w:t>-r B-ALL PDX cells, and b</w:t>
      </w:r>
      <w:r>
        <w:t>oth MV4;11 and RS4;11 show sensitivity to 3-BP in culture</w:t>
      </w:r>
      <w:r w:rsidR="00B445D9">
        <w:t xml:space="preserve"> </w:t>
      </w:r>
      <w:r>
        <w:t>(Fig. 7</w:t>
      </w:r>
      <w:r w:rsidR="00B445D9">
        <w:t>A-B</w:t>
      </w:r>
      <w:r>
        <w:t>).</w:t>
      </w:r>
      <w:r w:rsidR="00DE29E7">
        <w:t xml:space="preserve">  Dichloroacetate (DCA) is an inhibitor of pyruvate dehydrogenase kinase that serves to shu</w:t>
      </w:r>
      <w:r w:rsidR="00522964">
        <w:t>n</w:t>
      </w:r>
      <w:r w:rsidR="0082516D">
        <w:t>t</w:t>
      </w:r>
      <w:r w:rsidR="00DE29E7">
        <w:t xml:space="preserve"> pyruvate into the TCA cycle</w:t>
      </w:r>
      <w:r w:rsidR="004E39A2">
        <w:t xml:space="preserve"> </w:t>
      </w:r>
      <w:r w:rsidR="0082516D">
        <w:fldChar w:fldCharType="begin">
          <w:fldData xml:space="preserve">PEVuZE5vdGU+PENpdGU+PEF1dGhvcj5Cb25uZXQ8L0F1dGhvcj48WWVhcj4yMDA3PC9ZZWFyPjxS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</w:fldData>
        </w:fldChar>
      </w:r>
      <w:r w:rsidR="00477924">
        <w:instrText xml:space="preserve"> ADDIN EN.CITE </w:instrText>
      </w:r>
      <w:r w:rsidR="00477924">
        <w:fldChar w:fldCharType="begin">
          <w:fldData xml:space="preserve">PEVuZE5vdGU+PENpdGU+PEF1dGhvcj5Cb25uZXQ8L0F1dGhvcj48WWVhcj4yMDA3PC9ZZWFyPjxS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</w:fldData>
        </w:fldChar>
      </w:r>
      <w:r w:rsidR="00477924">
        <w:instrText xml:space="preserve"> ADDIN EN.CITE.DATA </w:instrText>
      </w:r>
      <w:r w:rsidR="00477924">
        <w:fldChar w:fldCharType="end"/>
      </w:r>
      <w:r w:rsidR="0082516D">
        <w:fldChar w:fldCharType="separate"/>
      </w:r>
      <w:r w:rsidR="00477924">
        <w:rPr>
          <w:noProof/>
        </w:rPr>
        <w:t>(Bonnet et al., 2007)</w:t>
      </w:r>
      <w:r w:rsidR="0082516D">
        <w:fldChar w:fldCharType="end"/>
      </w:r>
      <w:r w:rsidR="00DE29E7">
        <w:t>.  As expected, DCA increased oxidative metabolism in MV4;11 cells (Fig. 7</w:t>
      </w:r>
      <w:r w:rsidR="00B445D9">
        <w:t>C</w:t>
      </w:r>
      <w:r w:rsidR="00DE29E7">
        <w:t>).</w:t>
      </w:r>
      <w:r w:rsidR="001436E3">
        <w:t xml:space="preserve">  Treatment of MV4;11 with either DCA or 3-BP effectively diminished leukemic progenitor cells in colony formation assays (Fig. 7</w:t>
      </w:r>
      <w:r w:rsidR="00B445D9">
        <w:t>D</w:t>
      </w:r>
      <w:r w:rsidR="001436E3">
        <w:t>).</w:t>
      </w:r>
      <w:r w:rsidR="00F009E5">
        <w:t xml:space="preserve">  In</w:t>
      </w:r>
      <w:r w:rsidR="00A97EC5">
        <w:t xml:space="preserve"> 34+38-</w:t>
      </w:r>
      <w:r w:rsidR="00F009E5">
        <w:t xml:space="preserve"> </w:t>
      </w:r>
      <w:r w:rsidR="00F009E5">
        <w:rPr>
          <w:i/>
          <w:iCs/>
        </w:rPr>
        <w:t>MLL</w:t>
      </w:r>
      <w:r w:rsidR="00F009E5">
        <w:t xml:space="preserve">-r B-ALL cells, </w:t>
      </w:r>
      <w:r w:rsidR="00A97EC5">
        <w:t>DCA increased mitochondrial membrane potential and active mitochondria, consistent with loss of a quiescent stem cell state (Fig. 7E)</w:t>
      </w:r>
      <w:r w:rsidR="00A97EC5">
        <w:fldChar w:fldCharType="begin">
          <w:fldData xml:space="preserve">PEVuZE5vdGU+PENpdGU+PEF1dGhvcj5OYWthbXVyYS1Jc2hpenU8L0F1dGhvcj48WWVhcj4yMDIw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</w:fldData>
        </w:fldChar>
      </w:r>
      <w:r w:rsidR="00477924">
        <w:instrText xml:space="preserve"> ADDIN EN.CITE </w:instrText>
      </w:r>
      <w:r w:rsidR="00477924">
        <w:fldChar w:fldCharType="begin">
          <w:fldData xml:space="preserve">PEVuZE5vdGU+PENpdGU+PEF1dGhvcj5OYWthbXVyYS1Jc2hpenU8L0F1dGhvcj48WWVhcj4yMDIw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</w:fldData>
        </w:fldChar>
      </w:r>
      <w:r w:rsidR="00477924">
        <w:instrText xml:space="preserve"> ADDIN EN.CITE.DATA </w:instrText>
      </w:r>
      <w:r w:rsidR="00477924">
        <w:fldChar w:fldCharType="end"/>
      </w:r>
      <w:r w:rsidR="00A97EC5">
        <w:fldChar w:fldCharType="separate"/>
      </w:r>
      <w:r w:rsidR="00477924">
        <w:rPr>
          <w:noProof/>
        </w:rPr>
        <w:t>(Nakamura-Ishizu et al., 2020)</w:t>
      </w:r>
      <w:r w:rsidR="00A97EC5">
        <w:fldChar w:fldCharType="end"/>
      </w:r>
      <w:r w:rsidR="00A97EC5">
        <w:t xml:space="preserve">.  </w:t>
      </w:r>
      <w:r w:rsidR="00F009E5">
        <w:t xml:space="preserve">DCA decreased </w:t>
      </w:r>
      <w:r w:rsidR="00A97EC5">
        <w:t xml:space="preserve">the </w:t>
      </w:r>
      <w:r w:rsidR="00F009E5">
        <w:t xml:space="preserve">viability </w:t>
      </w:r>
      <w:r w:rsidR="00A97EC5">
        <w:t xml:space="preserve">of </w:t>
      </w:r>
      <w:r w:rsidR="00A97EC5">
        <w:rPr>
          <w:i/>
          <w:iCs/>
        </w:rPr>
        <w:t>MLL</w:t>
      </w:r>
      <w:r w:rsidR="00A97EC5">
        <w:t xml:space="preserve">-r B-ALL cells </w:t>
      </w:r>
      <w:r w:rsidR="00F009E5">
        <w:t>selectively under hypoxic conditions where cells would be more reliant on glycolysis and also promoted differentiation to the CD34- state (Fig. 7</w:t>
      </w:r>
      <w:r w:rsidR="00A97EC5">
        <w:t>F-G</w:t>
      </w:r>
      <w:r w:rsidR="00F009E5">
        <w:t>).</w:t>
      </w:r>
      <w:r w:rsidR="000D16DD">
        <w:t xml:space="preserve">  Treatment of mice xenografted with </w:t>
      </w:r>
      <w:r w:rsidR="006E11DA">
        <w:t xml:space="preserve">34+38- </w:t>
      </w:r>
      <w:r w:rsidR="006E11DA">
        <w:rPr>
          <w:i/>
          <w:iCs/>
        </w:rPr>
        <w:t>MLL</w:t>
      </w:r>
      <w:r w:rsidR="006E11DA">
        <w:t xml:space="preserve">-r B-ALL cells </w:t>
      </w:r>
      <w:r w:rsidR="00793D4C">
        <w:t xml:space="preserve">with DCA </w:t>
      </w:r>
      <w:r w:rsidR="006E11DA">
        <w:t>resulted in a significant</w:t>
      </w:r>
      <w:r w:rsidR="00793D4C">
        <w:t xml:space="preserve"> s</w:t>
      </w:r>
      <w:r w:rsidR="006E11DA">
        <w:t xml:space="preserve">urvival benefit (Fig. 7H).  </w:t>
      </w:r>
      <w:r w:rsidR="00793D4C">
        <w:t xml:space="preserve">We also found that treatment of </w:t>
      </w:r>
      <w:r w:rsidR="00793D4C">
        <w:rPr>
          <w:i/>
          <w:iCs/>
        </w:rPr>
        <w:t>MLL</w:t>
      </w:r>
      <w:r w:rsidR="00793D4C">
        <w:t xml:space="preserve">-r B-ALL cells </w:t>
      </w:r>
      <w:r w:rsidR="00831CAA">
        <w:t xml:space="preserve">with 3-BP </w:t>
      </w:r>
      <w:r w:rsidR="00793D4C">
        <w:t xml:space="preserve">ex vivo could diminish LSCs (Fig. 7I).  Since LSCs also showed signatures of </w:t>
      </w:r>
      <w:r w:rsidR="00793D4C">
        <w:lastRenderedPageBreak/>
        <w:t>hypoxia, we treated xenografts with the HIF1</w:t>
      </w:r>
      <w:r w:rsidR="00793D4C">
        <w:sym w:font="Symbol" w:char="F061"/>
      </w:r>
      <w:r w:rsidR="00793D4C">
        <w:t xml:space="preserve"> inhibitor echinomycin</w:t>
      </w:r>
      <w:r w:rsidR="00CF0923">
        <w:t xml:space="preserve"> </w:t>
      </w:r>
      <w:r w:rsidR="00793D4C">
        <w:fldChar w:fldCharType="begin"/>
      </w:r>
      <w:r w:rsidR="00477924">
        <w:instrText xml:space="preserve"> ADDIN EN.CITE &lt;EndNote&gt;&lt;Cite&gt;&lt;Author&gt;Wang&lt;/Author&gt;&lt;Year&gt;2011&lt;/Year&gt;&lt;RecNum&gt;326&lt;/RecNum&gt;&lt;DisplayText&gt;(Wang et al., 2011)&lt;/DisplayText&gt;&lt;record&gt;&lt;rec-number&gt;326&lt;/rec-number&gt;&lt;foreign-keys&gt;&lt;key app="EN" db-id="2wdrrfpau0fvtfeps9fptx9os95xppve5r92" timestamp="1616192597"&gt;326&lt;/key&gt;&lt;/foreign-keys&gt;&lt;ref-type name="Journal Article"&gt;17&lt;/ref-type&gt;&lt;contributors&gt;&lt;authors&gt;&lt;author&gt;Wang, Y.&lt;/author&gt;&lt;author&gt;Liu, Y.&lt;/author&gt;&lt;author&gt;Malek, S. N.&lt;/author&gt;&lt;author&gt;Zheng, P.&lt;/author&gt;&lt;author&gt;Liu, Y.&lt;/author&gt;&lt;/authors&gt;&lt;/contributors&gt;&lt;auth-address&gt;Division of Immunotherapy, Section of General Surgery, University of Michigan School of Medicine, Ann Arbor, MI 48109, USA.&lt;/auth-address&gt;&lt;titles&gt;&lt;title&gt;Targeting HIF1alpha eliminates cancer stem cells in hematological malignancies&lt;/title&gt;&lt;secondary-title&gt;Cell Stem Cell&lt;/secondary-title&gt;&lt;/titles&gt;&lt;periodical&gt;&lt;full-title&gt;Cell Stem Cell&lt;/full-title&gt;&lt;/periodical&gt;&lt;pages&gt;399-411&lt;/pages&gt;&lt;volume&gt;8&lt;/volume&gt;&lt;number&gt;4&lt;/number&gt;&lt;edition&gt;2011/04/09&lt;/edition&gt;&lt;keywords&gt;&lt;keyword&gt;Animals&lt;/keyword&gt;&lt;keyword&gt;Hematologic Neoplasms/*pathology&lt;/keyword&gt;&lt;keyword&gt;Humans&lt;/keyword&gt;&lt;keyword&gt;Hypoxia-Inducible Factor 1, alpha Subunit/*antagonists &amp;amp; inhibitors/metabolism&lt;/keyword&gt;&lt;keyword&gt;Leukemia, Myeloid, Acute&lt;/keyword&gt;&lt;keyword&gt;Lymphoma&lt;/keyword&gt;&lt;keyword&gt;Mice&lt;/keyword&gt;&lt;keyword&gt;Neoplasms, Experimental&lt;/keyword&gt;&lt;keyword&gt;Neoplastic Stem Cells/*pathology&lt;/keyword&gt;&lt;keyword&gt;Protein Binding/drug effects&lt;/keyword&gt;&lt;keyword&gt;Receptors, Notch/metabolism&lt;/keyword&gt;&lt;keyword&gt;Transplantation, Heterologous&lt;/keyword&gt;&lt;/keywords&gt;&lt;dates&gt;&lt;year&gt;2011&lt;/year&gt;&lt;pub-dates&gt;&lt;date&gt;Apr 8&lt;/date&gt;&lt;/pub-dates&gt;&lt;/dates&gt;&lt;isbn&gt;1875-9777 (Electronic)&amp;#xD;1875-9777 (Linking)&lt;/isbn&gt;&lt;accession-num&gt;21474104&lt;/accession-num&gt;&lt;urls&gt;&lt;related-urls&gt;&lt;url&gt;https://www.ncbi.nlm.nih.gov/pubmed/21474104&lt;/url&gt;&lt;/related-urls&gt;&lt;/urls&gt;&lt;custom2&gt;PMC3084595&lt;/custom2&gt;&lt;electronic-resource-num&gt;10.1016/j.stem.2011.02.006&lt;/electronic-resource-num&gt;&lt;/record&gt;&lt;/Cite&gt;&lt;/EndNote&gt;</w:instrText>
      </w:r>
      <w:r w:rsidR="00793D4C">
        <w:fldChar w:fldCharType="separate"/>
      </w:r>
      <w:r w:rsidR="00477924">
        <w:rPr>
          <w:noProof/>
        </w:rPr>
        <w:t>(Wang et al., 2011)</w:t>
      </w:r>
      <w:r w:rsidR="00793D4C">
        <w:fldChar w:fldCharType="end"/>
      </w:r>
      <w:r w:rsidR="00793D4C">
        <w:t xml:space="preserve">.  We found that two weeks of treatment diminished overall disease burden and CD34+ content in vivo (Fig. 7J-L).  </w:t>
      </w:r>
      <w:r w:rsidR="00CD79AB">
        <w:t xml:space="preserve">Together, these findings indicate the possibility of targeting glycolysis as a means of depleting LSCs in </w:t>
      </w:r>
      <w:r w:rsidR="00CD79AB">
        <w:rPr>
          <w:i/>
          <w:iCs/>
        </w:rPr>
        <w:t>MLL</w:t>
      </w:r>
      <w:r w:rsidR="00CD79AB">
        <w:t>-r B-ALL.</w:t>
      </w:r>
    </w:p>
    <w:p w14:paraId="7652F414" w14:textId="63391B1E" w:rsidR="00056C58" w:rsidRDefault="00056C58" w:rsidP="00E83F8A">
      <w:pPr>
        <w:spacing w:line="480" w:lineRule="auto"/>
        <w:jc w:val="both"/>
      </w:pPr>
    </w:p>
    <w:p w14:paraId="5539E999" w14:textId="77777777" w:rsidR="008A0C11" w:rsidRDefault="008A0C11">
      <w:pPr>
        <w:rPr>
          <w:b/>
          <w:bCs/>
        </w:rPr>
      </w:pPr>
      <w:r>
        <w:rPr>
          <w:b/>
          <w:bCs/>
        </w:rPr>
        <w:br w:type="page"/>
      </w:r>
    </w:p>
    <w:p w14:paraId="2568B254" w14:textId="44C50411" w:rsidR="006A35BE" w:rsidRPr="00325381" w:rsidRDefault="006A35BE" w:rsidP="00E83F8A">
      <w:pPr>
        <w:spacing w:line="480" w:lineRule="auto"/>
        <w:rPr>
          <w:b/>
          <w:bCs/>
        </w:rPr>
      </w:pPr>
      <w:r>
        <w:rPr>
          <w:b/>
          <w:bCs/>
        </w:rPr>
        <w:lastRenderedPageBreak/>
        <w:t>D</w:t>
      </w:r>
      <w:r w:rsidR="00060080">
        <w:rPr>
          <w:b/>
          <w:bCs/>
        </w:rPr>
        <w:t>ISCUSSION</w:t>
      </w:r>
    </w:p>
    <w:p w14:paraId="070BE168" w14:textId="58D5DF6F" w:rsidR="007C0F3A" w:rsidRDefault="00541DD5" w:rsidP="00E83F8A">
      <w:pPr>
        <w:spacing w:line="480" w:lineRule="auto"/>
        <w:jc w:val="both"/>
        <w:rPr>
          <w:iCs/>
        </w:rPr>
      </w:pPr>
      <w:r>
        <w:t>In this study</w:t>
      </w:r>
      <w:r w:rsidR="007C0F3A">
        <w:t xml:space="preserve">, we </w:t>
      </w:r>
      <w:r w:rsidR="002333FB">
        <w:t>aimed to understand LSCs in</w:t>
      </w:r>
      <w:r w:rsidR="00F322C4">
        <w:t xml:space="preserve"> </w:t>
      </w:r>
      <w:r w:rsidR="00144515" w:rsidRPr="00144515">
        <w:t>high-risk</w:t>
      </w:r>
      <w:r w:rsidR="00144515">
        <w:rPr>
          <w:i/>
          <w:iCs/>
        </w:rPr>
        <w:t xml:space="preserve"> </w:t>
      </w:r>
      <w:r>
        <w:t>B-ALL</w:t>
      </w:r>
      <w:r w:rsidR="002333FB">
        <w:t xml:space="preserve">, and, using </w:t>
      </w:r>
      <w:r w:rsidR="00144515">
        <w:t xml:space="preserve">LSC-rich </w:t>
      </w:r>
      <w:r w:rsidR="00144515">
        <w:rPr>
          <w:i/>
          <w:iCs/>
        </w:rPr>
        <w:t>MLL</w:t>
      </w:r>
      <w:r w:rsidR="00144515">
        <w:t>-r B-ALL</w:t>
      </w:r>
      <w:r w:rsidR="002333FB">
        <w:t xml:space="preserve"> as a model, begin to gain further insight into</w:t>
      </w:r>
      <w:r w:rsidR="009C3B83">
        <w:t xml:space="preserve"> essential</w:t>
      </w:r>
      <w:r w:rsidR="002333FB">
        <w:t xml:space="preserve"> properties of LSCs more broadly</w:t>
      </w:r>
      <w:r w:rsidR="007C0F3A">
        <w:t>.</w:t>
      </w:r>
      <w:r w:rsidR="00CD2F92">
        <w:t xml:space="preserve">  </w:t>
      </w:r>
      <w:r w:rsidR="00EF4098">
        <w:rPr>
          <w:iCs/>
        </w:rPr>
        <w:t xml:space="preserve">Although the heterogeneous cells of </w:t>
      </w:r>
      <w:r w:rsidR="00F322C4">
        <w:rPr>
          <w:i/>
        </w:rPr>
        <w:t>MLL</w:t>
      </w:r>
      <w:r w:rsidR="00F322C4">
        <w:rPr>
          <w:iCs/>
        </w:rPr>
        <w:t xml:space="preserve">-r </w:t>
      </w:r>
      <w:r w:rsidR="00EF4098">
        <w:rPr>
          <w:iCs/>
        </w:rPr>
        <w:t xml:space="preserve">B-ALL </w:t>
      </w:r>
      <w:r>
        <w:rPr>
          <w:iCs/>
        </w:rPr>
        <w:t xml:space="preserve">follow a hierarchical organization in that </w:t>
      </w:r>
      <w:r w:rsidR="00070EA9">
        <w:rPr>
          <w:iCs/>
        </w:rPr>
        <w:t>L</w:t>
      </w:r>
      <w:r w:rsidR="00C129D2">
        <w:rPr>
          <w:iCs/>
        </w:rPr>
        <w:t>S</w:t>
      </w:r>
      <w:r w:rsidR="00070EA9">
        <w:rPr>
          <w:iCs/>
        </w:rPr>
        <w:t>Cs</w:t>
      </w:r>
      <w:r w:rsidR="00325381">
        <w:rPr>
          <w:iCs/>
        </w:rPr>
        <w:t xml:space="preserve"> are enriched in</w:t>
      </w:r>
      <w:r>
        <w:rPr>
          <w:iCs/>
        </w:rPr>
        <w:t xml:space="preserve"> </w:t>
      </w:r>
      <w:r w:rsidR="00325381">
        <w:rPr>
          <w:iCs/>
        </w:rPr>
        <w:t xml:space="preserve">the most </w:t>
      </w:r>
      <w:r w:rsidR="00310DD5">
        <w:rPr>
          <w:iCs/>
        </w:rPr>
        <w:t>undifferentiated</w:t>
      </w:r>
      <w:r w:rsidR="00BB7C6E">
        <w:rPr>
          <w:iCs/>
        </w:rPr>
        <w:t xml:space="preserve"> </w:t>
      </w:r>
      <w:r w:rsidR="00313BB0">
        <w:rPr>
          <w:iCs/>
        </w:rPr>
        <w:t>fraction</w:t>
      </w:r>
      <w:r w:rsidR="00343C2F">
        <w:rPr>
          <w:iCs/>
        </w:rPr>
        <w:t>,</w:t>
      </w:r>
      <w:r>
        <w:rPr>
          <w:iCs/>
        </w:rPr>
        <w:t xml:space="preserve"> engraftable, self-renewing cells </w:t>
      </w:r>
      <w:r w:rsidR="003E118C">
        <w:rPr>
          <w:iCs/>
        </w:rPr>
        <w:t xml:space="preserve">emerge from </w:t>
      </w:r>
      <w:r>
        <w:rPr>
          <w:iCs/>
        </w:rPr>
        <w:t xml:space="preserve">all levels of this hierarchy.  </w:t>
      </w:r>
      <w:r w:rsidR="009C3B83">
        <w:rPr>
          <w:iCs/>
        </w:rPr>
        <w:t>We</w:t>
      </w:r>
      <w:r w:rsidR="00EF4098">
        <w:rPr>
          <w:iCs/>
        </w:rPr>
        <w:t xml:space="preserve"> find that L</w:t>
      </w:r>
      <w:r w:rsidR="00C129D2">
        <w:rPr>
          <w:iCs/>
        </w:rPr>
        <w:t>S</w:t>
      </w:r>
      <w:r w:rsidR="00EF4098">
        <w:rPr>
          <w:iCs/>
        </w:rPr>
        <w:t xml:space="preserve">Cs in </w:t>
      </w:r>
      <w:r w:rsidR="00EF4098">
        <w:rPr>
          <w:i/>
        </w:rPr>
        <w:t>MLL</w:t>
      </w:r>
      <w:r w:rsidR="00EF4098">
        <w:rPr>
          <w:iCs/>
        </w:rPr>
        <w:t xml:space="preserve">-r B-ALL bear </w:t>
      </w:r>
      <w:r>
        <w:rPr>
          <w:iCs/>
        </w:rPr>
        <w:t xml:space="preserve">hallmarks of cancer stem cells - some of which were until recently thought to be specific to solid tumors - </w:t>
      </w:r>
      <w:r w:rsidR="00EF4098">
        <w:rPr>
          <w:iCs/>
        </w:rPr>
        <w:t>including phenotypic and metabolic plasticity</w:t>
      </w:r>
      <w:r w:rsidR="009C3B83">
        <w:rPr>
          <w:iCs/>
        </w:rPr>
        <w:t xml:space="preserve"> </w:t>
      </w:r>
      <w:r w:rsidR="00954641">
        <w:rPr>
          <w:iCs/>
        </w:rPr>
        <w:fldChar w:fldCharType="begin">
          <w:fldData xml:space="preserve">PEVuZE5vdGU+PENpdGU+PEF1dGhvcj5MZWU8L0F1dGhvcj48WWVhcj4yMDE3PC9ZZWFyPjxSZWNO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</w:fldData>
        </w:fldChar>
      </w:r>
      <w:r w:rsidR="00477924">
        <w:rPr>
          <w:iCs/>
        </w:rPr>
        <w:instrText xml:space="preserve"> ADDIN EN.CITE </w:instrText>
      </w:r>
      <w:r w:rsidR="00477924">
        <w:rPr>
          <w:iCs/>
        </w:rPr>
        <w:fldChar w:fldCharType="begin">
          <w:fldData xml:space="preserve">PEVuZE5vdGU+PENpdGU+PEF1dGhvcj5MZWU8L0F1dGhvcj48WWVhcj4yMDE3PC9ZZWFyPjxSZWNO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</w:fldData>
        </w:fldChar>
      </w:r>
      <w:r w:rsidR="00477924">
        <w:rPr>
          <w:iCs/>
        </w:rPr>
        <w:instrText xml:space="preserve"> ADDIN EN.CITE.DATA </w:instrText>
      </w:r>
      <w:r w:rsidR="00477924">
        <w:rPr>
          <w:iCs/>
        </w:rPr>
      </w:r>
      <w:r w:rsidR="00477924">
        <w:rPr>
          <w:iCs/>
        </w:rPr>
        <w:fldChar w:fldCharType="end"/>
      </w:r>
      <w:r w:rsidR="00954641">
        <w:rPr>
          <w:iCs/>
        </w:rPr>
      </w:r>
      <w:r w:rsidR="00954641">
        <w:rPr>
          <w:iCs/>
        </w:rPr>
        <w:fldChar w:fldCharType="separate"/>
      </w:r>
      <w:r w:rsidR="00477924">
        <w:rPr>
          <w:iCs/>
          <w:noProof/>
        </w:rPr>
        <w:t>(Gupta et al., 2019; Jones et al., 2018; Lee et al., 2017)</w:t>
      </w:r>
      <w:r w:rsidR="00954641">
        <w:rPr>
          <w:iCs/>
        </w:rPr>
        <w:fldChar w:fldCharType="end"/>
      </w:r>
      <w:r w:rsidR="00EF4098">
        <w:rPr>
          <w:iCs/>
        </w:rPr>
        <w:t>.</w:t>
      </w:r>
      <w:r w:rsidR="006266AE">
        <w:rPr>
          <w:iCs/>
        </w:rPr>
        <w:t xml:space="preserve">  </w:t>
      </w:r>
      <w:r w:rsidR="00DF4FB6">
        <w:rPr>
          <w:iCs/>
        </w:rPr>
        <w:t>Our</w:t>
      </w:r>
      <w:r w:rsidR="006266AE">
        <w:rPr>
          <w:iCs/>
        </w:rPr>
        <w:t xml:space="preserve"> findings </w:t>
      </w:r>
      <w:r w:rsidR="00DF4FB6">
        <w:rPr>
          <w:iCs/>
        </w:rPr>
        <w:t>uncover</w:t>
      </w:r>
      <w:r w:rsidR="00735ED2">
        <w:rPr>
          <w:iCs/>
        </w:rPr>
        <w:t xml:space="preserve"> new</w:t>
      </w:r>
      <w:r w:rsidR="006266AE">
        <w:rPr>
          <w:iCs/>
        </w:rPr>
        <w:t xml:space="preserve"> </w:t>
      </w:r>
      <w:r w:rsidR="00DF4FB6">
        <w:rPr>
          <w:iCs/>
        </w:rPr>
        <w:t>aspects</w:t>
      </w:r>
      <w:r w:rsidR="006266AE">
        <w:rPr>
          <w:iCs/>
        </w:rPr>
        <w:t xml:space="preserve"> of the biology underlying the aggressive clinical behavior </w:t>
      </w:r>
      <w:r w:rsidR="00455C8F">
        <w:rPr>
          <w:iCs/>
        </w:rPr>
        <w:t xml:space="preserve">and unfavorable outcomes </w:t>
      </w:r>
      <w:r w:rsidR="006266AE">
        <w:rPr>
          <w:iCs/>
        </w:rPr>
        <w:t xml:space="preserve">of </w:t>
      </w:r>
      <w:r w:rsidR="00310DD5">
        <w:rPr>
          <w:iCs/>
        </w:rPr>
        <w:t>this high-risk form of</w:t>
      </w:r>
      <w:r w:rsidR="006266AE">
        <w:rPr>
          <w:iCs/>
        </w:rPr>
        <w:t xml:space="preserve"> B-ALL</w:t>
      </w:r>
      <w:r w:rsidR="003E118C">
        <w:rPr>
          <w:iCs/>
        </w:rPr>
        <w:t>,</w:t>
      </w:r>
      <w:r w:rsidR="00325381">
        <w:rPr>
          <w:iCs/>
        </w:rPr>
        <w:t xml:space="preserve"> and</w:t>
      </w:r>
      <w:r w:rsidR="004C17B2">
        <w:rPr>
          <w:iCs/>
        </w:rPr>
        <w:t>, more broadly,</w:t>
      </w:r>
      <w:r w:rsidR="00325381">
        <w:rPr>
          <w:iCs/>
        </w:rPr>
        <w:t xml:space="preserve"> </w:t>
      </w:r>
      <w:r w:rsidR="00F322C4">
        <w:rPr>
          <w:iCs/>
        </w:rPr>
        <w:t>provide</w:t>
      </w:r>
      <w:r w:rsidR="00DF4FB6">
        <w:rPr>
          <w:iCs/>
        </w:rPr>
        <w:t xml:space="preserve"> </w:t>
      </w:r>
      <w:r w:rsidR="00325381">
        <w:rPr>
          <w:iCs/>
        </w:rPr>
        <w:t>mechanistic insight into L</w:t>
      </w:r>
      <w:r w:rsidR="00C129D2">
        <w:rPr>
          <w:iCs/>
        </w:rPr>
        <w:t>S</w:t>
      </w:r>
      <w:r w:rsidR="00325381">
        <w:rPr>
          <w:iCs/>
        </w:rPr>
        <w:t xml:space="preserve">C </w:t>
      </w:r>
      <w:r w:rsidR="00BB7C6E">
        <w:rPr>
          <w:iCs/>
        </w:rPr>
        <w:t>plasticity</w:t>
      </w:r>
      <w:r w:rsidR="006266AE">
        <w:rPr>
          <w:iCs/>
        </w:rPr>
        <w:t>.</w:t>
      </w:r>
    </w:p>
    <w:p w14:paraId="5664D55E" w14:textId="49CA9971" w:rsidR="00875126" w:rsidRDefault="00455C8F" w:rsidP="00E83F8A">
      <w:pPr>
        <w:spacing w:line="480" w:lineRule="auto"/>
        <w:jc w:val="both"/>
        <w:rPr>
          <w:iCs/>
        </w:rPr>
      </w:pPr>
      <w:r>
        <w:rPr>
          <w:iCs/>
        </w:rPr>
        <w:tab/>
      </w:r>
      <w:r w:rsidR="00875126">
        <w:rPr>
          <w:iCs/>
        </w:rPr>
        <w:t xml:space="preserve">Since the initial supposition of </w:t>
      </w:r>
      <w:r w:rsidR="00684993">
        <w:rPr>
          <w:iCs/>
        </w:rPr>
        <w:t>LSCs</w:t>
      </w:r>
      <w:r w:rsidR="00875126">
        <w:rPr>
          <w:iCs/>
        </w:rPr>
        <w:t xml:space="preserve">, models of leukemic ontogeny have been built upon </w:t>
      </w:r>
      <w:r w:rsidR="00DF4FB6">
        <w:rPr>
          <w:iCs/>
        </w:rPr>
        <w:t>paradigms</w:t>
      </w:r>
      <w:r w:rsidR="00875126">
        <w:rPr>
          <w:iCs/>
        </w:rPr>
        <w:t xml:space="preserve"> of normal hematopoiesis</w:t>
      </w:r>
      <w:r w:rsidR="008E5F01">
        <w:rPr>
          <w:iCs/>
        </w:rPr>
        <w:t xml:space="preserve"> </w:t>
      </w:r>
      <w:r w:rsidR="00875126">
        <w:rPr>
          <w:iCs/>
        </w:rPr>
        <w:fldChar w:fldCharType="begin">
          <w:fldData xml:space="preserve">PEVuZE5vdGU+PENpdGU+PEF1dGhvcj5Qb2xseWVhPC9BdXRob3I+PFllYXI+MjAxNzwvWWVhcj48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</w:fldData>
        </w:fldChar>
      </w:r>
      <w:r w:rsidR="00477924">
        <w:rPr>
          <w:iCs/>
        </w:rPr>
        <w:instrText xml:space="preserve"> ADDIN EN.CITE </w:instrText>
      </w:r>
      <w:r w:rsidR="00477924">
        <w:rPr>
          <w:iCs/>
        </w:rPr>
        <w:fldChar w:fldCharType="begin">
          <w:fldData xml:space="preserve">PEVuZE5vdGU+PENpdGU+PEF1dGhvcj5Qb2xseWVhPC9BdXRob3I+PFllYXI+MjAxNzwvWWVhcj48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</w:fldData>
        </w:fldChar>
      </w:r>
      <w:r w:rsidR="00477924">
        <w:rPr>
          <w:iCs/>
        </w:rPr>
        <w:instrText xml:space="preserve"> ADDIN EN.CITE.DATA </w:instrText>
      </w:r>
      <w:r w:rsidR="00477924">
        <w:rPr>
          <w:iCs/>
        </w:rPr>
      </w:r>
      <w:r w:rsidR="00477924">
        <w:rPr>
          <w:iCs/>
        </w:rPr>
        <w:fldChar w:fldCharType="end"/>
      </w:r>
      <w:r w:rsidR="00875126">
        <w:rPr>
          <w:iCs/>
        </w:rPr>
      </w:r>
      <w:r w:rsidR="00875126">
        <w:rPr>
          <w:iCs/>
        </w:rPr>
        <w:fldChar w:fldCharType="separate"/>
      </w:r>
      <w:r w:rsidR="00477924">
        <w:rPr>
          <w:iCs/>
          <w:noProof/>
        </w:rPr>
        <w:t>(Bonnet and Dick, 1997; Kreso and Dick, 2014; Pollyea and Jordan, 2017)</w:t>
      </w:r>
      <w:r w:rsidR="00875126">
        <w:rPr>
          <w:iCs/>
        </w:rPr>
        <w:fldChar w:fldCharType="end"/>
      </w:r>
      <w:r w:rsidR="00875126">
        <w:rPr>
          <w:iCs/>
        </w:rPr>
        <w:t>.  Based on seminal studies performed in AML, the ‘classic’ conclusions that LSCs are both uniform and rare akin to normal HSCs have gradually been revised</w:t>
      </w:r>
      <w:r w:rsidR="008E5F01">
        <w:rPr>
          <w:iCs/>
        </w:rPr>
        <w:t xml:space="preserve"> </w:t>
      </w:r>
      <w:r w:rsidR="00875126">
        <w:rPr>
          <w:iCs/>
        </w:rPr>
        <w:fldChar w:fldCharType="begin"/>
      </w:r>
      <w:r w:rsidR="00477924">
        <w:rPr>
          <w:iCs/>
        </w:rPr>
        <w:instrText xml:space="preserve"> ADDIN EN.CITE &lt;EndNote&gt;&lt;Cite&gt;&lt;Author&gt;Pollyea&lt;/Author&gt;&lt;Year&gt;2017&lt;/Year&gt;&lt;RecNum&gt;146&lt;/RecNum&gt;&lt;DisplayText&gt;(Pollyea and Jordan, 2017)&lt;/DisplayText&gt;&lt;record&gt;&lt;rec-number&gt;146&lt;/rec-number&gt;&lt;foreign-keys&gt;&lt;key app="EN" db-id="2wdrrfpau0fvtfeps9fptx9os95xppve5r92" timestamp="1503580574"&gt;146&lt;/key&gt;&lt;/foreign-keys&gt;&lt;ref-type name="Journal Article"&gt;17&lt;/ref-type&gt;&lt;contributors&gt;&lt;authors&gt;&lt;author&gt;Pollyea, D. A.&lt;/author&gt;&lt;author&gt;Jordan, C. T.&lt;/author&gt;&lt;/authors&gt;&lt;/contributors&gt;&lt;auth-address&gt;Division of Hematology, University of Colorado School of Medicine, Aurora, CO.&lt;/auth-address&gt;&lt;titles&gt;&lt;title&gt;Therapeutic targeting of acute myeloid leukemia stem cells&lt;/title&gt;&lt;secondary-title&gt;Blood&lt;/secondary-title&gt;&lt;/titles&gt;&lt;periodical&gt;&lt;full-title&gt;Blood&lt;/full-title&gt;&lt;/periodical&gt;&lt;pages&gt;1627-1635&lt;/pages&gt;&lt;volume&gt;129&lt;/volume&gt;&lt;number&gt;12&lt;/number&gt;&lt;keywords&gt;&lt;keyword&gt;Humans&lt;/keyword&gt;&lt;keyword&gt;Leukemia, Myeloid, Acute/drug therapy/*pathology&lt;/keyword&gt;&lt;keyword&gt;Molecular Targeted Therapy/methods/trends&lt;/keyword&gt;&lt;keyword&gt;Neoplastic Stem Cells/*pathology&lt;/keyword&gt;&lt;keyword&gt;Signal Transduction/drug effects&lt;/keyword&gt;&lt;/keywords&gt;&lt;dates&gt;&lt;year&gt;2017&lt;/year&gt;&lt;pub-dates&gt;&lt;date&gt;Mar 23&lt;/date&gt;&lt;/pub-dates&gt;&lt;/dates&gt;&lt;isbn&gt;1528-0020 (Electronic)&amp;#xD;0006-4971 (Linking)&lt;/isbn&gt;&lt;accession-num&gt;28159738&lt;/accession-num&gt;&lt;urls&gt;&lt;related-urls&gt;&lt;url&gt;https://www.ncbi.nlm.nih.gov/pubmed/28159738&lt;/url&gt;&lt;url&gt;http://www.bloodjournal.org/content/bloodjournal/129/12/1627.full.pdf&lt;/url&gt;&lt;/related-urls&gt;&lt;/urls&gt;&lt;electronic-resource-num&gt;10.1182/blood-2016-10-696039&lt;/electronic-resource-num&gt;&lt;/record&gt;&lt;/Cite&gt;&lt;/EndNote&gt;</w:instrText>
      </w:r>
      <w:r w:rsidR="00875126">
        <w:rPr>
          <w:iCs/>
        </w:rPr>
        <w:fldChar w:fldCharType="separate"/>
      </w:r>
      <w:r w:rsidR="00477924">
        <w:rPr>
          <w:iCs/>
          <w:noProof/>
        </w:rPr>
        <w:t>(Pollyea and Jordan, 2017)</w:t>
      </w:r>
      <w:r w:rsidR="00875126">
        <w:rPr>
          <w:iCs/>
        </w:rPr>
        <w:fldChar w:fldCharType="end"/>
      </w:r>
      <w:r w:rsidR="00875126">
        <w:rPr>
          <w:iCs/>
        </w:rPr>
        <w:t xml:space="preserve">.  At first glance, our data would appear to be consistent with this ‘classic’ model in that we found distinct populations stratified from </w:t>
      </w:r>
      <w:r w:rsidR="00310DD5">
        <w:rPr>
          <w:iCs/>
        </w:rPr>
        <w:t>least</w:t>
      </w:r>
      <w:r w:rsidR="00875126">
        <w:rPr>
          <w:iCs/>
        </w:rPr>
        <w:t xml:space="preserve"> to most differentiated</w:t>
      </w:r>
      <w:r w:rsidR="00F322C4">
        <w:rPr>
          <w:iCs/>
        </w:rPr>
        <w:t xml:space="preserve"> based on</w:t>
      </w:r>
      <w:r w:rsidR="003E118C">
        <w:rPr>
          <w:iCs/>
        </w:rPr>
        <w:t xml:space="preserve"> transcriptional profiles, </w:t>
      </w:r>
      <w:r w:rsidR="00F322C4">
        <w:rPr>
          <w:iCs/>
        </w:rPr>
        <w:t xml:space="preserve">immunophenotypes and </w:t>
      </w:r>
      <w:r w:rsidR="00310DD5">
        <w:rPr>
          <w:iCs/>
        </w:rPr>
        <w:t>engraftment</w:t>
      </w:r>
      <w:r w:rsidR="00F322C4">
        <w:rPr>
          <w:iCs/>
        </w:rPr>
        <w:t xml:space="preserve"> capacit</w:t>
      </w:r>
      <w:r w:rsidR="003E118C">
        <w:rPr>
          <w:iCs/>
        </w:rPr>
        <w:t>ies</w:t>
      </w:r>
      <w:r w:rsidR="00875126">
        <w:rPr>
          <w:iCs/>
        </w:rPr>
        <w:t xml:space="preserve">.  </w:t>
      </w:r>
      <w:r w:rsidR="00F322C4">
        <w:rPr>
          <w:iCs/>
        </w:rPr>
        <w:t>In</w:t>
      </w:r>
      <w:r w:rsidR="00875126">
        <w:rPr>
          <w:iCs/>
        </w:rPr>
        <w:t xml:space="preserve"> B-ALL, </w:t>
      </w:r>
      <w:r w:rsidR="00DF4FB6">
        <w:rPr>
          <w:iCs/>
        </w:rPr>
        <w:t xml:space="preserve">though </w:t>
      </w:r>
      <w:r w:rsidR="00875126">
        <w:rPr>
          <w:iCs/>
        </w:rPr>
        <w:t xml:space="preserve">LSCs </w:t>
      </w:r>
      <w:r w:rsidR="00F322C4">
        <w:rPr>
          <w:iCs/>
        </w:rPr>
        <w:t>have been</w:t>
      </w:r>
      <w:r w:rsidR="00DF4FB6">
        <w:rPr>
          <w:iCs/>
        </w:rPr>
        <w:t xml:space="preserve"> reported in</w:t>
      </w:r>
      <w:r w:rsidR="00875126">
        <w:rPr>
          <w:iCs/>
        </w:rPr>
        <w:t xml:space="preserve"> multiple phenotypic populations, their relative frequency in each of these apparent differentiation states ha</w:t>
      </w:r>
      <w:r w:rsidR="00DF4FB6">
        <w:rPr>
          <w:iCs/>
        </w:rPr>
        <w:t>s</w:t>
      </w:r>
      <w:r w:rsidR="00875126">
        <w:rPr>
          <w:iCs/>
        </w:rPr>
        <w:t xml:space="preserve"> not </w:t>
      </w:r>
      <w:r w:rsidR="003E118C">
        <w:rPr>
          <w:iCs/>
        </w:rPr>
        <w:t xml:space="preserve">previously </w:t>
      </w:r>
      <w:r w:rsidR="00875126">
        <w:rPr>
          <w:iCs/>
        </w:rPr>
        <w:t>been quantified</w:t>
      </w:r>
      <w:r w:rsidR="008E5F01">
        <w:rPr>
          <w:iCs/>
        </w:rPr>
        <w:t xml:space="preserve"> </w:t>
      </w:r>
      <w:r w:rsidR="00875126">
        <w:rPr>
          <w:iCs/>
        </w:rPr>
        <w:fldChar w:fldCharType="begin">
          <w:fldData xml:space="preserve">PEVuZE5vdGU+PENpdGU+PEF1dGhvcj5MYXBpZG90PC9BdXRob3I+PFllYXI+MTk5NDwvWWVhcj48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</w:fldData>
        </w:fldChar>
      </w:r>
      <w:r w:rsidR="00477924">
        <w:rPr>
          <w:iCs/>
        </w:rPr>
        <w:instrText xml:space="preserve"> ADDIN EN.CITE </w:instrText>
      </w:r>
      <w:r w:rsidR="00477924">
        <w:rPr>
          <w:iCs/>
        </w:rPr>
        <w:fldChar w:fldCharType="begin">
          <w:fldData xml:space="preserve">PEVuZE5vdGU+PENpdGU+PEF1dGhvcj5MYXBpZG90PC9BdXRob3I+PFllYXI+MTk5NDwvWWVhcj48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</w:fldData>
        </w:fldChar>
      </w:r>
      <w:r w:rsidR="00477924">
        <w:rPr>
          <w:iCs/>
        </w:rPr>
        <w:instrText xml:space="preserve"> ADDIN EN.CITE.DATA </w:instrText>
      </w:r>
      <w:r w:rsidR="00477924">
        <w:rPr>
          <w:iCs/>
        </w:rPr>
      </w:r>
      <w:r w:rsidR="00477924">
        <w:rPr>
          <w:iCs/>
        </w:rPr>
        <w:fldChar w:fldCharType="end"/>
      </w:r>
      <w:r w:rsidR="00875126">
        <w:rPr>
          <w:iCs/>
        </w:rPr>
      </w:r>
      <w:r w:rsidR="00875126">
        <w:rPr>
          <w:iCs/>
        </w:rPr>
        <w:fldChar w:fldCharType="separate"/>
      </w:r>
      <w:r w:rsidR="00477924">
        <w:rPr>
          <w:iCs/>
          <w:noProof/>
        </w:rPr>
        <w:t>(Aoki et al., 2015; Bardini et al., 2015; Kong et al., 2008; Lapidot et al., 1994; le Viseur et al., 2008)</w:t>
      </w:r>
      <w:r w:rsidR="00875126">
        <w:rPr>
          <w:iCs/>
        </w:rPr>
        <w:fldChar w:fldCharType="end"/>
      </w:r>
      <w:r w:rsidR="00875126">
        <w:rPr>
          <w:iCs/>
        </w:rPr>
        <w:t>.</w:t>
      </w:r>
      <w:r w:rsidR="008E5F01">
        <w:rPr>
          <w:iCs/>
        </w:rPr>
        <w:t xml:space="preserve">  </w:t>
      </w:r>
      <w:r w:rsidR="00875126">
        <w:rPr>
          <w:iCs/>
        </w:rPr>
        <w:t xml:space="preserve">Use of more immunodeficient mouse models with heightened sensitivity for human engraftment has </w:t>
      </w:r>
      <w:r w:rsidR="003E118C">
        <w:rPr>
          <w:iCs/>
        </w:rPr>
        <w:t>suggested plasticity</w:t>
      </w:r>
      <w:r w:rsidR="00875126">
        <w:rPr>
          <w:iCs/>
        </w:rPr>
        <w:t xml:space="preserve"> in AML LSCs </w:t>
      </w:r>
      <w:r w:rsidR="008E5F01">
        <w:rPr>
          <w:iCs/>
        </w:rPr>
        <w:t xml:space="preserve">similar to our findings, although the molecular mechanisms conferring this plasticity were unclear </w:t>
      </w:r>
      <w:r w:rsidR="00875126">
        <w:rPr>
          <w:iCs/>
        </w:rPr>
        <w:fldChar w:fldCharType="begin">
          <w:fldData xml:space="preserve">PEVuZE5vdGU+PENpdGU+PEF1dGhvcj5OZzwvQXV0aG9yPjxZZWFyPjIwMTY8L1llYXI+PFJlY051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</w:fldData>
        </w:fldChar>
      </w:r>
      <w:r w:rsidR="00477924">
        <w:rPr>
          <w:iCs/>
        </w:rPr>
        <w:instrText xml:space="preserve"> ADDIN EN.CITE </w:instrText>
      </w:r>
      <w:r w:rsidR="00477924">
        <w:rPr>
          <w:iCs/>
        </w:rPr>
        <w:fldChar w:fldCharType="begin">
          <w:fldData xml:space="preserve">PEVuZE5vdGU+PENpdGU+PEF1dGhvcj5OZzwvQXV0aG9yPjxZZWFyPjIwMTY8L1llYXI+PFJlY051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</w:fldData>
        </w:fldChar>
      </w:r>
      <w:r w:rsidR="00477924">
        <w:rPr>
          <w:iCs/>
        </w:rPr>
        <w:instrText xml:space="preserve"> ADDIN EN.CITE.DATA </w:instrText>
      </w:r>
      <w:r w:rsidR="00477924">
        <w:rPr>
          <w:iCs/>
        </w:rPr>
      </w:r>
      <w:r w:rsidR="00477924">
        <w:rPr>
          <w:iCs/>
        </w:rPr>
        <w:fldChar w:fldCharType="end"/>
      </w:r>
      <w:r w:rsidR="00875126">
        <w:rPr>
          <w:iCs/>
        </w:rPr>
      </w:r>
      <w:r w:rsidR="00875126">
        <w:rPr>
          <w:iCs/>
        </w:rPr>
        <w:fldChar w:fldCharType="separate"/>
      </w:r>
      <w:r w:rsidR="00477924">
        <w:rPr>
          <w:iCs/>
          <w:noProof/>
        </w:rPr>
        <w:t>(Ng et al., 2016; Sarry et al., 2011)</w:t>
      </w:r>
      <w:r w:rsidR="00875126">
        <w:rPr>
          <w:iCs/>
        </w:rPr>
        <w:fldChar w:fldCharType="end"/>
      </w:r>
      <w:r w:rsidR="00875126">
        <w:rPr>
          <w:iCs/>
        </w:rPr>
        <w:t>.</w:t>
      </w:r>
      <w:r w:rsidR="003E118C">
        <w:rPr>
          <w:iCs/>
        </w:rPr>
        <w:t xml:space="preserve">  </w:t>
      </w:r>
      <w:r w:rsidR="00F322C4">
        <w:rPr>
          <w:iCs/>
        </w:rPr>
        <w:t xml:space="preserve">The consensus is emerging that </w:t>
      </w:r>
      <w:r w:rsidR="00875126">
        <w:rPr>
          <w:iCs/>
        </w:rPr>
        <w:t xml:space="preserve">across many forms of leukemia, </w:t>
      </w:r>
      <w:r w:rsidR="00DF4FB6">
        <w:rPr>
          <w:iCs/>
        </w:rPr>
        <w:t xml:space="preserve">leukemic </w:t>
      </w:r>
      <w:r w:rsidR="00875126">
        <w:rPr>
          <w:iCs/>
        </w:rPr>
        <w:t xml:space="preserve">ontogeny </w:t>
      </w:r>
      <w:r w:rsidR="00DF4FB6">
        <w:rPr>
          <w:iCs/>
        </w:rPr>
        <w:t>depart</w:t>
      </w:r>
      <w:r w:rsidR="003E118C">
        <w:rPr>
          <w:iCs/>
        </w:rPr>
        <w:t>s</w:t>
      </w:r>
      <w:r w:rsidR="00DF4FB6">
        <w:rPr>
          <w:iCs/>
        </w:rPr>
        <w:t xml:space="preserve"> from the</w:t>
      </w:r>
      <w:r w:rsidR="00875126">
        <w:rPr>
          <w:iCs/>
        </w:rPr>
        <w:t xml:space="preserve"> strict stratification and </w:t>
      </w:r>
      <w:r w:rsidR="00875126">
        <w:rPr>
          <w:iCs/>
        </w:rPr>
        <w:lastRenderedPageBreak/>
        <w:t xml:space="preserve">unidirectional differentiation of </w:t>
      </w:r>
      <w:r w:rsidR="00DF4FB6">
        <w:rPr>
          <w:iCs/>
        </w:rPr>
        <w:t>healthy hematopoiesis</w:t>
      </w:r>
      <w:r w:rsidR="00F322C4">
        <w:rPr>
          <w:iCs/>
        </w:rPr>
        <w:t xml:space="preserve">.  Despite </w:t>
      </w:r>
      <w:r w:rsidR="008E5F01">
        <w:rPr>
          <w:iCs/>
        </w:rPr>
        <w:t>LSC paradigms undergoing constant revision</w:t>
      </w:r>
      <w:r w:rsidR="00875126">
        <w:rPr>
          <w:iCs/>
        </w:rPr>
        <w:t xml:space="preserve">, the notion that engraftable LSC content </w:t>
      </w:r>
      <w:r w:rsidR="00DF4FB6">
        <w:rPr>
          <w:iCs/>
        </w:rPr>
        <w:t>predicts</w:t>
      </w:r>
      <w:r w:rsidR="00875126">
        <w:rPr>
          <w:iCs/>
        </w:rPr>
        <w:t xml:space="preserve"> leukemia </w:t>
      </w:r>
      <w:r w:rsidR="00DF4FB6">
        <w:rPr>
          <w:iCs/>
        </w:rPr>
        <w:t>outcome</w:t>
      </w:r>
      <w:r w:rsidR="00875126">
        <w:rPr>
          <w:iCs/>
        </w:rPr>
        <w:t xml:space="preserve"> highlights the importance of LSCs in leukemic pathobiology and provides an</w:t>
      </w:r>
      <w:r w:rsidR="003E118C">
        <w:rPr>
          <w:iCs/>
        </w:rPr>
        <w:t xml:space="preserve"> ongoing</w:t>
      </w:r>
      <w:r w:rsidR="00875126">
        <w:rPr>
          <w:iCs/>
        </w:rPr>
        <w:t xml:space="preserve"> impetus for investigation of the determinants of their state</w:t>
      </w:r>
      <w:r w:rsidR="008E5F01">
        <w:rPr>
          <w:iCs/>
        </w:rPr>
        <w:t xml:space="preserve"> </w:t>
      </w:r>
      <w:r w:rsidR="00875126">
        <w:rPr>
          <w:iCs/>
        </w:rPr>
        <w:fldChar w:fldCharType="begin">
          <w:fldData xml:space="preserve">PEVuZE5vdGU+PENpdGU+PEF1dGhvcj5Nb25hY288L0F1dGhvcj48WWVhcj4yMDA0PC9ZZWFyPjxS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</w:fldData>
        </w:fldChar>
      </w:r>
      <w:r w:rsidR="00477924">
        <w:rPr>
          <w:iCs/>
        </w:rPr>
        <w:instrText xml:space="preserve"> ADDIN EN.CITE </w:instrText>
      </w:r>
      <w:r w:rsidR="00477924">
        <w:rPr>
          <w:iCs/>
        </w:rPr>
        <w:fldChar w:fldCharType="begin">
          <w:fldData xml:space="preserve">PEVuZE5vdGU+PENpdGU+PEF1dGhvcj5Nb25hY288L0F1dGhvcj48WWVhcj4yMDA0PC9ZZWFyPjxS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</w:fldData>
        </w:fldChar>
      </w:r>
      <w:r w:rsidR="00477924">
        <w:rPr>
          <w:iCs/>
        </w:rPr>
        <w:instrText xml:space="preserve"> ADDIN EN.CITE.DATA </w:instrText>
      </w:r>
      <w:r w:rsidR="00477924">
        <w:rPr>
          <w:iCs/>
        </w:rPr>
      </w:r>
      <w:r w:rsidR="00477924">
        <w:rPr>
          <w:iCs/>
        </w:rPr>
        <w:fldChar w:fldCharType="end"/>
      </w:r>
      <w:r w:rsidR="00875126">
        <w:rPr>
          <w:iCs/>
        </w:rPr>
      </w:r>
      <w:r w:rsidR="00875126">
        <w:rPr>
          <w:iCs/>
        </w:rPr>
        <w:fldChar w:fldCharType="separate"/>
      </w:r>
      <w:r w:rsidR="00477924">
        <w:rPr>
          <w:iCs/>
          <w:noProof/>
        </w:rPr>
        <w:t>(Monaco et al., 2004; Paczulla et al., 2017)</w:t>
      </w:r>
      <w:r w:rsidR="00875126">
        <w:rPr>
          <w:iCs/>
        </w:rPr>
        <w:fldChar w:fldCharType="end"/>
      </w:r>
      <w:r w:rsidR="00875126">
        <w:rPr>
          <w:iCs/>
        </w:rPr>
        <w:t xml:space="preserve">.  </w:t>
      </w:r>
      <w:r w:rsidR="00875126">
        <w:rPr>
          <w:iCs/>
        </w:rPr>
        <w:tab/>
      </w:r>
    </w:p>
    <w:p w14:paraId="5930D91D" w14:textId="02A996A4" w:rsidR="009161CB" w:rsidRPr="00313BB0" w:rsidRDefault="001D0489" w:rsidP="00875126">
      <w:pPr>
        <w:spacing w:line="480" w:lineRule="auto"/>
        <w:jc w:val="both"/>
        <w:rPr>
          <w:iCs/>
        </w:rPr>
      </w:pPr>
      <w:r>
        <w:rPr>
          <w:iCs/>
        </w:rPr>
        <w:tab/>
      </w:r>
      <w:r w:rsidR="00EC66C2">
        <w:rPr>
          <w:iCs/>
        </w:rPr>
        <w:t>Our data reinforce the notion that L</w:t>
      </w:r>
      <w:r w:rsidR="00C129D2">
        <w:rPr>
          <w:iCs/>
        </w:rPr>
        <w:t>S</w:t>
      </w:r>
      <w:r w:rsidR="00EC66C2">
        <w:rPr>
          <w:iCs/>
        </w:rPr>
        <w:t>C identity can be fluid, as has been described in stem cells of solid tumors</w:t>
      </w:r>
      <w:r w:rsidR="008E5F01">
        <w:rPr>
          <w:iCs/>
        </w:rPr>
        <w:t xml:space="preserve"> and sporadically in LSCs </w:t>
      </w:r>
      <w:r w:rsidR="00EC66C2">
        <w:rPr>
          <w:iCs/>
        </w:rPr>
        <w:fldChar w:fldCharType="begin">
          <w:fldData xml:space="preserve">PEVuZE5vdGU+PENpdGU+PEF1dGhvcj5HdXB0YTwvQXV0aG9yPjxZZWFyPjIwMTk8L1llYXI+PFJl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</w:fldData>
        </w:fldChar>
      </w:r>
      <w:r w:rsidR="00477924">
        <w:rPr>
          <w:iCs/>
        </w:rPr>
        <w:instrText xml:space="preserve"> ADDIN EN.CITE </w:instrText>
      </w:r>
      <w:r w:rsidR="00477924">
        <w:rPr>
          <w:iCs/>
        </w:rPr>
        <w:fldChar w:fldCharType="begin">
          <w:fldData xml:space="preserve">PEVuZE5vdGU+PENpdGU+PEF1dGhvcj5HdXB0YTwvQXV0aG9yPjxZZWFyPjIwMTk8L1llYXI+PFJl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</w:fldData>
        </w:fldChar>
      </w:r>
      <w:r w:rsidR="00477924">
        <w:rPr>
          <w:iCs/>
        </w:rPr>
        <w:instrText xml:space="preserve"> ADDIN EN.CITE.DATA </w:instrText>
      </w:r>
      <w:r w:rsidR="00477924">
        <w:rPr>
          <w:iCs/>
        </w:rPr>
      </w:r>
      <w:r w:rsidR="00477924">
        <w:rPr>
          <w:iCs/>
        </w:rPr>
        <w:fldChar w:fldCharType="end"/>
      </w:r>
      <w:r w:rsidR="00EC66C2">
        <w:rPr>
          <w:iCs/>
        </w:rPr>
      </w:r>
      <w:r w:rsidR="00EC66C2">
        <w:rPr>
          <w:iCs/>
        </w:rPr>
        <w:fldChar w:fldCharType="separate"/>
      </w:r>
      <w:r w:rsidR="00477924">
        <w:rPr>
          <w:iCs/>
          <w:noProof/>
        </w:rPr>
        <w:t>(Fumagalli et al., 2020; Gupta et al., 2019)</w:t>
      </w:r>
      <w:r w:rsidR="00EC66C2">
        <w:rPr>
          <w:iCs/>
        </w:rPr>
        <w:fldChar w:fldCharType="end"/>
      </w:r>
      <w:r w:rsidR="00EC66C2">
        <w:rPr>
          <w:iCs/>
        </w:rPr>
        <w:t>.</w:t>
      </w:r>
      <w:r w:rsidR="008E5F01">
        <w:rPr>
          <w:iCs/>
        </w:rPr>
        <w:t xml:space="preserve">  </w:t>
      </w:r>
      <w:r w:rsidR="00C105F3">
        <w:rPr>
          <w:iCs/>
        </w:rPr>
        <w:t>Use of NSG mice led to the first evidence that AML L</w:t>
      </w:r>
      <w:r w:rsidR="00C129D2">
        <w:rPr>
          <w:iCs/>
        </w:rPr>
        <w:t>S</w:t>
      </w:r>
      <w:r w:rsidR="00C105F3">
        <w:rPr>
          <w:iCs/>
        </w:rPr>
        <w:t>Cs within CD34</w:t>
      </w:r>
      <w:r w:rsidR="00C105F3" w:rsidRPr="00A5487F">
        <w:rPr>
          <w:iCs/>
          <w:vertAlign w:val="superscript"/>
        </w:rPr>
        <w:t>-</w:t>
      </w:r>
      <w:r w:rsidR="00C105F3">
        <w:rPr>
          <w:iCs/>
        </w:rPr>
        <w:t xml:space="preserve"> fractions could </w:t>
      </w:r>
      <w:r w:rsidR="00855254">
        <w:rPr>
          <w:iCs/>
        </w:rPr>
        <w:t>re</w:t>
      </w:r>
      <w:r w:rsidR="00C105F3">
        <w:rPr>
          <w:iCs/>
        </w:rPr>
        <w:t xml:space="preserve">constitute the </w:t>
      </w:r>
      <w:r w:rsidR="00855254">
        <w:rPr>
          <w:iCs/>
        </w:rPr>
        <w:t xml:space="preserve">full </w:t>
      </w:r>
      <w:r w:rsidR="00C105F3">
        <w:rPr>
          <w:iCs/>
        </w:rPr>
        <w:t xml:space="preserve">cellular diversity of the original AML specimen, although the mechanism of this cell state interconversion was </w:t>
      </w:r>
      <w:r w:rsidR="00684993">
        <w:rPr>
          <w:iCs/>
        </w:rPr>
        <w:t>un</w:t>
      </w:r>
      <w:r w:rsidR="0026015B">
        <w:rPr>
          <w:iCs/>
        </w:rPr>
        <w:t>known</w:t>
      </w:r>
      <w:r w:rsidR="008E5F01">
        <w:rPr>
          <w:iCs/>
        </w:rPr>
        <w:t xml:space="preserve"> </w:t>
      </w:r>
      <w:r w:rsidR="00C105F3">
        <w:rPr>
          <w:iCs/>
        </w:rPr>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rPr>
          <w:iCs/>
        </w:rPr>
        <w:instrText xml:space="preserve"> ADDIN EN.CITE </w:instrText>
      </w:r>
      <w:r w:rsidR="00477924">
        <w:rPr>
          <w:iCs/>
        </w:rPr>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rPr>
          <w:iCs/>
        </w:rPr>
        <w:instrText xml:space="preserve"> ADDIN EN.CITE.DATA </w:instrText>
      </w:r>
      <w:r w:rsidR="00477924">
        <w:rPr>
          <w:iCs/>
        </w:rPr>
      </w:r>
      <w:r w:rsidR="00477924">
        <w:rPr>
          <w:iCs/>
        </w:rPr>
        <w:fldChar w:fldCharType="end"/>
      </w:r>
      <w:r w:rsidR="00C105F3">
        <w:rPr>
          <w:iCs/>
        </w:rPr>
      </w:r>
      <w:r w:rsidR="00C105F3">
        <w:rPr>
          <w:iCs/>
        </w:rPr>
        <w:fldChar w:fldCharType="separate"/>
      </w:r>
      <w:r w:rsidR="00477924">
        <w:rPr>
          <w:iCs/>
          <w:noProof/>
        </w:rPr>
        <w:t>(Sarry et al., 2011)</w:t>
      </w:r>
      <w:r w:rsidR="00C105F3">
        <w:rPr>
          <w:iCs/>
        </w:rPr>
        <w:fldChar w:fldCharType="end"/>
      </w:r>
      <w:r w:rsidR="00C105F3">
        <w:rPr>
          <w:iCs/>
        </w:rPr>
        <w:t xml:space="preserve">.  </w:t>
      </w:r>
      <w:r w:rsidR="00CD2F92">
        <w:rPr>
          <w:iCs/>
        </w:rPr>
        <w:t>A</w:t>
      </w:r>
      <w:r w:rsidR="00C105F3">
        <w:rPr>
          <w:iCs/>
        </w:rPr>
        <w:t xml:space="preserve"> recent study reported that acute promyelocytic leukemia cells undergoing differentiation driven by retinoic acid could re-acquire the L</w:t>
      </w:r>
      <w:r w:rsidR="00C129D2">
        <w:rPr>
          <w:iCs/>
        </w:rPr>
        <w:t>S</w:t>
      </w:r>
      <w:r w:rsidR="00C105F3">
        <w:rPr>
          <w:iCs/>
        </w:rPr>
        <w:t xml:space="preserve">C state following </w:t>
      </w:r>
      <w:r w:rsidR="00CD2F92">
        <w:rPr>
          <w:iCs/>
        </w:rPr>
        <w:t xml:space="preserve">drug </w:t>
      </w:r>
      <w:r w:rsidR="00C105F3">
        <w:rPr>
          <w:iCs/>
        </w:rPr>
        <w:t>withdrawal</w:t>
      </w:r>
      <w:r w:rsidR="008E5F01">
        <w:rPr>
          <w:iCs/>
        </w:rPr>
        <w:t xml:space="preserve"> </w:t>
      </w:r>
      <w:r w:rsidR="00C105F3">
        <w:rPr>
          <w:iCs/>
        </w:rPr>
        <w:fldChar w:fldCharType="begin">
          <w:fldData xml:space="preserve">PEVuZE5vdGU+PENpdGU+PEF1dGhvcj5NY0tlbnppZTwvQXV0aG9yPjxZZWFyPjIwMTk8L1llYXI+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</w:fldData>
        </w:fldChar>
      </w:r>
      <w:r w:rsidR="00477924">
        <w:rPr>
          <w:iCs/>
        </w:rPr>
        <w:instrText xml:space="preserve"> ADDIN EN.CITE </w:instrText>
      </w:r>
      <w:r w:rsidR="00477924">
        <w:rPr>
          <w:iCs/>
        </w:rPr>
        <w:fldChar w:fldCharType="begin">
          <w:fldData xml:space="preserve">PEVuZE5vdGU+PENpdGU+PEF1dGhvcj5NY0tlbnppZTwvQXV0aG9yPjxZZWFyPjIwMTk8L1llYXI+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</w:fldData>
        </w:fldChar>
      </w:r>
      <w:r w:rsidR="00477924">
        <w:rPr>
          <w:iCs/>
        </w:rPr>
        <w:instrText xml:space="preserve"> ADDIN EN.CITE.DATA </w:instrText>
      </w:r>
      <w:r w:rsidR="00477924">
        <w:rPr>
          <w:iCs/>
        </w:rPr>
      </w:r>
      <w:r w:rsidR="00477924">
        <w:rPr>
          <w:iCs/>
        </w:rPr>
        <w:fldChar w:fldCharType="end"/>
      </w:r>
      <w:r w:rsidR="00C105F3">
        <w:rPr>
          <w:iCs/>
        </w:rPr>
      </w:r>
      <w:r w:rsidR="00C105F3">
        <w:rPr>
          <w:iCs/>
        </w:rPr>
        <w:fldChar w:fldCharType="separate"/>
      </w:r>
      <w:r w:rsidR="00477924">
        <w:rPr>
          <w:iCs/>
          <w:noProof/>
        </w:rPr>
        <w:t>(McKenzie et al., 2019)</w:t>
      </w:r>
      <w:r w:rsidR="00C105F3">
        <w:rPr>
          <w:iCs/>
        </w:rPr>
        <w:fldChar w:fldCharType="end"/>
      </w:r>
      <w:r w:rsidR="00C105F3">
        <w:rPr>
          <w:iCs/>
        </w:rPr>
        <w:t xml:space="preserve">.  </w:t>
      </w:r>
      <w:r w:rsidR="00CD2F92">
        <w:rPr>
          <w:iCs/>
        </w:rPr>
        <w:t>In B-ALL</w:t>
      </w:r>
      <w:r w:rsidR="0082074D">
        <w:rPr>
          <w:iCs/>
        </w:rPr>
        <w:t xml:space="preserve">, we </w:t>
      </w:r>
      <w:r w:rsidR="00CD2F92">
        <w:rPr>
          <w:iCs/>
        </w:rPr>
        <w:t xml:space="preserve">detected </w:t>
      </w:r>
      <w:r w:rsidR="0082074D">
        <w:rPr>
          <w:iCs/>
        </w:rPr>
        <w:t>L</w:t>
      </w:r>
      <w:r w:rsidR="00C129D2">
        <w:rPr>
          <w:iCs/>
        </w:rPr>
        <w:t>S</w:t>
      </w:r>
      <w:r w:rsidR="0082074D">
        <w:rPr>
          <w:iCs/>
        </w:rPr>
        <w:t>C</w:t>
      </w:r>
      <w:r w:rsidR="003E118C">
        <w:rPr>
          <w:iCs/>
        </w:rPr>
        <w:t xml:space="preserve"> emergence from </w:t>
      </w:r>
      <w:r w:rsidR="0082074D">
        <w:rPr>
          <w:iCs/>
        </w:rPr>
        <w:t xml:space="preserve">all </w:t>
      </w:r>
      <w:r w:rsidR="00CD2F92">
        <w:rPr>
          <w:iCs/>
        </w:rPr>
        <w:t>immunophenotypic</w:t>
      </w:r>
      <w:r w:rsidR="0082074D">
        <w:rPr>
          <w:iCs/>
        </w:rPr>
        <w:t xml:space="preserve"> populations</w:t>
      </w:r>
      <w:r w:rsidR="00385731">
        <w:rPr>
          <w:iCs/>
        </w:rPr>
        <w:t xml:space="preserve"> - </w:t>
      </w:r>
      <w:r w:rsidR="0082074D">
        <w:rPr>
          <w:iCs/>
        </w:rPr>
        <w:t>even the most differentiated CD34</w:t>
      </w:r>
      <w:r w:rsidR="0082074D" w:rsidRPr="00A5487F">
        <w:rPr>
          <w:iCs/>
          <w:vertAlign w:val="superscript"/>
        </w:rPr>
        <w:t>-</w:t>
      </w:r>
      <w:r w:rsidR="0082074D">
        <w:rPr>
          <w:iCs/>
        </w:rPr>
        <w:t xml:space="preserve"> blasts</w:t>
      </w:r>
      <w:r w:rsidR="00C105F3">
        <w:rPr>
          <w:iCs/>
        </w:rPr>
        <w:t xml:space="preserve"> </w:t>
      </w:r>
      <w:r w:rsidR="003E118C">
        <w:rPr>
          <w:iCs/>
        </w:rPr>
        <w:t>–</w:t>
      </w:r>
      <w:r w:rsidR="00385731">
        <w:rPr>
          <w:iCs/>
        </w:rPr>
        <w:t xml:space="preserve"> </w:t>
      </w:r>
      <w:r w:rsidR="003E118C">
        <w:rPr>
          <w:iCs/>
        </w:rPr>
        <w:t xml:space="preserve">with </w:t>
      </w:r>
      <w:r w:rsidR="00802472">
        <w:rPr>
          <w:iCs/>
        </w:rPr>
        <w:t xml:space="preserve">the </w:t>
      </w:r>
      <w:r w:rsidR="003E118C">
        <w:rPr>
          <w:iCs/>
        </w:rPr>
        <w:t>capability of</w:t>
      </w:r>
      <w:r w:rsidR="00C105F3">
        <w:rPr>
          <w:iCs/>
        </w:rPr>
        <w:t xml:space="preserve"> reconstituting the </w:t>
      </w:r>
      <w:r w:rsidR="00385731">
        <w:rPr>
          <w:iCs/>
        </w:rPr>
        <w:t xml:space="preserve">full </w:t>
      </w:r>
      <w:r w:rsidR="00C105F3">
        <w:rPr>
          <w:iCs/>
        </w:rPr>
        <w:t>cellular diversity of the original leukemia</w:t>
      </w:r>
      <w:r w:rsidR="0082074D">
        <w:rPr>
          <w:iCs/>
        </w:rPr>
        <w:t>.</w:t>
      </w:r>
      <w:r w:rsidR="00313BB0">
        <w:rPr>
          <w:iCs/>
        </w:rPr>
        <w:t xml:space="preserve">  Moreover, using CITE-seq, we found that cells bearing </w:t>
      </w:r>
      <w:r w:rsidR="00DF4FB6">
        <w:rPr>
          <w:iCs/>
        </w:rPr>
        <w:t>stem cell</w:t>
      </w:r>
      <w:r w:rsidR="00313BB0">
        <w:rPr>
          <w:iCs/>
        </w:rPr>
        <w:t xml:space="preserve"> </w:t>
      </w:r>
      <w:r w:rsidR="003E118C">
        <w:rPr>
          <w:iCs/>
        </w:rPr>
        <w:t xml:space="preserve">transcriptional </w:t>
      </w:r>
      <w:r w:rsidR="00313BB0">
        <w:rPr>
          <w:iCs/>
        </w:rPr>
        <w:t xml:space="preserve">signatures existed </w:t>
      </w:r>
      <w:r w:rsidR="00684993">
        <w:rPr>
          <w:iCs/>
        </w:rPr>
        <w:t xml:space="preserve">in </w:t>
      </w:r>
      <w:r w:rsidR="00313BB0">
        <w:rPr>
          <w:iCs/>
        </w:rPr>
        <w:t xml:space="preserve">all phenotypic </w:t>
      </w:r>
      <w:r w:rsidR="00684993">
        <w:rPr>
          <w:iCs/>
        </w:rPr>
        <w:t>states</w:t>
      </w:r>
      <w:r w:rsidR="00313BB0">
        <w:rPr>
          <w:iCs/>
        </w:rPr>
        <w:t>, demonstrative of dis</w:t>
      </w:r>
      <w:r w:rsidR="00C129D2">
        <w:rPr>
          <w:iCs/>
        </w:rPr>
        <w:t>cordance</w:t>
      </w:r>
      <w:r w:rsidR="00313BB0">
        <w:rPr>
          <w:iCs/>
        </w:rPr>
        <w:t xml:space="preserve"> of surface marker profiles and stem cell signatures.</w:t>
      </w:r>
    </w:p>
    <w:p w14:paraId="0BC9CB15" w14:textId="679D2464" w:rsidR="00802472" w:rsidRDefault="009161CB" w:rsidP="00E83F8A">
      <w:pPr>
        <w:spacing w:line="480" w:lineRule="auto"/>
        <w:jc w:val="both"/>
        <w:rPr>
          <w:iCs/>
        </w:rPr>
      </w:pPr>
      <w:r>
        <w:rPr>
          <w:iCs/>
        </w:rPr>
        <w:tab/>
        <w:t xml:space="preserve">Our </w:t>
      </w:r>
      <w:r w:rsidR="00C105F3">
        <w:rPr>
          <w:iCs/>
        </w:rPr>
        <w:t>efforts</w:t>
      </w:r>
      <w:r>
        <w:rPr>
          <w:iCs/>
        </w:rPr>
        <w:t xml:space="preserve"> to uncover mechanisms of L</w:t>
      </w:r>
      <w:r w:rsidR="00C129D2">
        <w:rPr>
          <w:iCs/>
        </w:rPr>
        <w:t>S</w:t>
      </w:r>
      <w:r>
        <w:rPr>
          <w:iCs/>
        </w:rPr>
        <w:t xml:space="preserve">C plasticity led us to MYC signaling and implicated </w:t>
      </w:r>
      <w:r w:rsidR="008E5F01">
        <w:rPr>
          <w:iCs/>
        </w:rPr>
        <w:t>metabolic rewiring</w:t>
      </w:r>
      <w:r>
        <w:rPr>
          <w:iCs/>
        </w:rPr>
        <w:t xml:space="preserve"> in </w:t>
      </w:r>
      <w:r w:rsidR="00684993">
        <w:rPr>
          <w:iCs/>
        </w:rPr>
        <w:t>dedifferentiation</w:t>
      </w:r>
      <w:r w:rsidR="00802472">
        <w:rPr>
          <w:iCs/>
        </w:rPr>
        <w:t xml:space="preserve"> of 34- cells</w:t>
      </w:r>
      <w:r w:rsidR="0026015B">
        <w:rPr>
          <w:iCs/>
        </w:rPr>
        <w:t xml:space="preserve">.  </w:t>
      </w:r>
      <w:r w:rsidR="000719A0">
        <w:rPr>
          <w:iCs/>
        </w:rPr>
        <w:t>Oncogenic MYC activity is a downstream effector of transforming MLL translocations and mitochondrial turnover is important for L</w:t>
      </w:r>
      <w:r w:rsidR="00C129D2">
        <w:rPr>
          <w:iCs/>
        </w:rPr>
        <w:t>S</w:t>
      </w:r>
      <w:r w:rsidR="000719A0">
        <w:rPr>
          <w:iCs/>
        </w:rPr>
        <w:t>C homeostasis</w:t>
      </w:r>
      <w:r w:rsidR="008E5F01">
        <w:rPr>
          <w:iCs/>
        </w:rPr>
        <w:t xml:space="preserve"> </w:t>
      </w:r>
      <w:r w:rsidR="000719A0">
        <w:rPr>
          <w:iCs/>
        </w:rPr>
        <w:fldChar w:fldCharType="begin">
          <w:fldData xml:space="preserve">PEVuZE5vdGU+PENpdGU+PEF1dGhvcj5QZWk8L0F1dGhvcj48WWVhcj4yMDE4PC9ZZWFyPjxSZWNO
dW0+MjUwPC9SZWNOdW0+PERpc3BsYXlUZXh0PihEYXdzb24gZXQgYWwuLCAyMDExOyBQZWkgZXQg
YWwuLCAyMDE4KTwvRGlzcGxheVRleHQ+PHJlY29yZD48cmVjLW51bWJlcj4yNTA8L3JlYy1udW1i
ZXI+PGZvcmVpZ24ta2V5cz48a2V5IGFwcD0iRU4iIGRiLWlkPSIyd2RycmZwYXUwZnZ0ZmVwczlm
cHR4OW9zOTV4cHB2ZTVyOTIiIHRpbWVzdGFtcD0iMTU2ODEzNzEwNiI+MjUw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KmFtcGs8L2tleXdvcmQ+PGtleXdvcmQ+KmZpczE8L2tleXdvcmQ+PGtl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</w:fldData>
        </w:fldChar>
      </w:r>
      <w:r w:rsidR="00477924">
        <w:rPr>
          <w:iCs/>
        </w:rPr>
        <w:instrText xml:space="preserve"> ADDIN EN.CITE </w:instrText>
      </w:r>
      <w:r w:rsidR="00477924">
        <w:rPr>
          <w:iCs/>
        </w:rPr>
        <w:fldChar w:fldCharType="begin">
          <w:fldData xml:space="preserve">PEVuZE5vdGU+PENpdGU+PEF1dGhvcj5QZWk8L0F1dGhvcj48WWVhcj4yMDE4PC9ZZWFyPjxSZWNO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</w:fldData>
        </w:fldChar>
      </w:r>
      <w:r w:rsidR="00477924">
        <w:rPr>
          <w:iCs/>
        </w:rPr>
        <w:instrText xml:space="preserve"> ADDIN EN.CITE.DATA </w:instrText>
      </w:r>
      <w:r w:rsidR="00477924">
        <w:rPr>
          <w:iCs/>
        </w:rPr>
      </w:r>
      <w:r w:rsidR="00477924">
        <w:rPr>
          <w:iCs/>
        </w:rPr>
        <w:fldChar w:fldCharType="end"/>
      </w:r>
      <w:r w:rsidR="000719A0">
        <w:rPr>
          <w:iCs/>
        </w:rPr>
      </w:r>
      <w:r w:rsidR="000719A0">
        <w:rPr>
          <w:iCs/>
        </w:rPr>
        <w:fldChar w:fldCharType="separate"/>
      </w:r>
      <w:r w:rsidR="00477924">
        <w:rPr>
          <w:iCs/>
          <w:noProof/>
        </w:rPr>
        <w:t>(Dawson et al., 2011; Pei et al., 2018)</w:t>
      </w:r>
      <w:r w:rsidR="000719A0">
        <w:rPr>
          <w:iCs/>
        </w:rPr>
        <w:fldChar w:fldCharType="end"/>
      </w:r>
      <w:r w:rsidR="000719A0">
        <w:rPr>
          <w:iCs/>
        </w:rPr>
        <w:t>.</w:t>
      </w:r>
      <w:r w:rsidR="00AD5962">
        <w:rPr>
          <w:iCs/>
        </w:rPr>
        <w:t xml:space="preserve">  </w:t>
      </w:r>
      <w:r w:rsidR="00D1497E">
        <w:rPr>
          <w:iCs/>
        </w:rPr>
        <w:t xml:space="preserve">MYC can drive </w:t>
      </w:r>
      <w:r w:rsidR="003E118C">
        <w:rPr>
          <w:iCs/>
        </w:rPr>
        <w:t xml:space="preserve">both </w:t>
      </w:r>
      <w:r w:rsidR="00D1497E">
        <w:rPr>
          <w:iCs/>
        </w:rPr>
        <w:t xml:space="preserve">mitochondrial oxidative metabolism </w:t>
      </w:r>
      <w:r w:rsidR="003E118C">
        <w:rPr>
          <w:iCs/>
        </w:rPr>
        <w:t xml:space="preserve">and glycolysis in </w:t>
      </w:r>
      <w:r w:rsidR="00D1497E">
        <w:rPr>
          <w:iCs/>
        </w:rPr>
        <w:t>cancer</w:t>
      </w:r>
      <w:r w:rsidR="008E5F01">
        <w:rPr>
          <w:iCs/>
        </w:rPr>
        <w:t xml:space="preserve"> </w:t>
      </w:r>
      <w:r w:rsidR="00D1497E">
        <w:rPr>
          <w:iCs/>
        </w:rPr>
        <w:fldChar w:fldCharType="begin">
          <w:fldData xml:space="preserve">PEVuZE5vdGU+PENpdGU+PEF1dGhvcj5MZWU8L0F1dGhvcj48WWVhcj4yMDE3PC9ZZWFyPjxSZWNO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</w:fldData>
        </w:fldChar>
      </w:r>
      <w:r w:rsidR="00477924">
        <w:rPr>
          <w:iCs/>
        </w:rPr>
        <w:instrText xml:space="preserve"> ADDIN EN.CITE </w:instrText>
      </w:r>
      <w:r w:rsidR="00477924">
        <w:rPr>
          <w:iCs/>
        </w:rPr>
        <w:fldChar w:fldCharType="begin">
          <w:fldData xml:space="preserve">PEVuZE5vdGU+PENpdGU+PEF1dGhvcj5MZWU8L0F1dGhvcj48WWVhcj4yMDE3PC9ZZWFyPjxSZWNO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</w:fldData>
        </w:fldChar>
      </w:r>
      <w:r w:rsidR="00477924">
        <w:rPr>
          <w:iCs/>
        </w:rPr>
        <w:instrText xml:space="preserve"> ADDIN EN.CITE.DATA </w:instrText>
      </w:r>
      <w:r w:rsidR="00477924">
        <w:rPr>
          <w:iCs/>
        </w:rPr>
      </w:r>
      <w:r w:rsidR="00477924">
        <w:rPr>
          <w:iCs/>
        </w:rPr>
        <w:fldChar w:fldCharType="end"/>
      </w:r>
      <w:r w:rsidR="00D1497E">
        <w:rPr>
          <w:iCs/>
        </w:rPr>
      </w:r>
      <w:r w:rsidR="00D1497E">
        <w:rPr>
          <w:iCs/>
        </w:rPr>
        <w:fldChar w:fldCharType="separate"/>
      </w:r>
      <w:r w:rsidR="00477924">
        <w:rPr>
          <w:iCs/>
          <w:noProof/>
        </w:rPr>
        <w:t>(Fang et al., 2019; Lee et al., 2017)</w:t>
      </w:r>
      <w:r w:rsidR="00D1497E">
        <w:rPr>
          <w:iCs/>
        </w:rPr>
        <w:fldChar w:fldCharType="end"/>
      </w:r>
      <w:r w:rsidR="00D1497E">
        <w:rPr>
          <w:iCs/>
        </w:rPr>
        <w:t>.</w:t>
      </w:r>
      <w:r w:rsidR="00DC557B">
        <w:rPr>
          <w:iCs/>
        </w:rPr>
        <w:t xml:space="preserve">  </w:t>
      </w:r>
      <w:r w:rsidR="00580DA3">
        <w:rPr>
          <w:iCs/>
        </w:rPr>
        <w:t>We impaired MYC activity through inhibition of BET bromodomain proteins</w:t>
      </w:r>
      <w:r w:rsidR="00DF4FB6">
        <w:rPr>
          <w:iCs/>
        </w:rPr>
        <w:t>,</w:t>
      </w:r>
      <w:r w:rsidR="00CD2F92">
        <w:rPr>
          <w:iCs/>
        </w:rPr>
        <w:t xml:space="preserve"> </w:t>
      </w:r>
      <w:r w:rsidR="00C105F3">
        <w:rPr>
          <w:iCs/>
        </w:rPr>
        <w:t>finding that this intervention</w:t>
      </w:r>
      <w:r w:rsidR="008E5F01">
        <w:rPr>
          <w:iCs/>
        </w:rPr>
        <w:t xml:space="preserve"> perturbed cellular metabolism and</w:t>
      </w:r>
      <w:r w:rsidR="00C105F3">
        <w:rPr>
          <w:iCs/>
        </w:rPr>
        <w:t xml:space="preserve"> blocked the conversion</w:t>
      </w:r>
      <w:r w:rsidR="00DC1A9E">
        <w:rPr>
          <w:iCs/>
        </w:rPr>
        <w:t xml:space="preserve"> of CD34</w:t>
      </w:r>
      <w:r w:rsidR="00DC1A9E" w:rsidRPr="00A5487F">
        <w:rPr>
          <w:iCs/>
          <w:vertAlign w:val="superscript"/>
        </w:rPr>
        <w:t>-</w:t>
      </w:r>
      <w:r w:rsidR="00DC1A9E">
        <w:rPr>
          <w:iCs/>
        </w:rPr>
        <w:t xml:space="preserve"> to CD34</w:t>
      </w:r>
      <w:r w:rsidR="00DC1A9E" w:rsidRPr="00A5487F">
        <w:rPr>
          <w:iCs/>
          <w:vertAlign w:val="superscript"/>
        </w:rPr>
        <w:t>+</w:t>
      </w:r>
      <w:r w:rsidR="00DC1A9E">
        <w:rPr>
          <w:iCs/>
        </w:rPr>
        <w:t xml:space="preserve"> cells</w:t>
      </w:r>
      <w:r w:rsidR="008E5F01">
        <w:rPr>
          <w:iCs/>
        </w:rPr>
        <w:t xml:space="preserve"> </w:t>
      </w:r>
      <w:r w:rsidR="00580DA3">
        <w:rPr>
          <w:iCs/>
        </w:rPr>
        <w:fldChar w:fldCharType="begin">
          <w:fldData xml:space="preserve">PEVuZE5vdGU+PENpdGU+PEF1dGhvcj5EYXdzb248L0F1dGhvcj48WWVhcj4yMDExPC9ZZWFyPjxS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</w:fldData>
        </w:fldChar>
      </w:r>
      <w:r w:rsidR="00477924">
        <w:rPr>
          <w:iCs/>
        </w:rPr>
        <w:instrText xml:space="preserve"> ADDIN EN.CITE </w:instrText>
      </w:r>
      <w:r w:rsidR="00477924">
        <w:rPr>
          <w:iCs/>
        </w:rPr>
        <w:fldChar w:fldCharType="begin">
          <w:fldData xml:space="preserve">PEVuZE5vdGU+PENpdGU+PEF1dGhvcj5EYXdzb248L0F1dGhvcj48WWVhcj4yMDExPC9ZZWFyPjxS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</w:fldData>
        </w:fldChar>
      </w:r>
      <w:r w:rsidR="00477924">
        <w:rPr>
          <w:iCs/>
        </w:rPr>
        <w:instrText xml:space="preserve"> ADDIN EN.CITE.DATA </w:instrText>
      </w:r>
      <w:r w:rsidR="00477924">
        <w:rPr>
          <w:iCs/>
        </w:rPr>
      </w:r>
      <w:r w:rsidR="00477924">
        <w:rPr>
          <w:iCs/>
        </w:rPr>
        <w:fldChar w:fldCharType="end"/>
      </w:r>
      <w:r w:rsidR="00580DA3">
        <w:rPr>
          <w:iCs/>
        </w:rPr>
      </w:r>
      <w:r w:rsidR="00580DA3">
        <w:rPr>
          <w:iCs/>
        </w:rPr>
        <w:fldChar w:fldCharType="separate"/>
      </w:r>
      <w:r w:rsidR="00477924">
        <w:rPr>
          <w:iCs/>
          <w:noProof/>
        </w:rPr>
        <w:t>(Bardini et al., 2018; Dawson et al., 2011; Delmore et al., 2011)</w:t>
      </w:r>
      <w:r w:rsidR="00580DA3">
        <w:rPr>
          <w:iCs/>
        </w:rPr>
        <w:fldChar w:fldCharType="end"/>
      </w:r>
      <w:r w:rsidR="00580DA3">
        <w:rPr>
          <w:iCs/>
        </w:rPr>
        <w:t xml:space="preserve">.  </w:t>
      </w:r>
      <w:r w:rsidR="003E118C">
        <w:rPr>
          <w:iCs/>
        </w:rPr>
        <w:t>Although w</w:t>
      </w:r>
      <w:r w:rsidR="006352F7">
        <w:rPr>
          <w:iCs/>
        </w:rPr>
        <w:t xml:space="preserve">e found that </w:t>
      </w:r>
      <w:r w:rsidR="00DC557B">
        <w:rPr>
          <w:iCs/>
        </w:rPr>
        <w:t xml:space="preserve">direct </w:t>
      </w:r>
      <w:r w:rsidR="006352F7">
        <w:rPr>
          <w:iCs/>
        </w:rPr>
        <w:t xml:space="preserve">inhibition of mitochondrial translation </w:t>
      </w:r>
      <w:r w:rsidR="003E118C">
        <w:rPr>
          <w:iCs/>
        </w:rPr>
        <w:t>transiently impeded</w:t>
      </w:r>
      <w:r w:rsidR="006352F7">
        <w:rPr>
          <w:iCs/>
        </w:rPr>
        <w:t xml:space="preserve"> </w:t>
      </w:r>
      <w:r w:rsidR="006352F7">
        <w:rPr>
          <w:iCs/>
        </w:rPr>
        <w:lastRenderedPageBreak/>
        <w:t xml:space="preserve">growth of </w:t>
      </w:r>
      <w:r w:rsidR="00144515" w:rsidRPr="00144515">
        <w:rPr>
          <w:iCs/>
        </w:rPr>
        <w:t>cells</w:t>
      </w:r>
      <w:r w:rsidR="006352F7">
        <w:rPr>
          <w:iCs/>
        </w:rPr>
        <w:t xml:space="preserve"> in vivo</w:t>
      </w:r>
      <w:r w:rsidR="003E118C">
        <w:rPr>
          <w:iCs/>
        </w:rPr>
        <w:t>, this intervention promoted the emergence of dedifferentiated CD34+ cells containing</w:t>
      </w:r>
      <w:r w:rsidR="00DC557B">
        <w:rPr>
          <w:iCs/>
        </w:rPr>
        <w:t xml:space="preserve"> transplantable</w:t>
      </w:r>
      <w:r w:rsidR="003E118C">
        <w:rPr>
          <w:iCs/>
        </w:rPr>
        <w:t xml:space="preserve"> LSCs, suggesting that </w:t>
      </w:r>
      <w:r w:rsidR="00DC557B">
        <w:rPr>
          <w:iCs/>
        </w:rPr>
        <w:t>inhibition of oxidative phosphorylation</w:t>
      </w:r>
      <w:r w:rsidR="00D75501">
        <w:rPr>
          <w:iCs/>
        </w:rPr>
        <w:t xml:space="preserve"> facilitate</w:t>
      </w:r>
      <w:r w:rsidR="00DC557B">
        <w:rPr>
          <w:iCs/>
        </w:rPr>
        <w:t>s</w:t>
      </w:r>
      <w:r w:rsidR="00D75501">
        <w:rPr>
          <w:iCs/>
        </w:rPr>
        <w:t xml:space="preserve"> dedifferentiation</w:t>
      </w:r>
      <w:r w:rsidR="00DC557B">
        <w:rPr>
          <w:iCs/>
        </w:rPr>
        <w:t xml:space="preserve"> to the quiescent, glycolytic LSC state</w:t>
      </w:r>
      <w:r w:rsidR="006352F7">
        <w:rPr>
          <w:iCs/>
        </w:rPr>
        <w:t>.</w:t>
      </w:r>
      <w:r w:rsidR="00D75501">
        <w:rPr>
          <w:iCs/>
        </w:rPr>
        <w:t xml:space="preserve">  </w:t>
      </w:r>
      <w:r w:rsidR="008E5F01">
        <w:rPr>
          <w:iCs/>
        </w:rPr>
        <w:t xml:space="preserve">Our data indicate </w:t>
      </w:r>
      <w:r w:rsidR="00144515">
        <w:rPr>
          <w:iCs/>
        </w:rPr>
        <w:t xml:space="preserve">that </w:t>
      </w:r>
      <w:r w:rsidR="008E5F01">
        <w:rPr>
          <w:iCs/>
        </w:rPr>
        <w:t xml:space="preserve">the LSCs are quiescent and glycolytic with low levels of oxidative phosphorylation and reactive oxygen species compared to other populations.  </w:t>
      </w:r>
      <w:r w:rsidR="00DC557B">
        <w:rPr>
          <w:iCs/>
        </w:rPr>
        <w:t>In</w:t>
      </w:r>
      <w:r w:rsidR="00D75501">
        <w:rPr>
          <w:iCs/>
        </w:rPr>
        <w:t xml:space="preserve"> AML, LSCs </w:t>
      </w:r>
      <w:r w:rsidR="00DC557B">
        <w:rPr>
          <w:iCs/>
        </w:rPr>
        <w:t xml:space="preserve">also </w:t>
      </w:r>
      <w:r w:rsidR="00D75501">
        <w:rPr>
          <w:iCs/>
        </w:rPr>
        <w:t xml:space="preserve">contain relatively low levels of reactive oxygen species; however, </w:t>
      </w:r>
      <w:r w:rsidR="008E5F01">
        <w:rPr>
          <w:iCs/>
        </w:rPr>
        <w:t xml:space="preserve">in contrast to our findings, </w:t>
      </w:r>
      <w:r w:rsidR="00D75501">
        <w:rPr>
          <w:iCs/>
        </w:rPr>
        <w:t>AML LSCs seem to have low glycolytic capacity and are</w:t>
      </w:r>
      <w:r w:rsidR="00DC557B">
        <w:rPr>
          <w:iCs/>
        </w:rPr>
        <w:t xml:space="preserve"> </w:t>
      </w:r>
      <w:r w:rsidR="00D75501">
        <w:rPr>
          <w:iCs/>
        </w:rPr>
        <w:t>susceptible to inhibition of oxidative phosphorylation</w:t>
      </w:r>
      <w:r w:rsidR="008E5F01">
        <w:rPr>
          <w:iCs/>
        </w:rPr>
        <w:t xml:space="preserve"> </w:t>
      </w:r>
      <w:r w:rsidR="00D75501">
        <w:rPr>
          <w:iCs/>
        </w:rPr>
        <w:fldChar w:fldCharType="begin">
          <w:fldData xml:space="preserve">PEVuZE5vdGU+PENpdGU+PEF1dGhvcj5Kb25lczwvQXV0aG9yPjxZZWFyPjIwMTg8L1llYXI+PFJl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</w:fldData>
        </w:fldChar>
      </w:r>
      <w:r w:rsidR="00477924">
        <w:rPr>
          <w:iCs/>
        </w:rPr>
        <w:instrText xml:space="preserve"> ADDIN EN.CITE </w:instrText>
      </w:r>
      <w:r w:rsidR="00477924">
        <w:rPr>
          <w:iCs/>
        </w:rPr>
        <w:fldChar w:fldCharType="begin">
          <w:fldData xml:space="preserve">PEVuZE5vdGU+PENpdGU+PEF1dGhvcj5Kb25lczwvQXV0aG9yPjxZZWFyPjIwMTg8L1llYXI+PFJl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</w:fldData>
        </w:fldChar>
      </w:r>
      <w:r w:rsidR="00477924">
        <w:rPr>
          <w:iCs/>
        </w:rPr>
        <w:instrText xml:space="preserve"> ADDIN EN.CITE.DATA </w:instrText>
      </w:r>
      <w:r w:rsidR="00477924">
        <w:rPr>
          <w:iCs/>
        </w:rPr>
      </w:r>
      <w:r w:rsidR="00477924">
        <w:rPr>
          <w:iCs/>
        </w:rPr>
        <w:fldChar w:fldCharType="end"/>
      </w:r>
      <w:r w:rsidR="00D75501">
        <w:rPr>
          <w:iCs/>
        </w:rPr>
      </w:r>
      <w:r w:rsidR="00D75501">
        <w:rPr>
          <w:iCs/>
        </w:rPr>
        <w:fldChar w:fldCharType="separate"/>
      </w:r>
      <w:r w:rsidR="00477924">
        <w:rPr>
          <w:iCs/>
          <w:noProof/>
        </w:rPr>
        <w:t>(Jones et al., 2018; Lagadinou et al., 2013)</w:t>
      </w:r>
      <w:r w:rsidR="00D75501">
        <w:rPr>
          <w:iCs/>
        </w:rPr>
        <w:fldChar w:fldCharType="end"/>
      </w:r>
      <w:r w:rsidR="00D75501">
        <w:rPr>
          <w:iCs/>
        </w:rPr>
        <w:t>.</w:t>
      </w:r>
      <w:r w:rsidR="00DC557B">
        <w:rPr>
          <w:iCs/>
        </w:rPr>
        <w:t xml:space="preserve">  </w:t>
      </w:r>
      <w:r w:rsidR="008E5F01">
        <w:rPr>
          <w:iCs/>
        </w:rPr>
        <w:t>The metabolic</w:t>
      </w:r>
      <w:r w:rsidR="00802472">
        <w:rPr>
          <w:iCs/>
        </w:rPr>
        <w:t xml:space="preserve"> state</w:t>
      </w:r>
      <w:r w:rsidR="008E5F01">
        <w:rPr>
          <w:iCs/>
        </w:rPr>
        <w:t xml:space="preserve"> of </w:t>
      </w:r>
      <w:r w:rsidR="008E5F01">
        <w:rPr>
          <w:i/>
        </w:rPr>
        <w:t>MLL</w:t>
      </w:r>
      <w:r w:rsidR="008E5F01">
        <w:rPr>
          <w:iCs/>
        </w:rPr>
        <w:t>-r B-ALL LSCs</w:t>
      </w:r>
      <w:r w:rsidR="00802472">
        <w:rPr>
          <w:iCs/>
        </w:rPr>
        <w:t xml:space="preserve"> seems to be co-opted from normal long-term HSCs and could explain the </w:t>
      </w:r>
      <w:r w:rsidR="00144515">
        <w:rPr>
          <w:iCs/>
        </w:rPr>
        <w:t xml:space="preserve">concomitant </w:t>
      </w:r>
      <w:r w:rsidR="00802472">
        <w:rPr>
          <w:iCs/>
        </w:rPr>
        <w:t xml:space="preserve">retention of multipotency and self-renewal programs </w:t>
      </w:r>
      <w:r w:rsidR="00802472">
        <w:rPr>
          <w:iCs/>
        </w:rPr>
        <w:fldChar w:fldCharType="begin">
          <w:fldData xml:space="preserve">PEVuZE5vdGU+PENpdGU+PEF1dGhvcj5TcGVuY2VyPC9BdXRob3I+PFllYXI+MjAxNDwvWWVhcj48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</w:fldData>
        </w:fldChar>
      </w:r>
      <w:r w:rsidR="005C1E07">
        <w:rPr>
          <w:iCs/>
        </w:rPr>
        <w:instrText xml:space="preserve"> ADDIN EN.CITE </w:instrText>
      </w:r>
      <w:r w:rsidR="005C1E07">
        <w:rPr>
          <w:iCs/>
        </w:rPr>
        <w:fldChar w:fldCharType="begin">
          <w:fldData xml:space="preserve">PEVuZE5vdGU+PENpdGU+PEF1dGhvcj5TcGVuY2VyPC9BdXRob3I+PFllYXI+MjAxNDwvWWVhcj48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</w:fldData>
        </w:fldChar>
      </w:r>
      <w:r w:rsidR="005C1E07">
        <w:rPr>
          <w:iCs/>
        </w:rPr>
        <w:instrText xml:space="preserve"> ADDIN EN.CITE.DATA </w:instrText>
      </w:r>
      <w:r w:rsidR="005C1E07">
        <w:rPr>
          <w:iCs/>
        </w:rPr>
      </w:r>
      <w:r w:rsidR="005C1E07">
        <w:rPr>
          <w:iCs/>
        </w:rPr>
        <w:fldChar w:fldCharType="end"/>
      </w:r>
      <w:r w:rsidR="00802472">
        <w:rPr>
          <w:iCs/>
        </w:rPr>
      </w:r>
      <w:r w:rsidR="00802472">
        <w:rPr>
          <w:iCs/>
        </w:rPr>
        <w:fldChar w:fldCharType="separate"/>
      </w:r>
      <w:r w:rsidR="005C1E07">
        <w:rPr>
          <w:iCs/>
          <w:noProof/>
        </w:rPr>
        <w:t>(Nakamura-Ishizu et al., 2020; Qiu et al., 2021; Spencer et al., 2014; Takubo et al., 2010)</w:t>
      </w:r>
      <w:r w:rsidR="00802472">
        <w:rPr>
          <w:iCs/>
        </w:rPr>
        <w:fldChar w:fldCharType="end"/>
      </w:r>
      <w:r w:rsidR="00802472">
        <w:rPr>
          <w:iCs/>
        </w:rPr>
        <w:t xml:space="preserve">.  </w:t>
      </w:r>
      <w:r w:rsidR="00D87088">
        <w:rPr>
          <w:iCs/>
        </w:rPr>
        <w:t xml:space="preserve">MYC seems to fulfill context-specific roles in B-ALL cells both as an activator of oxidative phosphorylation to promote growth of differentiated blasts </w:t>
      </w:r>
      <w:r w:rsidR="008E5F01">
        <w:rPr>
          <w:iCs/>
        </w:rPr>
        <w:t>as well as to maintain</w:t>
      </w:r>
      <w:r w:rsidR="00D87088">
        <w:rPr>
          <w:iCs/>
        </w:rPr>
        <w:t xml:space="preserve"> glycolysis to </w:t>
      </w:r>
      <w:r w:rsidR="008E5F01">
        <w:rPr>
          <w:iCs/>
        </w:rPr>
        <w:t>implement and support the LSC state</w:t>
      </w:r>
      <w:r w:rsidR="00D87088">
        <w:rPr>
          <w:iCs/>
        </w:rPr>
        <w:t>.</w:t>
      </w:r>
      <w:r w:rsidR="00802472">
        <w:rPr>
          <w:iCs/>
        </w:rPr>
        <w:t xml:space="preserve">  </w:t>
      </w:r>
    </w:p>
    <w:p w14:paraId="30A8E893" w14:textId="2F2F4356" w:rsidR="00DC1A9E" w:rsidRDefault="007B4E9C" w:rsidP="00DC1A9E">
      <w:pPr>
        <w:spacing w:line="480" w:lineRule="auto"/>
        <w:ind w:firstLine="720"/>
        <w:jc w:val="both"/>
        <w:rPr>
          <w:iCs/>
        </w:rPr>
      </w:pPr>
      <w:r>
        <w:rPr>
          <w:iCs/>
        </w:rPr>
        <w:t xml:space="preserve">Our conclusion that </w:t>
      </w:r>
      <w:r w:rsidR="00D87088">
        <w:rPr>
          <w:iCs/>
        </w:rPr>
        <w:t xml:space="preserve">the </w:t>
      </w:r>
      <w:r>
        <w:rPr>
          <w:iCs/>
        </w:rPr>
        <w:t>L</w:t>
      </w:r>
      <w:r w:rsidR="00C129D2">
        <w:rPr>
          <w:iCs/>
        </w:rPr>
        <w:t>S</w:t>
      </w:r>
      <w:r>
        <w:rPr>
          <w:iCs/>
        </w:rPr>
        <w:t xml:space="preserve">C state </w:t>
      </w:r>
      <w:r w:rsidR="00D87088">
        <w:rPr>
          <w:iCs/>
        </w:rPr>
        <w:t xml:space="preserve">is </w:t>
      </w:r>
      <w:r>
        <w:rPr>
          <w:iCs/>
        </w:rPr>
        <w:t xml:space="preserve">plastic can be connected to the clinical behavior of this </w:t>
      </w:r>
      <w:r w:rsidR="008E5F01">
        <w:rPr>
          <w:iCs/>
        </w:rPr>
        <w:t xml:space="preserve">form of high-risk B-ALL </w:t>
      </w:r>
      <w:r>
        <w:rPr>
          <w:iCs/>
        </w:rPr>
        <w:t>and may ha</w:t>
      </w:r>
      <w:r w:rsidR="00385731">
        <w:rPr>
          <w:iCs/>
        </w:rPr>
        <w:t>ve</w:t>
      </w:r>
      <w:r>
        <w:rPr>
          <w:iCs/>
        </w:rPr>
        <w:t xml:space="preserve"> therapeutic implications.  </w:t>
      </w:r>
      <w:r w:rsidR="00F322C4">
        <w:rPr>
          <w:iCs/>
        </w:rPr>
        <w:t>We</w:t>
      </w:r>
      <w:r>
        <w:rPr>
          <w:iCs/>
        </w:rPr>
        <w:t xml:space="preserve"> find latent myeloid transdifferentiation potential within single</w:t>
      </w:r>
      <w:r w:rsidR="00343C2F">
        <w:rPr>
          <w:iCs/>
        </w:rPr>
        <w:t>-</w:t>
      </w:r>
      <w:r>
        <w:rPr>
          <w:iCs/>
        </w:rPr>
        <w:t>cell-derived clones from each stratum of the leukemic hierarchy</w:t>
      </w:r>
      <w:r w:rsidR="00B66388">
        <w:rPr>
          <w:iCs/>
        </w:rPr>
        <w:t>, consistent with a multipotent cell state</w:t>
      </w:r>
      <w:r w:rsidR="008E5F01">
        <w:rPr>
          <w:iCs/>
        </w:rPr>
        <w:t xml:space="preserve"> </w:t>
      </w:r>
      <w:r>
        <w:rPr>
          <w:iCs/>
        </w:rPr>
        <w:fldChar w:fldCharType="begin">
          <w:fldData xml:space="preserve">PEVuZE5vdGU+PENpdGU+PEF1dGhvcj5Sb3NzaTwvQXV0aG9yPjxZZWFyPjIwMTI8L1llYXI+PFJl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</w:fldData>
        </w:fldChar>
      </w:r>
      <w:r w:rsidR="00477924">
        <w:rPr>
          <w:iCs/>
        </w:rPr>
        <w:instrText xml:space="preserve"> ADDIN EN.CITE </w:instrText>
      </w:r>
      <w:r w:rsidR="00477924">
        <w:rPr>
          <w:iCs/>
        </w:rPr>
        <w:fldChar w:fldCharType="begin">
          <w:fldData xml:space="preserve">PEVuZE5vdGU+PENpdGU+PEF1dGhvcj5Sb3NzaTwvQXV0aG9yPjxZZWFyPjIwMTI8L1llYXI+PFJl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</w:fldData>
        </w:fldChar>
      </w:r>
      <w:r w:rsidR="00477924">
        <w:rPr>
          <w:iCs/>
        </w:rPr>
        <w:instrText xml:space="preserve"> ADDIN EN.CITE.DATA </w:instrText>
      </w:r>
      <w:r w:rsidR="00477924">
        <w:rPr>
          <w:iCs/>
        </w:rPr>
      </w:r>
      <w:r w:rsidR="00477924">
        <w:rPr>
          <w:iCs/>
        </w:rPr>
        <w:fldChar w:fldCharType="end"/>
      </w:r>
      <w:r>
        <w:rPr>
          <w:iCs/>
        </w:rPr>
      </w:r>
      <w:r>
        <w:rPr>
          <w:iCs/>
        </w:rPr>
        <w:fldChar w:fldCharType="separate"/>
      </w:r>
      <w:r w:rsidR="00477924">
        <w:rPr>
          <w:iCs/>
          <w:noProof/>
        </w:rPr>
        <w:t>(Rossi et al., 2012)</w:t>
      </w:r>
      <w:r>
        <w:rPr>
          <w:iCs/>
        </w:rPr>
        <w:fldChar w:fldCharType="end"/>
      </w:r>
      <w:r>
        <w:rPr>
          <w:iCs/>
        </w:rPr>
        <w:t xml:space="preserve">.  </w:t>
      </w:r>
      <w:r w:rsidR="00DC557B">
        <w:rPr>
          <w:iCs/>
        </w:rPr>
        <w:t>The</w:t>
      </w:r>
      <w:r>
        <w:rPr>
          <w:iCs/>
        </w:rPr>
        <w:t xml:space="preserve"> </w:t>
      </w:r>
      <w:r w:rsidR="008E5F01">
        <w:rPr>
          <w:iCs/>
        </w:rPr>
        <w:t>coexisting</w:t>
      </w:r>
      <w:r w:rsidR="00E0507F">
        <w:rPr>
          <w:iCs/>
        </w:rPr>
        <w:t xml:space="preserve"> metabolic,</w:t>
      </w:r>
      <w:r>
        <w:rPr>
          <w:iCs/>
        </w:rPr>
        <w:t xml:space="preserve"> lineage and L</w:t>
      </w:r>
      <w:r w:rsidR="00C129D2">
        <w:rPr>
          <w:iCs/>
        </w:rPr>
        <w:t>S</w:t>
      </w:r>
      <w:r>
        <w:rPr>
          <w:iCs/>
        </w:rPr>
        <w:t>C plasticit</w:t>
      </w:r>
      <w:r w:rsidR="00C129D2">
        <w:rPr>
          <w:iCs/>
        </w:rPr>
        <w:t>y</w:t>
      </w:r>
      <w:r>
        <w:rPr>
          <w:iCs/>
        </w:rPr>
        <w:t xml:space="preserve"> </w:t>
      </w:r>
      <w:r w:rsidR="00DC557B">
        <w:rPr>
          <w:iCs/>
        </w:rPr>
        <w:t xml:space="preserve">in </w:t>
      </w:r>
      <w:r w:rsidR="00DC557B">
        <w:rPr>
          <w:i/>
        </w:rPr>
        <w:t>MLL</w:t>
      </w:r>
      <w:r w:rsidR="00DC557B" w:rsidRPr="00DC557B">
        <w:rPr>
          <w:iCs/>
        </w:rPr>
        <w:t>-r</w:t>
      </w:r>
      <w:r w:rsidR="00DC557B">
        <w:rPr>
          <w:i/>
        </w:rPr>
        <w:t xml:space="preserve"> </w:t>
      </w:r>
      <w:r w:rsidR="00DC557B" w:rsidRPr="00DC557B">
        <w:rPr>
          <w:iCs/>
        </w:rPr>
        <w:t>B-ALL</w:t>
      </w:r>
      <w:r w:rsidR="00DC557B">
        <w:rPr>
          <w:iCs/>
        </w:rPr>
        <w:t xml:space="preserve"> </w:t>
      </w:r>
      <w:r>
        <w:rPr>
          <w:iCs/>
        </w:rPr>
        <w:t xml:space="preserve">provides two distinct mechanisms of chemotherapy evasion.  </w:t>
      </w:r>
      <w:r w:rsidR="00E0507F">
        <w:rPr>
          <w:iCs/>
        </w:rPr>
        <w:t xml:space="preserve">We conclude that the high functional LSC content and plasticity in both lineage and the LSC state likely contribute to the poor outcomes of </w:t>
      </w:r>
      <w:r w:rsidR="00E0507F">
        <w:rPr>
          <w:i/>
        </w:rPr>
        <w:t>MLL</w:t>
      </w:r>
      <w:r w:rsidR="00E0507F">
        <w:rPr>
          <w:iCs/>
        </w:rPr>
        <w:t xml:space="preserve">-r B-ALL </w:t>
      </w:r>
      <w:r w:rsidR="00E0507F">
        <w:rPr>
          <w:iCs/>
        </w:rPr>
        <w:fldChar w:fldCharType="begin">
          <w:fldData xml:space="preserve">PEVuZE5vdGU+PENpdGU+PEF1dGhvcj5QaWV0ZXJzPC9BdXRob3I+PFllYXI+MjAxOTwvWWVhcj48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</w:fldData>
        </w:fldChar>
      </w:r>
      <w:r w:rsidR="00E0507F">
        <w:rPr>
          <w:iCs/>
        </w:rPr>
        <w:instrText xml:space="preserve"> ADDIN EN.CITE </w:instrText>
      </w:r>
      <w:r w:rsidR="00E0507F">
        <w:rPr>
          <w:iCs/>
        </w:rPr>
        <w:fldChar w:fldCharType="begin">
          <w:fldData xml:space="preserve">PEVuZE5vdGU+PENpdGU+PEF1dGhvcj5QaWV0ZXJzPC9BdXRob3I+PFllYXI+MjAxOTwvWWVhcj48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</w:fldData>
        </w:fldChar>
      </w:r>
      <w:r w:rsidR="00E0507F">
        <w:rPr>
          <w:iCs/>
        </w:rPr>
        <w:instrText xml:space="preserve"> ADDIN EN.CITE.DATA </w:instrText>
      </w:r>
      <w:r w:rsidR="00E0507F">
        <w:rPr>
          <w:iCs/>
        </w:rPr>
      </w:r>
      <w:r w:rsidR="00E0507F">
        <w:rPr>
          <w:iCs/>
        </w:rPr>
        <w:fldChar w:fldCharType="end"/>
      </w:r>
      <w:r w:rsidR="00E0507F">
        <w:rPr>
          <w:iCs/>
        </w:rPr>
      </w:r>
      <w:r w:rsidR="00E0507F">
        <w:rPr>
          <w:iCs/>
        </w:rPr>
        <w:fldChar w:fldCharType="separate"/>
      </w:r>
      <w:r w:rsidR="00E0507F">
        <w:rPr>
          <w:iCs/>
          <w:noProof/>
        </w:rPr>
        <w:t>(Pieters et al., 2019)</w:t>
      </w:r>
      <w:r w:rsidR="00E0507F">
        <w:rPr>
          <w:iCs/>
        </w:rPr>
        <w:fldChar w:fldCharType="end"/>
      </w:r>
      <w:r w:rsidR="00E0507F">
        <w:rPr>
          <w:iCs/>
        </w:rPr>
        <w:t xml:space="preserve">.  </w:t>
      </w:r>
      <w:r w:rsidR="006352F7">
        <w:rPr>
          <w:iCs/>
        </w:rPr>
        <w:t>Our approach</w:t>
      </w:r>
      <w:r w:rsidR="00DC557B">
        <w:rPr>
          <w:iCs/>
        </w:rPr>
        <w:t xml:space="preserve"> to understanding the mechanisms of LSC plasticity</w:t>
      </w:r>
      <w:r w:rsidR="006352F7">
        <w:rPr>
          <w:iCs/>
        </w:rPr>
        <w:t xml:space="preserve"> uncovered </w:t>
      </w:r>
      <w:r w:rsidR="00DC557B">
        <w:rPr>
          <w:iCs/>
        </w:rPr>
        <w:t>glycolysis</w:t>
      </w:r>
      <w:r w:rsidR="006352F7">
        <w:rPr>
          <w:iCs/>
        </w:rPr>
        <w:t xml:space="preserve"> as a potential vulnerability in B-ALL.  </w:t>
      </w:r>
      <w:r w:rsidR="00DC557B">
        <w:rPr>
          <w:iCs/>
        </w:rPr>
        <w:t>Improved u</w:t>
      </w:r>
      <w:r>
        <w:rPr>
          <w:iCs/>
        </w:rPr>
        <w:t xml:space="preserve">nderstanding of the molecular basis of </w:t>
      </w:r>
      <w:r w:rsidR="00DC557B">
        <w:rPr>
          <w:iCs/>
        </w:rPr>
        <w:t>LSCs in other forms of leukemia</w:t>
      </w:r>
      <w:r>
        <w:rPr>
          <w:iCs/>
        </w:rPr>
        <w:t xml:space="preserve"> relative to normal hematopoiesis could lead to </w:t>
      </w:r>
      <w:r w:rsidR="00D87088">
        <w:rPr>
          <w:iCs/>
        </w:rPr>
        <w:t>new</w:t>
      </w:r>
      <w:r w:rsidR="00E0507F">
        <w:rPr>
          <w:iCs/>
        </w:rPr>
        <w:t xml:space="preserve"> candidate</w:t>
      </w:r>
      <w:r>
        <w:rPr>
          <w:iCs/>
        </w:rPr>
        <w:t xml:space="preserve"> therapies.</w:t>
      </w:r>
      <w:r w:rsidR="00DC1A9E">
        <w:rPr>
          <w:iCs/>
        </w:rPr>
        <w:t xml:space="preserve">  </w:t>
      </w:r>
    </w:p>
    <w:p w14:paraId="41A6D63E" w14:textId="7E540BB5" w:rsidR="00060080" w:rsidRDefault="00C305A8" w:rsidP="00DC1A9E">
      <w:pPr>
        <w:spacing w:line="480" w:lineRule="auto"/>
        <w:ind w:firstLine="720"/>
        <w:jc w:val="both"/>
        <w:rPr>
          <w:iCs/>
        </w:rPr>
      </w:pPr>
      <w:r>
        <w:rPr>
          <w:iCs/>
        </w:rPr>
        <w:lastRenderedPageBreak/>
        <w:t xml:space="preserve">Overall, we show that LSCs in </w:t>
      </w:r>
      <w:r w:rsidR="00144515" w:rsidRPr="00144515">
        <w:t>high-risk</w:t>
      </w:r>
      <w:r>
        <w:t xml:space="preserve"> B-ALL 1) </w:t>
      </w:r>
      <w:r w:rsidR="00D87088">
        <w:t>maintain an HSC/MPP-like undifferentiated state and retain</w:t>
      </w:r>
      <w:r>
        <w:t xml:space="preserve"> multipotency programs; 2) </w:t>
      </w:r>
      <w:r w:rsidR="00D87088">
        <w:t xml:space="preserve">are </w:t>
      </w:r>
      <w:r>
        <w:t>frequent compared to reported LSC frequencies in AML</w:t>
      </w:r>
      <w:r w:rsidR="00144515">
        <w:t xml:space="preserve"> </w:t>
      </w:r>
      <w:r>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instrText xml:space="preserve"> ADDIN EN.CITE </w:instrText>
      </w:r>
      <w:r w:rsidR="00477924">
        <w:fldChar w:fldCharType="begin">
          <w:fldData xml:space="preserve">PEVuZE5vdGU+PENpdGU+PEF1dGhvcj5TYXJyeTwvQXV0aG9yPjxZZWFyPjIwMTE8L1llYXI+PFJl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</w:fldData>
        </w:fldChar>
      </w:r>
      <w:r w:rsidR="00477924">
        <w:instrText xml:space="preserve"> ADDIN EN.CITE.DATA </w:instrText>
      </w:r>
      <w:r w:rsidR="00477924">
        <w:fldChar w:fldCharType="end"/>
      </w:r>
      <w:r>
        <w:fldChar w:fldCharType="separate"/>
      </w:r>
      <w:r w:rsidR="00477924">
        <w:rPr>
          <w:noProof/>
        </w:rPr>
        <w:t>(Sarry et al., 2011)</w:t>
      </w:r>
      <w:r>
        <w:fldChar w:fldCharType="end"/>
      </w:r>
      <w:r>
        <w:t xml:space="preserve">; 3) </w:t>
      </w:r>
      <w:r w:rsidR="00D87088">
        <w:t xml:space="preserve">are </w:t>
      </w:r>
      <w:r>
        <w:t xml:space="preserve">relatively quiescent compared to more differentiated populations; and 4) </w:t>
      </w:r>
      <w:r w:rsidR="00D87088">
        <w:t>are g</w:t>
      </w:r>
      <w:r>
        <w:t xml:space="preserve">lycolytic; a state that can be implemented by </w:t>
      </w:r>
      <w:r>
        <w:rPr>
          <w:iCs/>
        </w:rPr>
        <w:t xml:space="preserve">inhibition of oxidative phosphorylation to drive LSC emergence from more differentiated </w:t>
      </w:r>
      <w:r w:rsidR="00144515">
        <w:rPr>
          <w:iCs/>
        </w:rPr>
        <w:t>blasts</w:t>
      </w:r>
      <w:r w:rsidR="00D87088">
        <w:rPr>
          <w:iCs/>
        </w:rPr>
        <w:t xml:space="preserve">, contrasting with </w:t>
      </w:r>
      <w:r w:rsidR="00144515">
        <w:rPr>
          <w:iCs/>
        </w:rPr>
        <w:t xml:space="preserve">dependency on </w:t>
      </w:r>
      <w:r w:rsidR="00D87088">
        <w:rPr>
          <w:iCs/>
        </w:rPr>
        <w:t>oxidative phosphorylation in myeloid leukemias</w:t>
      </w:r>
      <w:r w:rsidR="005C1E07">
        <w:rPr>
          <w:iCs/>
        </w:rPr>
        <w:t xml:space="preserve"> </w:t>
      </w:r>
      <w:r w:rsidR="00D87088">
        <w:rPr>
          <w:iCs/>
        </w:rPr>
        <w:fldChar w:fldCharType="begin">
          <w:fldData xml:space="preserve">PEVuZE5vdGU+PENpdGU+PEF1dGhvcj5MYWdhZGlub3U8L0F1dGhvcj48WWVhcj4yMDEzPC9ZZWFy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cHViLWRhdGVzPjxk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</w:fldData>
        </w:fldChar>
      </w:r>
      <w:r w:rsidR="00477924">
        <w:rPr>
          <w:iCs/>
        </w:rPr>
        <w:instrText xml:space="preserve"> ADDIN EN.CITE </w:instrText>
      </w:r>
      <w:r w:rsidR="00477924">
        <w:rPr>
          <w:iCs/>
        </w:rPr>
        <w:fldChar w:fldCharType="begin">
          <w:fldData xml:space="preserve">PEVuZE5vdGU+PENpdGU+PEF1dGhvcj5MYWdhZGlub3U8L0F1dGhvcj48WWVhcj4yMDEzPC9ZZWFy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</w:fldData>
        </w:fldChar>
      </w:r>
      <w:r w:rsidR="00477924">
        <w:rPr>
          <w:iCs/>
        </w:rPr>
        <w:instrText xml:space="preserve"> ADDIN EN.CITE.DATA </w:instrText>
      </w:r>
      <w:r w:rsidR="00477924">
        <w:rPr>
          <w:iCs/>
        </w:rPr>
      </w:r>
      <w:r w:rsidR="00477924">
        <w:rPr>
          <w:iCs/>
        </w:rPr>
        <w:fldChar w:fldCharType="end"/>
      </w:r>
      <w:r w:rsidR="00D87088">
        <w:rPr>
          <w:iCs/>
        </w:rPr>
      </w:r>
      <w:r w:rsidR="00D87088">
        <w:rPr>
          <w:iCs/>
        </w:rPr>
        <w:fldChar w:fldCharType="separate"/>
      </w:r>
      <w:r w:rsidR="00477924">
        <w:rPr>
          <w:iCs/>
          <w:noProof/>
        </w:rPr>
        <w:t>(Kuntz et al., 2017; Lagadinou et al., 2013; Skrtic et al., 2011)</w:t>
      </w:r>
      <w:r w:rsidR="00D87088">
        <w:rPr>
          <w:iCs/>
        </w:rPr>
        <w:fldChar w:fldCharType="end"/>
      </w:r>
      <w:r>
        <w:rPr>
          <w:iCs/>
        </w:rPr>
        <w:t>.  Our</w:t>
      </w:r>
      <w:r w:rsidR="00056912">
        <w:rPr>
          <w:iCs/>
        </w:rPr>
        <w:t xml:space="preserve"> findings </w:t>
      </w:r>
      <w:r w:rsidR="00F322C4">
        <w:rPr>
          <w:iCs/>
        </w:rPr>
        <w:t xml:space="preserve">in </w:t>
      </w:r>
      <w:r w:rsidR="00F322C4">
        <w:rPr>
          <w:i/>
        </w:rPr>
        <w:t>MLL</w:t>
      </w:r>
      <w:r w:rsidR="00F322C4">
        <w:rPr>
          <w:iCs/>
        </w:rPr>
        <w:t xml:space="preserve">-r B-ALL </w:t>
      </w:r>
      <w:r w:rsidR="00056912">
        <w:rPr>
          <w:iCs/>
        </w:rPr>
        <w:t>reinforce the notion that L</w:t>
      </w:r>
      <w:r w:rsidR="00C129D2">
        <w:rPr>
          <w:iCs/>
        </w:rPr>
        <w:t>S</w:t>
      </w:r>
      <w:r w:rsidR="00056912">
        <w:rPr>
          <w:iCs/>
        </w:rPr>
        <w:t>Cs are plastic and adaptable, providing possible explanations as to why therapies targeting L</w:t>
      </w:r>
      <w:r w:rsidR="00C129D2">
        <w:rPr>
          <w:iCs/>
        </w:rPr>
        <w:t>S</w:t>
      </w:r>
      <w:r w:rsidR="00056912">
        <w:rPr>
          <w:iCs/>
        </w:rPr>
        <w:t>Cs have yet to prove widespread efficacy</w:t>
      </w:r>
      <w:r w:rsidR="000956A1">
        <w:rPr>
          <w:iCs/>
        </w:rPr>
        <w:t xml:space="preserve"> despite being the object of intense investigation for over two decades</w:t>
      </w:r>
      <w:r w:rsidR="00144515">
        <w:rPr>
          <w:iCs/>
        </w:rPr>
        <w:t xml:space="preserve"> </w:t>
      </w:r>
      <w:r w:rsidR="00056912">
        <w:rPr>
          <w:iCs/>
        </w:rPr>
        <w:fldChar w:fldCharType="begin">
          <w:fldData xml:space="preserve">PEVuZE5vdGU+PENpdGU+PEF1dGhvcj5Qb2xseWVhPC9BdXRob3I+PFllYXI+MjAxNzwvWWVhcj48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</w:fldData>
        </w:fldChar>
      </w:r>
      <w:r w:rsidR="00477924">
        <w:rPr>
          <w:iCs/>
        </w:rPr>
        <w:instrText xml:space="preserve"> ADDIN EN.CITE </w:instrText>
      </w:r>
      <w:r w:rsidR="00477924">
        <w:rPr>
          <w:iCs/>
        </w:rPr>
        <w:fldChar w:fldCharType="begin">
          <w:fldData xml:space="preserve">PEVuZE5vdGU+PENpdGU+PEF1dGhvcj5Qb2xseWVhPC9BdXRob3I+PFllYXI+MjAxNzwvWWVhcj48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</w:fldData>
        </w:fldChar>
      </w:r>
      <w:r w:rsidR="00477924">
        <w:rPr>
          <w:iCs/>
        </w:rPr>
        <w:instrText xml:space="preserve"> ADDIN EN.CITE.DATA </w:instrText>
      </w:r>
      <w:r w:rsidR="00477924">
        <w:rPr>
          <w:iCs/>
        </w:rPr>
      </w:r>
      <w:r w:rsidR="00477924">
        <w:rPr>
          <w:iCs/>
        </w:rPr>
        <w:fldChar w:fldCharType="end"/>
      </w:r>
      <w:r w:rsidR="00056912">
        <w:rPr>
          <w:iCs/>
        </w:rPr>
      </w:r>
      <w:r w:rsidR="00056912">
        <w:rPr>
          <w:iCs/>
        </w:rPr>
        <w:fldChar w:fldCharType="separate"/>
      </w:r>
      <w:r w:rsidR="00477924">
        <w:rPr>
          <w:iCs/>
          <w:noProof/>
        </w:rPr>
        <w:t>(Pollyea and Jordan, 2017; Saygin et al., 2019)</w:t>
      </w:r>
      <w:r w:rsidR="00056912">
        <w:rPr>
          <w:iCs/>
        </w:rPr>
        <w:fldChar w:fldCharType="end"/>
      </w:r>
      <w:r w:rsidR="00056912">
        <w:rPr>
          <w:iCs/>
        </w:rPr>
        <w:t>.</w:t>
      </w:r>
      <w:r w:rsidR="00A21470">
        <w:rPr>
          <w:iCs/>
        </w:rPr>
        <w:t xml:space="preserve">  Although aspects of L</w:t>
      </w:r>
      <w:r w:rsidR="00C129D2">
        <w:rPr>
          <w:iCs/>
        </w:rPr>
        <w:t>S</w:t>
      </w:r>
      <w:r w:rsidR="00A21470">
        <w:rPr>
          <w:iCs/>
        </w:rPr>
        <w:t xml:space="preserve">Cs in </w:t>
      </w:r>
      <w:r w:rsidR="00A21470">
        <w:rPr>
          <w:i/>
        </w:rPr>
        <w:t>MLL</w:t>
      </w:r>
      <w:r w:rsidR="00A21470">
        <w:rPr>
          <w:iCs/>
        </w:rPr>
        <w:t xml:space="preserve">-r B-ALL might prove to be disease-specific, placement of our results </w:t>
      </w:r>
      <w:r w:rsidR="00D87088">
        <w:rPr>
          <w:iCs/>
        </w:rPr>
        <w:t>with</w:t>
      </w:r>
      <w:r w:rsidR="00A21470">
        <w:rPr>
          <w:iCs/>
        </w:rPr>
        <w:t>in the broader context of the prevailing knowledge of L</w:t>
      </w:r>
      <w:r w:rsidR="00C129D2">
        <w:rPr>
          <w:iCs/>
        </w:rPr>
        <w:t>S</w:t>
      </w:r>
      <w:r w:rsidR="00A21470">
        <w:rPr>
          <w:iCs/>
        </w:rPr>
        <w:t>Cs illustrates the ongoing revision of classical L</w:t>
      </w:r>
      <w:r w:rsidR="00C129D2">
        <w:rPr>
          <w:iCs/>
        </w:rPr>
        <w:t>S</w:t>
      </w:r>
      <w:r w:rsidR="00A21470">
        <w:rPr>
          <w:iCs/>
        </w:rPr>
        <w:t>C paradigms.  Further incremental innovation in immunocompromised mouse models, genomics and single</w:t>
      </w:r>
      <w:r w:rsidR="00343C2F">
        <w:rPr>
          <w:iCs/>
        </w:rPr>
        <w:t>-</w:t>
      </w:r>
      <w:r w:rsidR="00A21470">
        <w:rPr>
          <w:iCs/>
        </w:rPr>
        <w:t>cell-level readouts could continue to improve understanding of L</w:t>
      </w:r>
      <w:r w:rsidR="00C129D2">
        <w:rPr>
          <w:iCs/>
        </w:rPr>
        <w:t>S</w:t>
      </w:r>
      <w:r w:rsidR="00A21470">
        <w:rPr>
          <w:iCs/>
        </w:rPr>
        <w:t>C pathobiology</w:t>
      </w:r>
      <w:r w:rsidR="006352F7">
        <w:rPr>
          <w:iCs/>
        </w:rPr>
        <w:t>.</w:t>
      </w:r>
    </w:p>
    <w:p w14:paraId="446C8D60" w14:textId="67B20A4D" w:rsidR="0090760B" w:rsidRDefault="0090760B">
      <w:pPr>
        <w:rPr>
          <w:iCs/>
        </w:rPr>
      </w:pPr>
      <w:r>
        <w:rPr>
          <w:iCs/>
        </w:rPr>
        <w:br w:type="page"/>
      </w:r>
    </w:p>
    <w:p w14:paraId="3442298E" w14:textId="5BB48DC7" w:rsidR="0090760B" w:rsidRDefault="0090760B" w:rsidP="0090760B">
      <w:pPr>
        <w:spacing w:line="480" w:lineRule="auto"/>
        <w:jc w:val="both"/>
        <w:rPr>
          <w:b/>
          <w:bCs/>
          <w:iCs/>
        </w:rPr>
      </w:pPr>
      <w:r>
        <w:rPr>
          <w:b/>
          <w:bCs/>
          <w:iCs/>
        </w:rPr>
        <w:lastRenderedPageBreak/>
        <w:t>STAR METHODS</w:t>
      </w:r>
    </w:p>
    <w:p w14:paraId="2E196676" w14:textId="77777777" w:rsidR="0090760B" w:rsidRPr="008139B4" w:rsidRDefault="0090760B" w:rsidP="0090760B">
      <w:pPr>
        <w:spacing w:line="480" w:lineRule="auto"/>
        <w:jc w:val="both"/>
        <w:rPr>
          <w:b/>
          <w:bCs/>
        </w:rPr>
      </w:pPr>
      <w:r w:rsidRPr="008139B4">
        <w:rPr>
          <w:b/>
          <w:bCs/>
        </w:rPr>
        <w:t>Mice and xenotransplantation</w:t>
      </w:r>
    </w:p>
    <w:p w14:paraId="1F7C9283" w14:textId="77777777" w:rsidR="0090760B" w:rsidRDefault="0090760B" w:rsidP="0090760B">
      <w:pPr>
        <w:spacing w:line="480" w:lineRule="auto"/>
        <w:jc w:val="both"/>
      </w:pPr>
      <w:r>
        <w:t>Unconditioned NSG mice (Jackson Laboratory stock 005557) were transplanted with the indicated cell sources at the indicated doses by tail vein injection.  Mice were followed to the onset of terminal leukemia as assessed by the onset of morbidity, judged by investigators blinded to the experimental conditions.</w:t>
      </w:r>
    </w:p>
    <w:p w14:paraId="090D76AC" w14:textId="77777777" w:rsidR="0090760B" w:rsidRDefault="0090760B" w:rsidP="0090760B">
      <w:pPr>
        <w:spacing w:line="480" w:lineRule="auto"/>
        <w:ind w:firstLine="720"/>
        <w:jc w:val="both"/>
      </w:pPr>
      <w:r>
        <w:t xml:space="preserve">For tigecycline treatment, mice were treated for two days with 25 mg/kg tigecycline (LKT labs) dissolved in 10% DMSO/90% (5% </w:t>
      </w:r>
      <w:proofErr w:type="spellStart"/>
      <w:r>
        <w:t>Kleptose</w:t>
      </w:r>
      <w:proofErr w:type="spellEnd"/>
      <w:r>
        <w:t xml:space="preserve"> HPB in PBS).  The dose was then escalated to 50 mg/kg for three days and then 100 mg/kg for 7 days.  After 48 hours, mice were euthanized for endpoint analysis.  For IBET-151 treatment, mice were treated with IBET-151 (R and D Systems) at a dose of 30 mg/kg in 10% DMSO/90% (5% </w:t>
      </w:r>
      <w:proofErr w:type="spellStart"/>
      <w:r>
        <w:t>Kleptose</w:t>
      </w:r>
      <w:proofErr w:type="spellEnd"/>
      <w:r>
        <w:t xml:space="preserve"> HPB in PBS) for 5 days per week for two weeks followed by euthanization for analysis.  For in vivo </w:t>
      </w:r>
      <w:proofErr w:type="spellStart"/>
      <w:r>
        <w:t>dicholoroacetate</w:t>
      </w:r>
      <w:proofErr w:type="spellEnd"/>
      <w:r>
        <w:t xml:space="preserve"> treatment, mice were engrafted with the indicated leukemias and dichloroacetate added to the drinking water to target a dose of 100 mg/kg/day</w:t>
      </w:r>
      <w:r>
        <w:fldChar w:fldCharType="begin">
          <w:fldData xml:space="preserve">PEVuZE5vdGU+PENpdGU+PEF1dGhvcj5Cb25uZXQ8L0F1dGhvcj48WWVhcj4yMDA3PC9ZZWFyPjxS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</w:fldData>
        </w:fldChar>
      </w:r>
      <w:r>
        <w:instrText xml:space="preserve"> ADDIN EN.CITE </w:instrText>
      </w:r>
      <w:r>
        <w:fldChar w:fldCharType="begin">
          <w:fldData xml:space="preserve">PEVuZE5vdGU+PENpdGU+PEF1dGhvcj5Cb25uZXQ8L0F1dGhvcj48WWVhcj4yMDA3PC9ZZWFyPjxS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</w:fldData>
        </w:fldChar>
      </w:r>
      <w:r>
        <w:instrText xml:space="preserve"> ADDIN EN.CITE.DATA </w:instrText>
      </w:r>
      <w:r>
        <w:fldChar w:fldCharType="end"/>
      </w:r>
      <w:r>
        <w:fldChar w:fldCharType="separate"/>
      </w:r>
      <w:r>
        <w:rPr>
          <w:noProof/>
        </w:rPr>
        <w:t>(Bonnet et al., 2007)</w:t>
      </w:r>
      <w:r>
        <w:fldChar w:fldCharType="end"/>
      </w:r>
      <w:r>
        <w:t>.</w:t>
      </w:r>
    </w:p>
    <w:p w14:paraId="648E581C" w14:textId="77777777" w:rsidR="0090760B" w:rsidRPr="00D00202" w:rsidRDefault="0090760B" w:rsidP="0090760B">
      <w:pPr>
        <w:spacing w:line="480" w:lineRule="auto"/>
        <w:ind w:firstLine="720"/>
        <w:jc w:val="both"/>
      </w:pPr>
    </w:p>
    <w:p w14:paraId="43D709C8" w14:textId="77777777" w:rsidR="0090760B" w:rsidRPr="008139B4" w:rsidRDefault="0090760B" w:rsidP="0090760B">
      <w:pPr>
        <w:spacing w:line="480" w:lineRule="auto"/>
        <w:jc w:val="both"/>
        <w:rPr>
          <w:b/>
          <w:bCs/>
        </w:rPr>
      </w:pPr>
      <w:r w:rsidRPr="008139B4">
        <w:rPr>
          <w:b/>
          <w:bCs/>
        </w:rPr>
        <w:t>Cell culture</w:t>
      </w:r>
    </w:p>
    <w:p w14:paraId="2B9F0ECE" w14:textId="77777777" w:rsidR="0090760B" w:rsidRDefault="0090760B" w:rsidP="0090760B">
      <w:pPr>
        <w:spacing w:line="480" w:lineRule="auto"/>
        <w:jc w:val="both"/>
      </w:pPr>
      <w:r>
        <w:t>Patient derived leukemia cells were cultured on MS5 stromal cells in the presence of 50 ng/ml recombinant human stem cell factor (SCF), 50 ng/ml recombinant human thrombopoietin (TPO), 10 ng/ml recombinant human FLT3 ligand (FLT3L), and 10 ng/ml recombinant human interleukin-7 (IL-7, all from R and D Systems)</w:t>
      </w:r>
      <w:r>
        <w:fldChar w:fldCharType="begin"/>
      </w:r>
      <w:r>
        <w:instrText xml:space="preserve"> ADDIN EN.CITE &lt;EndNote&gt;&lt;Cite&gt;&lt;Author&gt;Issaad&lt;/Author&gt;&lt;Year&gt;1993&lt;/Year&gt;&lt;RecNum&gt;151&lt;/RecNum&gt;&lt;DisplayText&gt;(Issaad et al., 1993)&lt;/DisplayText&gt;&lt;record&gt;&lt;rec-number&gt;151&lt;/rec-number&gt;&lt;foreign-keys&gt;&lt;key app="EN" db-id="2wdrrfpau0fvtfeps9fptx9os95xppve5r92" timestamp="1503870620"&gt;151&lt;/key&gt;&lt;/foreign-keys&gt;&lt;ref-type name="Journal Article"&gt;17&lt;/ref-type&gt;&lt;contributors&gt;&lt;authors&gt;&lt;author&gt;Issaad, C.&lt;/author&gt;&lt;author&gt;Croisille, L.&lt;/author&gt;&lt;author&gt;Katz, A.&lt;/author&gt;&lt;author&gt;Vainchenker, W.&lt;/author&gt;&lt;author&gt;Coulombel, L.&lt;/author&gt;&lt;/authors&gt;&lt;/contributors&gt;&lt;auth-address&gt;INSERUM U362, Institut Gustave Roussy, Villejuif, France.&lt;/auth-address&gt;&lt;titles&gt;&lt;title&gt;A murine stromal cell line allows the proliferation of very primitive human CD34++/CD38- progenitor cells in long-term cultures and semisolid assays&lt;/title&gt;&lt;secondary-title&gt;Blood&lt;/secondary-title&gt;&lt;/titles&gt;&lt;periodical&gt;&lt;full-title&gt;Blood&lt;/full-title&gt;&lt;/periodical&gt;&lt;pages&gt;2916-24&lt;/pages&gt;&lt;volume&gt;81&lt;/volume&gt;&lt;number&gt;11&lt;/number&gt;&lt;keywords&gt;&lt;keyword&gt;ADP-ribosyl Cyclase&lt;/keyword&gt;&lt;keyword&gt;Animals&lt;/keyword&gt;&lt;keyword&gt;Antigens, CD/analysis&lt;/keyword&gt;&lt;keyword&gt;Antigens, CD34&lt;/keyword&gt;&lt;keyword&gt;Antigens, CD38&lt;/keyword&gt;&lt;keyword&gt;Antigens, Differentiation/analysis&lt;/keyword&gt;&lt;keyword&gt;Cell Division&lt;/keyword&gt;&lt;keyword&gt;Cell Line&lt;/keyword&gt;&lt;keyword&gt;Cell Separation&lt;/keyword&gt;&lt;keyword&gt;Cells, Cultured&lt;/keyword&gt;&lt;keyword&gt;*Hematopoiesis&lt;/keyword&gt;&lt;keyword&gt;Hematopoietic Stem Cells/*cytology&lt;/keyword&gt;&lt;keyword&gt;Humans&lt;/keyword&gt;&lt;keyword&gt;In Vitro Techniques&lt;/keyword&gt;&lt;keyword&gt;Membrane Glycoproteins&lt;/keyword&gt;&lt;keyword&gt;Mice&lt;/keyword&gt;&lt;keyword&gt;Time Factors&lt;/keyword&gt;&lt;/keywords&gt;&lt;dates&gt;&lt;year&gt;1993&lt;/year&gt;&lt;pub-dates&gt;&lt;date&gt;Jun 01&lt;/date&gt;&lt;/pub-dates&gt;&lt;/dates&gt;&lt;isbn&gt;0006-4971 (Print)&amp;#xD;0006-4971 (Linking)&lt;/isbn&gt;&lt;accession-num&gt;7684620&lt;/accession-num&gt;&lt;urls&gt;&lt;related-urls&gt;&lt;url&gt;https://www.ncbi.nlm.nih.gov/pubmed/7684620&lt;/url&gt;&lt;/related-urls&gt;&lt;/urls&gt;&lt;/record&gt;&lt;/Cite&gt;&lt;/EndNote&gt;</w:instrText>
      </w:r>
      <w:r>
        <w:fldChar w:fldCharType="separate"/>
      </w:r>
      <w:r>
        <w:rPr>
          <w:noProof/>
        </w:rPr>
        <w:t>(Issaad et al., 1993)</w:t>
      </w:r>
      <w:r>
        <w:fldChar w:fldCharType="end"/>
      </w:r>
      <w:r>
        <w:t xml:space="preserve">.  Leukemia 1 was most amenable to in vitro culture and so was used for most culture-based experiments.  For in vitro LDA experiments, 5,000 MS5 cells were plated in wells of gelatin-coated Nunc 96 well plates (Fisher Scientific) with cytokines 48 hours prior to FACS-based sorting of leukemia cells directly into the wells.  </w:t>
      </w:r>
    </w:p>
    <w:p w14:paraId="1007C3D0" w14:textId="77777777" w:rsidR="0090760B" w:rsidRDefault="0090760B" w:rsidP="0090760B">
      <w:pPr>
        <w:spacing w:line="480" w:lineRule="auto"/>
        <w:jc w:val="both"/>
      </w:pPr>
      <w:r>
        <w:lastRenderedPageBreak/>
        <w:tab/>
        <w:t xml:space="preserve">Human MV4;11 and RS4;11 cells were cultured in RPMI with 10% fetal calf serum supplemented with penicillin and streptomycin.  </w:t>
      </w:r>
    </w:p>
    <w:p w14:paraId="14EFC746" w14:textId="77777777" w:rsidR="0090760B" w:rsidRDefault="0090760B" w:rsidP="0090760B">
      <w:pPr>
        <w:spacing w:line="480" w:lineRule="auto"/>
        <w:jc w:val="both"/>
      </w:pPr>
    </w:p>
    <w:p w14:paraId="4DBC918F" w14:textId="77777777" w:rsidR="0090760B" w:rsidRPr="008139B4" w:rsidRDefault="0090760B" w:rsidP="0090760B">
      <w:pPr>
        <w:spacing w:line="480" w:lineRule="auto"/>
        <w:jc w:val="both"/>
        <w:rPr>
          <w:b/>
          <w:bCs/>
        </w:rPr>
      </w:pPr>
      <w:r w:rsidRPr="008139B4">
        <w:rPr>
          <w:b/>
          <w:bCs/>
        </w:rPr>
        <w:t>Flow cytometry and cell sorting</w:t>
      </w:r>
    </w:p>
    <w:p w14:paraId="5628FF94" w14:textId="77777777" w:rsidR="0090760B" w:rsidRDefault="0090760B" w:rsidP="0090760B">
      <w:pPr>
        <w:spacing w:line="480" w:lineRule="auto"/>
        <w:jc w:val="both"/>
      </w:pPr>
      <w:r>
        <w:t xml:space="preserve">Data were acquired on either BD LSR </w:t>
      </w:r>
      <w:proofErr w:type="spellStart"/>
      <w:r>
        <w:t>Fortessa</w:t>
      </w:r>
      <w:proofErr w:type="spellEnd"/>
      <w:r>
        <w:t xml:space="preserve"> or LSR II Instruments (BS Biosciences).  Cells were sorted on a BD FACS Aria (BD Biosciences) with a 100 </w:t>
      </w:r>
      <w:r>
        <w:sym w:font="Symbol" w:char="F06D"/>
      </w:r>
      <w:r>
        <w:t xml:space="preserve">m nozzle.  </w:t>
      </w:r>
      <w:proofErr w:type="spellStart"/>
      <w:r>
        <w:t>Mitotracker</w:t>
      </w:r>
      <w:proofErr w:type="spellEnd"/>
      <w:r>
        <w:t xml:space="preserve"> Green was purchased from Thermo.</w:t>
      </w:r>
    </w:p>
    <w:p w14:paraId="7DE1A86E" w14:textId="77777777" w:rsidR="0090760B" w:rsidRDefault="0090760B" w:rsidP="0090760B">
      <w:pPr>
        <w:spacing w:line="480" w:lineRule="auto"/>
        <w:jc w:val="both"/>
      </w:pPr>
    </w:p>
    <w:p w14:paraId="550771BB" w14:textId="77777777" w:rsidR="0090760B" w:rsidRPr="008139B4" w:rsidRDefault="0090760B" w:rsidP="0090760B">
      <w:pPr>
        <w:spacing w:line="480" w:lineRule="auto"/>
        <w:jc w:val="both"/>
        <w:rPr>
          <w:b/>
          <w:bCs/>
        </w:rPr>
      </w:pPr>
      <w:r w:rsidRPr="008139B4">
        <w:rPr>
          <w:b/>
          <w:bCs/>
        </w:rPr>
        <w:t>Morphology</w:t>
      </w:r>
    </w:p>
    <w:p w14:paraId="19A2F0D2" w14:textId="77777777" w:rsidR="0090760B" w:rsidRDefault="0090760B" w:rsidP="0090760B">
      <w:pPr>
        <w:spacing w:line="480" w:lineRule="auto"/>
        <w:jc w:val="both"/>
      </w:pPr>
      <w:r>
        <w:t>For morphologic analysis, leukemia cells were spun onto slides and stained with May-Grunwald and Giemsa stains (Sigma) sequentially.  Transmission electron microscopy was performed at the electron microscopy core at Harvard Medical School.</w:t>
      </w:r>
    </w:p>
    <w:p w14:paraId="1AFD729F" w14:textId="77777777" w:rsidR="0090760B" w:rsidRDefault="0090760B" w:rsidP="0090760B">
      <w:pPr>
        <w:spacing w:line="480" w:lineRule="auto"/>
        <w:jc w:val="both"/>
      </w:pPr>
    </w:p>
    <w:p w14:paraId="0822F86F" w14:textId="77777777" w:rsidR="0090760B" w:rsidRPr="008139B4" w:rsidRDefault="0090760B" w:rsidP="0090760B">
      <w:pPr>
        <w:spacing w:line="480" w:lineRule="auto"/>
        <w:jc w:val="both"/>
        <w:rPr>
          <w:b/>
          <w:bCs/>
        </w:rPr>
      </w:pPr>
      <w:r w:rsidRPr="008139B4">
        <w:rPr>
          <w:b/>
          <w:bCs/>
        </w:rPr>
        <w:t>Recombinant DNA</w:t>
      </w:r>
    </w:p>
    <w:p w14:paraId="40A1766B" w14:textId="77777777" w:rsidR="0090760B" w:rsidRDefault="0090760B" w:rsidP="0090760B">
      <w:pPr>
        <w:spacing w:line="480" w:lineRule="auto"/>
        <w:jc w:val="both"/>
      </w:pPr>
      <w:r w:rsidRPr="00F319D7">
        <w:t xml:space="preserve">The human </w:t>
      </w:r>
      <w:r w:rsidRPr="00F319D7">
        <w:rPr>
          <w:i/>
          <w:iCs/>
        </w:rPr>
        <w:t>MYC</w:t>
      </w:r>
      <w:r w:rsidRPr="00F319D7">
        <w:t xml:space="preserve"> cDNA was purchased from </w:t>
      </w:r>
      <w:proofErr w:type="spellStart"/>
      <w:r w:rsidRPr="00F319D7">
        <w:t>Addgene</w:t>
      </w:r>
      <w:proofErr w:type="spellEnd"/>
      <w:r w:rsidRPr="00F319D7">
        <w:t xml:space="preserve"> (pDONR223_MYC_WT, a gift from Jesse Boehm and Matthew Meyerson and David Root (plasmid # 82927; </w:t>
      </w:r>
      <w:hyperlink r:id="rId8" w:history="1">
        <w:r w:rsidRPr="00F319D7">
          <w:rPr>
            <w:rStyle w:val="Hyperlink"/>
          </w:rPr>
          <w:t>http://n2t.net/addgene:82927</w:t>
        </w:r>
      </w:hyperlink>
      <w:r w:rsidRPr="00F319D7">
        <w:t xml:space="preserve"> ; RRID: Addgene_82927).  The </w:t>
      </w:r>
      <w:r w:rsidRPr="00F319D7">
        <w:rPr>
          <w:i/>
          <w:iCs/>
        </w:rPr>
        <w:t>MYC</w:t>
      </w:r>
      <w:r w:rsidRPr="00F319D7">
        <w:t xml:space="preserve"> cDNA was cloned into the pCW57.1 vector (gift from David Root (</w:t>
      </w:r>
      <w:proofErr w:type="spellStart"/>
      <w:r w:rsidRPr="00F319D7">
        <w:t>Addgene</w:t>
      </w:r>
      <w:proofErr w:type="spellEnd"/>
      <w:r w:rsidRPr="00F319D7">
        <w:t xml:space="preserve"> plasmid # 41393; </w:t>
      </w:r>
      <w:hyperlink r:id="rId9" w:history="1">
        <w:r w:rsidRPr="00F319D7">
          <w:rPr>
            <w:rStyle w:val="Hyperlink"/>
          </w:rPr>
          <w:t>http://n2t.net/addgene:41393</w:t>
        </w:r>
      </w:hyperlink>
      <w:r w:rsidRPr="00F319D7">
        <w:t xml:space="preserve"> ; </w:t>
      </w:r>
      <w:proofErr w:type="gramStart"/>
      <w:r w:rsidRPr="00F319D7">
        <w:t>RRID:Addgene</w:t>
      </w:r>
      <w:proofErr w:type="gramEnd"/>
      <w:r w:rsidRPr="00F319D7">
        <w:t xml:space="preserve">_41393) using LR </w:t>
      </w:r>
      <w:proofErr w:type="spellStart"/>
      <w:r w:rsidRPr="00F319D7">
        <w:t>clonase</w:t>
      </w:r>
      <w:proofErr w:type="spellEnd"/>
      <w:r w:rsidRPr="00F319D7">
        <w:t xml:space="preserve"> (Thermo).  The purified plasmid was used to generate lentivirus in HEK-293T cells, which was used to transduce </w:t>
      </w:r>
      <w:proofErr w:type="gramStart"/>
      <w:r w:rsidRPr="00F319D7">
        <w:t>MV4;</w:t>
      </w:r>
      <w:proofErr w:type="gramEnd"/>
      <w:r w:rsidRPr="00F319D7">
        <w:t xml:space="preserve">11 cells.  A stable transduced polyclonal line was selected with 0.5 </w:t>
      </w:r>
      <w:r w:rsidRPr="00F319D7">
        <w:sym w:font="Symbol" w:char="F06D"/>
      </w:r>
      <w:r w:rsidRPr="00F319D7">
        <w:t xml:space="preserve">g/ml puromycin (Thermo).  </w:t>
      </w:r>
      <w:r>
        <w:t xml:space="preserve">The </w:t>
      </w:r>
      <w:r>
        <w:rPr>
          <w:i/>
          <w:iCs/>
        </w:rPr>
        <w:t>MYC</w:t>
      </w:r>
      <w:r>
        <w:t xml:space="preserve"> cDNA was also cloned into pINDUCER21 (ORF-EG) which was a gift from Stephen </w:t>
      </w:r>
      <w:proofErr w:type="spellStart"/>
      <w:r>
        <w:t>Elledge</w:t>
      </w:r>
      <w:proofErr w:type="spellEnd"/>
      <w:r>
        <w:t xml:space="preserve"> and Thomas Westbrook (</w:t>
      </w:r>
      <w:proofErr w:type="spellStart"/>
      <w:r>
        <w:t>Addgene</w:t>
      </w:r>
      <w:proofErr w:type="spellEnd"/>
      <w:r>
        <w:t xml:space="preserve"> plasmid # </w:t>
      </w:r>
      <w:proofErr w:type="gramStart"/>
      <w:r>
        <w:t>46948 ;</w:t>
      </w:r>
      <w:proofErr w:type="gramEnd"/>
      <w:r>
        <w:t xml:space="preserve"> </w:t>
      </w:r>
      <w:hyperlink r:id="rId10" w:history="1">
        <w:r w:rsidRPr="00B51D82">
          <w:rPr>
            <w:rStyle w:val="Hyperlink"/>
          </w:rPr>
          <w:t>http://n2t.net/addgene:46948</w:t>
        </w:r>
      </w:hyperlink>
      <w:r>
        <w:t xml:space="preserve"> ; RRID: Addgene_46948).  </w:t>
      </w:r>
      <w:r w:rsidRPr="00F319D7">
        <w:t>Gene expression was confirmed by Western blotting following doxycycline exposure</w:t>
      </w:r>
      <w:r>
        <w:t>.</w:t>
      </w:r>
    </w:p>
    <w:p w14:paraId="0D48B447" w14:textId="77777777" w:rsidR="0090760B" w:rsidRDefault="0090760B" w:rsidP="0090760B">
      <w:pPr>
        <w:spacing w:line="480" w:lineRule="auto"/>
        <w:jc w:val="both"/>
      </w:pPr>
    </w:p>
    <w:p w14:paraId="3938AD42" w14:textId="77777777" w:rsidR="0090760B" w:rsidRPr="008139B4" w:rsidRDefault="0090760B" w:rsidP="0090760B">
      <w:pPr>
        <w:spacing w:line="480" w:lineRule="auto"/>
        <w:jc w:val="both"/>
        <w:rPr>
          <w:b/>
          <w:bCs/>
        </w:rPr>
      </w:pPr>
      <w:r w:rsidRPr="008139B4">
        <w:rPr>
          <w:b/>
          <w:bCs/>
        </w:rPr>
        <w:t>Seahorse Assay</w:t>
      </w:r>
    </w:p>
    <w:p w14:paraId="4E5B8FEC" w14:textId="77777777" w:rsidR="0090760B" w:rsidRDefault="0090760B" w:rsidP="0090760B">
      <w:pPr>
        <w:spacing w:line="480" w:lineRule="auto"/>
        <w:jc w:val="both"/>
      </w:pPr>
      <w:r>
        <w:t xml:space="preserve">The Seahorse assays were performed using the Agilent Seahorse XF Cell Mito Stress Test kit using injections of 1 </w:t>
      </w:r>
      <w:r>
        <w:sym w:font="Symbol" w:char="F06D"/>
      </w:r>
      <w:r>
        <w:rPr>
          <w:i/>
          <w:iCs/>
        </w:rPr>
        <w:t>M</w:t>
      </w:r>
      <w:r>
        <w:t xml:space="preserve"> oligomycin, 1 </w:t>
      </w:r>
      <w:r>
        <w:sym w:font="Symbol" w:char="F06D"/>
      </w:r>
      <w:r>
        <w:rPr>
          <w:i/>
          <w:iCs/>
        </w:rPr>
        <w:t xml:space="preserve">M </w:t>
      </w:r>
      <w:r>
        <w:t xml:space="preserve">carbonyl cyanide-4 (trifluoromethoxy) phenylhydrazone (FCCP) and 0.5 </w:t>
      </w:r>
      <w:r>
        <w:sym w:font="Symbol" w:char="F06D"/>
      </w:r>
      <w:r>
        <w:rPr>
          <w:i/>
          <w:iCs/>
        </w:rPr>
        <w:t>M</w:t>
      </w:r>
      <w:r>
        <w:t xml:space="preserve"> each of antimycin A and rotenone at the intervals indicated.  The instrument is located at the Seahorse Core at Brigham and Women’s Hospital.</w:t>
      </w:r>
    </w:p>
    <w:p w14:paraId="29AD2D7F" w14:textId="77777777" w:rsidR="0090760B" w:rsidRDefault="0090760B" w:rsidP="0090760B">
      <w:pPr>
        <w:spacing w:line="480" w:lineRule="auto"/>
        <w:jc w:val="both"/>
      </w:pPr>
    </w:p>
    <w:p w14:paraId="2E15A313" w14:textId="77777777" w:rsidR="0090760B" w:rsidRPr="008139B4" w:rsidRDefault="0090760B" w:rsidP="0090760B">
      <w:pPr>
        <w:spacing w:line="480" w:lineRule="auto"/>
        <w:jc w:val="both"/>
        <w:rPr>
          <w:b/>
          <w:bCs/>
        </w:rPr>
      </w:pPr>
      <w:r>
        <w:rPr>
          <w:b/>
          <w:bCs/>
        </w:rPr>
        <w:t xml:space="preserve">Single cell </w:t>
      </w:r>
      <w:r w:rsidRPr="008139B4">
        <w:rPr>
          <w:b/>
          <w:bCs/>
        </w:rPr>
        <w:t>RNA sequencing</w:t>
      </w:r>
    </w:p>
    <w:p w14:paraId="0F1DE600" w14:textId="09B2D218" w:rsidR="0090760B" w:rsidRDefault="0090760B" w:rsidP="0090760B">
      <w:pPr>
        <w:spacing w:line="480" w:lineRule="auto"/>
        <w:jc w:val="both"/>
      </w:pPr>
      <w:r w:rsidRPr="00FF3F68">
        <w:t>For scRNA-Seq using the Seq-Well platform, 20,000 cells were applied to Seq-Well devices pre-loaded with mRNA capture beads as previously described</w:t>
      </w:r>
      <w:r>
        <w:t xml:space="preserve"> </w:t>
      </w:r>
      <w:r>
        <w:fldChar w:fldCharType="begin">
          <w:fldData xml:space="preserve">PEVuZE5vdGU+PENpdGU+PEF1dGhvcj5HaWVyYWhuPC9BdXRob3I+PFllYXI+MjAxNzwvWWVhcj48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</w:fldData>
        </w:fldChar>
      </w:r>
      <w:r>
        <w:instrText xml:space="preserve"> ADDIN EN.CITE </w:instrText>
      </w:r>
      <w:r>
        <w:fldChar w:fldCharType="begin">
          <w:fldData xml:space="preserve">PEVuZE5vdGU+PENpdGU+PEF1dGhvcj5HaWVyYWhuPC9BdXRob3I+PFllYXI+MjAxNzwvWWVhcj48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</w:fldData>
        </w:fldChar>
      </w:r>
      <w:r>
        <w:instrText xml:space="preserve"> ADDIN EN.CITE.DATA </w:instrText>
      </w:r>
      <w:r>
        <w:fldChar w:fldCharType="end"/>
      </w:r>
      <w:r>
        <w:fldChar w:fldCharType="separate"/>
      </w:r>
      <w:r>
        <w:rPr>
          <w:noProof/>
        </w:rPr>
        <w:t>(Gierahn et al., 2017)</w:t>
      </w:r>
      <w:r>
        <w:fldChar w:fldCharType="end"/>
      </w:r>
      <w:r w:rsidRPr="00FF3F68">
        <w:t>.</w:t>
      </w:r>
      <w:r>
        <w:t xml:space="preserve">  </w:t>
      </w:r>
      <w:r w:rsidRPr="00FF3F68">
        <w:t xml:space="preserve">Following hybridization and reverse transcription, random second-strand synthesis was performed to generate double stranded cDNA. PCR was performed using the following primer sequence 5’ – AAGCAGTGGTATCAACGCAGAGT – 3’. Sequencing libraries were generated using the Illumina </w:t>
      </w:r>
      <w:proofErr w:type="spellStart"/>
      <w:r w:rsidRPr="00FF3F68">
        <w:t>Nextera</w:t>
      </w:r>
      <w:proofErr w:type="spellEnd"/>
      <w:r w:rsidRPr="00FF3F68">
        <w:t xml:space="preserve"> XT protocol using custom N700 sequencing indices. Libraries were sequenced using Next-Seq 75 cycle high output sequencing kits with 20 </w:t>
      </w:r>
      <w:proofErr w:type="gramStart"/>
      <w:r w:rsidRPr="00FF3F68">
        <w:t>base</w:t>
      </w:r>
      <w:proofErr w:type="gramEnd"/>
      <w:r w:rsidRPr="00FF3F68">
        <w:t xml:space="preserve"> read 1 sequence and 50 base read 2 sequence.</w:t>
      </w:r>
      <w:r>
        <w:t xml:space="preserve"> </w:t>
      </w:r>
    </w:p>
    <w:p w14:paraId="090D362A" w14:textId="77777777" w:rsidR="0090760B" w:rsidRDefault="0090760B" w:rsidP="0090760B">
      <w:pPr>
        <w:spacing w:line="480" w:lineRule="auto"/>
        <w:jc w:val="both"/>
      </w:pPr>
    </w:p>
    <w:p w14:paraId="5AE3AA85" w14:textId="36061F1C" w:rsidR="0090760B" w:rsidRPr="00A65B9E" w:rsidRDefault="0090760B" w:rsidP="0090760B">
      <w:pPr>
        <w:spacing w:line="480" w:lineRule="auto"/>
        <w:jc w:val="both"/>
        <w:rPr>
          <w:rFonts w:eastAsia="Times New Roman"/>
          <w:color w:val="000000"/>
          <w:lang w:bidi="bn-IN"/>
        </w:rPr>
      </w:pPr>
      <w:r w:rsidRPr="00A65B9E">
        <w:rPr>
          <w:rFonts w:eastAsia="Times New Roman"/>
          <w:color w:val="000000"/>
          <w:lang w:bidi="bn-IN"/>
        </w:rPr>
        <w:t xml:space="preserve">For </w:t>
      </w:r>
      <w:proofErr w:type="spellStart"/>
      <w:r w:rsidRPr="00A65B9E">
        <w:rPr>
          <w:rFonts w:eastAsia="Times New Roman"/>
          <w:color w:val="000000"/>
          <w:lang w:bidi="bn-IN"/>
        </w:rPr>
        <w:t>inDrops</w:t>
      </w:r>
      <w:proofErr w:type="spellEnd"/>
      <w:r w:rsidRPr="00A65B9E">
        <w:rPr>
          <w:rFonts w:eastAsia="Times New Roman"/>
          <w:color w:val="000000"/>
          <w:lang w:bidi="bn-IN"/>
        </w:rPr>
        <w:t xml:space="preserve">-seq the cells were encapsulated in </w:t>
      </w:r>
      <w:r>
        <w:rPr>
          <w:rFonts w:eastAsia="Times New Roman"/>
          <w:color w:val="000000"/>
          <w:lang w:bidi="bn-IN"/>
        </w:rPr>
        <w:t xml:space="preserve">2-3 </w:t>
      </w:r>
      <w:proofErr w:type="spellStart"/>
      <w:r>
        <w:rPr>
          <w:rFonts w:eastAsia="Times New Roman"/>
          <w:color w:val="000000"/>
          <w:lang w:bidi="bn-IN"/>
        </w:rPr>
        <w:t>nl</w:t>
      </w:r>
      <w:proofErr w:type="spellEnd"/>
      <w:r>
        <w:rPr>
          <w:rFonts w:eastAsia="Times New Roman"/>
          <w:color w:val="000000"/>
          <w:lang w:bidi="bn-IN"/>
        </w:rPr>
        <w:t xml:space="preserve"> </w:t>
      </w:r>
      <w:r w:rsidRPr="00A65B9E">
        <w:rPr>
          <w:rFonts w:eastAsia="Times New Roman"/>
          <w:color w:val="000000"/>
          <w:lang w:bidi="bn-IN"/>
        </w:rPr>
        <w:t xml:space="preserve">droplets </w:t>
      </w:r>
      <w:r>
        <w:rPr>
          <w:rFonts w:eastAsia="Times New Roman"/>
          <w:color w:val="000000"/>
          <w:lang w:bidi="bn-IN"/>
        </w:rPr>
        <w:t xml:space="preserve">using a microfluidic device </w:t>
      </w:r>
      <w:r w:rsidRPr="00A65B9E">
        <w:rPr>
          <w:rFonts w:eastAsia="Times New Roman"/>
          <w:color w:val="000000"/>
          <w:lang w:bidi="bn-IN"/>
        </w:rPr>
        <w:t>and the libraries were made following a previously described protocol</w:t>
      </w:r>
      <w:r>
        <w:rPr>
          <w:rFonts w:eastAsia="Times New Roman"/>
          <w:color w:val="000000"/>
          <w:lang w:bidi="bn-IN"/>
        </w:rPr>
        <w:t xml:space="preserve"> </w:t>
      </w:r>
      <w:r>
        <w:rPr>
          <w:rFonts w:eastAsia="Times New Roman"/>
          <w:color w:val="000000"/>
          <w:lang w:bidi="bn-IN"/>
        </w:rPr>
        <w:fldChar w:fldCharType="begin">
          <w:fldData xml:space="preserve">PEVuZE5vdGU+PENpdGU+PEF1dGhvcj5LbGVpbjwvQXV0aG9yPjxZZWFyPjIwMTU8L1llYXI+PFJl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</w:fldData>
        </w:fldChar>
      </w:r>
      <w:r>
        <w:rPr>
          <w:rFonts w:eastAsia="Times New Roman"/>
          <w:color w:val="000000"/>
          <w:lang w:bidi="bn-IN"/>
        </w:rPr>
        <w:instrText xml:space="preserve"> ADDIN EN.CITE </w:instrText>
      </w:r>
      <w:r>
        <w:rPr>
          <w:rFonts w:eastAsia="Times New Roman"/>
          <w:color w:val="000000"/>
          <w:lang w:bidi="bn-IN"/>
        </w:rPr>
        <w:fldChar w:fldCharType="begin">
          <w:fldData xml:space="preserve">PEVuZE5vdGU+PENpdGU+PEF1dGhvcj5LbGVpbjwvQXV0aG9yPjxZZWFyPjIwMTU8L1llYXI+PFJl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</w:fldData>
        </w:fldChar>
      </w:r>
      <w:r>
        <w:rPr>
          <w:rFonts w:eastAsia="Times New Roman"/>
          <w:color w:val="000000"/>
          <w:lang w:bidi="bn-IN"/>
        </w:rPr>
        <w:instrText xml:space="preserve"> ADDIN EN.CITE.DATA </w:instrText>
      </w:r>
      <w:r>
        <w:rPr>
          <w:rFonts w:eastAsia="Times New Roman"/>
          <w:color w:val="000000"/>
          <w:lang w:bidi="bn-IN"/>
        </w:rPr>
      </w:r>
      <w:r>
        <w:rPr>
          <w:rFonts w:eastAsia="Times New Roman"/>
          <w:color w:val="000000"/>
          <w:lang w:bidi="bn-IN"/>
        </w:rPr>
        <w:fldChar w:fldCharType="end"/>
      </w:r>
      <w:r>
        <w:rPr>
          <w:rFonts w:eastAsia="Times New Roman"/>
          <w:color w:val="000000"/>
          <w:lang w:bidi="bn-IN"/>
        </w:rPr>
      </w:r>
      <w:r>
        <w:rPr>
          <w:rFonts w:eastAsia="Times New Roman"/>
          <w:color w:val="000000"/>
          <w:lang w:bidi="bn-IN"/>
        </w:rPr>
        <w:fldChar w:fldCharType="separate"/>
      </w:r>
      <w:r>
        <w:rPr>
          <w:rFonts w:eastAsia="Times New Roman"/>
          <w:noProof/>
          <w:color w:val="000000"/>
          <w:lang w:bidi="bn-IN"/>
        </w:rPr>
        <w:t>(Klein et al., 2015; Zilionis et al., 2017)</w:t>
      </w:r>
      <w:r>
        <w:rPr>
          <w:rFonts w:eastAsia="Times New Roman"/>
          <w:color w:val="000000"/>
          <w:lang w:bidi="bn-IN"/>
        </w:rPr>
        <w:fldChar w:fldCharType="end"/>
      </w:r>
      <w:r w:rsidRPr="00A65B9E">
        <w:rPr>
          <w:rFonts w:eastAsia="Times New Roman"/>
          <w:color w:val="000000"/>
          <w:lang w:bidi="bn-IN"/>
        </w:rPr>
        <w:t>, with the following modifications in the primer sequences.</w:t>
      </w:r>
      <w:r>
        <w:rPr>
          <w:rFonts w:eastAsia="Times New Roman"/>
          <w:color w:val="000000"/>
          <w:lang w:bidi="bn-IN"/>
        </w:rPr>
        <w:t xml:space="preserve">  </w:t>
      </w:r>
      <w:r w:rsidRPr="00A65B9E">
        <w:rPr>
          <w:rFonts w:eastAsia="Times New Roman"/>
          <w:color w:val="000000"/>
          <w:lang w:bidi="bn-IN"/>
        </w:rPr>
        <w:t xml:space="preserve">RT primers on hydrogel beads- </w:t>
      </w:r>
    </w:p>
    <w:p w14:paraId="6B11922C" w14:textId="77777777" w:rsidR="0090760B" w:rsidRPr="00A65B9E" w:rsidRDefault="0090760B" w:rsidP="0090760B">
      <w:pPr>
        <w:spacing w:line="480" w:lineRule="auto"/>
        <w:jc w:val="both"/>
        <w:rPr>
          <w:lang w:bidi="bn-IN"/>
        </w:rPr>
      </w:pPr>
      <w:r w:rsidRPr="00A65B9E">
        <w:rPr>
          <w:lang w:bidi="bn-IN"/>
        </w:rPr>
        <w:t>5’</w:t>
      </w:r>
      <w:proofErr w:type="gramStart"/>
      <w:r w:rsidRPr="00A65B9E">
        <w:rPr>
          <w:lang w:bidi="bn-IN"/>
        </w:rPr>
        <w:t>CGATTGATCAACGTAATACGACTCACTATAGGGTGTCGGGTGCAG[</w:t>
      </w:r>
      <w:proofErr w:type="gramEnd"/>
      <w:r w:rsidRPr="00A65B9E">
        <w:rPr>
          <w:lang w:bidi="bn-IN"/>
        </w:rPr>
        <w:t>bc1,8nt]GTCTCGTGGGCTCGGAGATGTGTATAAGAGACAG[bc2,8nt]NNNNNNTTTTTTTTTTTTTTTTTTTV- 3’</w:t>
      </w:r>
    </w:p>
    <w:p w14:paraId="1C21845E" w14:textId="6F2C4C41" w:rsidR="0090760B" w:rsidRPr="00A65B9E" w:rsidRDefault="0090760B" w:rsidP="0090760B">
      <w:pPr>
        <w:spacing w:line="480" w:lineRule="auto"/>
        <w:jc w:val="both"/>
      </w:pPr>
      <w:r w:rsidRPr="00A65B9E">
        <w:lastRenderedPageBreak/>
        <w:t>R1-N6 primer sequence (step 151 in the library prep protocol in</w:t>
      </w:r>
      <w:r>
        <w:t xml:space="preserve"> </w:t>
      </w:r>
      <w:r>
        <w:fldChar w:fldCharType="begin"/>
      </w:r>
      <w:r>
        <w:instrText xml:space="preserve"> ADDIN EN.CITE &lt;EndNote&gt;&lt;Cite&gt;&lt;Author&gt;Zilionis&lt;/Author&gt;&lt;Year&gt;2017&lt;/Year&gt;&lt;RecNum&gt;266&lt;/RecNum&gt;&lt;DisplayText&gt;(Zilionis et al., 2017)&lt;/DisplayText&gt;&lt;record&gt;&lt;rec-number&gt;266&lt;/rec-number&gt;&lt;foreign-keys&gt;&lt;key app="EN" db-id="2wdrrfpau0fvtfeps9fptx9os95xppve5r92" timestamp="1571769786"&gt;266&lt;/key&gt;&lt;/foreign-keys&gt;&lt;ref-type name="Journal Article"&gt;17&lt;/ref-type&gt;&lt;contributors&gt;&lt;authors&gt;&lt;author&gt;Zilionis, R.&lt;/author&gt;&lt;author&gt;Nainys, J.&lt;/author&gt;&lt;author&gt;Veres, A.&lt;/author&gt;&lt;author&gt;Savova, V.&lt;/author&gt;&lt;author&gt;Zemmour, D.&lt;/author&gt;&lt;author&gt;Klein, A. M.&lt;/author&gt;&lt;author&gt;Mazutis, L.&lt;/author&gt;&lt;/authors&gt;&lt;/contributors&gt;&lt;auth-address&gt;Institute of Biotechnology, Vilnius University, Vilnius, Lithuania.&amp;#xD;Department of Systems Biology, Harvard Medical School, Boston, Massachusetts, USA.&amp;#xD;Department of Stem Cell and Regenerative Biology, Harvard University, Cambridge, Massachusetts, USA.&amp;#xD;Harvard Stem Cell Institute, Harvard University, Cambridge, Massachusetts, USA.&amp;#xD;Division of Immunology, Department of Microbiology and Immunobiology, Harvard Medical School, Boston, Massachusetts, USA.&lt;/auth-address&gt;&lt;titles&gt;&lt;title&gt;Single-cell barcoding and sequencing using droplet microfluidics&lt;/title&gt;&lt;secondary-title&gt;Nat Protoc&lt;/secondary-title&gt;&lt;/titles&gt;&lt;periodical&gt;&lt;full-title&gt;Nat Protoc&lt;/full-title&gt;&lt;/periodical&gt;&lt;pages&gt;44-73&lt;/pages&gt;&lt;volume&gt;12&lt;/volume&gt;&lt;number&gt;1&lt;/number&gt;&lt;edition&gt;2016/12/09&lt;/edition&gt;&lt;keywords&gt;&lt;keyword&gt;Equipment Design&lt;/keyword&gt;&lt;keyword&gt;High-Throughput Nucleotide Sequencing/*instrumentation&lt;/keyword&gt;&lt;keyword&gt;*Lab-On-A-Chip Devices&lt;/keyword&gt;&lt;keyword&gt;Sequence Analysis, RNA/*instrumentation&lt;/keyword&gt;&lt;keyword&gt;Single-Cell Analysis/*instrumentation&lt;/keyword&gt;&lt;/keywords&gt;&lt;dates&gt;&lt;year&gt;2017&lt;/year&gt;&lt;pub-dates&gt;&lt;date&gt;Jan&lt;/date&gt;&lt;/pub-dates&gt;&lt;/dates&gt;&lt;isbn&gt;1750-2799 (Electronic)&amp;#xD;1750-2799 (Linking)&lt;/isbn&gt;&lt;accession-num&gt;27929523&lt;/accession-num&gt;&lt;urls&gt;&lt;related-urls&gt;&lt;url&gt;https://www.ncbi.nlm.nih.gov/pubmed/27929523&lt;/url&gt;&lt;/related-urls&gt;&lt;/urls&gt;&lt;electronic-resource-num&gt;10.1038/nprot.2016.154&lt;/electronic-resource-num&gt;&lt;/record&gt;&lt;/Cite&gt;&lt;/EndNote&gt;</w:instrText>
      </w:r>
      <w:r>
        <w:fldChar w:fldCharType="separate"/>
      </w:r>
      <w:r>
        <w:rPr>
          <w:noProof/>
        </w:rPr>
        <w:t>(Zilionis et al., 2017)</w:t>
      </w:r>
      <w:r>
        <w:fldChar w:fldCharType="end"/>
      </w:r>
      <w:r w:rsidRPr="00A65B9E">
        <w:t xml:space="preserve">)- </w:t>
      </w:r>
      <w:r w:rsidRPr="00A65B9E">
        <w:rPr>
          <w:color w:val="000000"/>
          <w:lang w:bidi="bn-IN"/>
        </w:rPr>
        <w:t>5’TCGTCGGCAGCGTCAGATGTGTATAAGAGACAGNNNNNN-3’</w:t>
      </w:r>
    </w:p>
    <w:p w14:paraId="4CDFD0A8" w14:textId="2F982679" w:rsidR="0090760B" w:rsidRPr="00A65B9E" w:rsidRDefault="0090760B" w:rsidP="0090760B">
      <w:pPr>
        <w:autoSpaceDE w:val="0"/>
        <w:autoSpaceDN w:val="0"/>
        <w:adjustRightInd w:val="0"/>
        <w:spacing w:line="480" w:lineRule="auto"/>
        <w:jc w:val="both"/>
      </w:pPr>
      <w:r w:rsidRPr="00A65B9E">
        <w:t>PCR primer sequences (steps 157 and 160 in the library prep protocol in</w:t>
      </w:r>
      <w:r>
        <w:fldChar w:fldCharType="begin"/>
      </w:r>
      <w:r>
        <w:instrText xml:space="preserve"> ADDIN EN.CITE &lt;EndNote&gt;&lt;Cite&gt;&lt;Author&gt;Zilionis&lt;/Author&gt;&lt;Year&gt;2017&lt;/Year&gt;&lt;RecNum&gt;266&lt;/RecNum&gt;&lt;DisplayText&gt;(Zilionis et al., 2017)&lt;/DisplayText&gt;&lt;record&gt;&lt;rec-number&gt;266&lt;/rec-number&gt;&lt;foreign-keys&gt;&lt;key app="EN" db-id="2wdrrfpau0fvtfeps9fptx9os95xppve5r92" timestamp="1571769786"&gt;266&lt;/key&gt;&lt;/foreign-keys&gt;&lt;ref-type name="Journal Article"&gt;17&lt;/ref-type&gt;&lt;contributors&gt;&lt;authors&gt;&lt;author&gt;Zilionis, R.&lt;/author&gt;&lt;author&gt;Nainys, J.&lt;/author&gt;&lt;author&gt;Veres, A.&lt;/author&gt;&lt;author&gt;Savova, V.&lt;/author&gt;&lt;author&gt;Zemmour, D.&lt;/author&gt;&lt;author&gt;Klein, A. M.&lt;/author&gt;&lt;author&gt;Mazutis, L.&lt;/author&gt;&lt;/authors&gt;&lt;/contributors&gt;&lt;auth-address&gt;Institute of Biotechnology, Vilnius University, Vilnius, Lithuania.&amp;#xD;Department of Systems Biology, Harvard Medical School, Boston, Massachusetts, USA.&amp;#xD;Department of Stem Cell and Regenerative Biology, Harvard University, Cambridge, Massachusetts, USA.&amp;#xD;Harvard Stem Cell Institute, Harvard University, Cambridge, Massachusetts, USA.&amp;#xD;Division of Immunology, Department of Microbiology and Immunobiology, Harvard Medical School, Boston, Massachusetts, USA.&lt;/auth-address&gt;&lt;titles&gt;&lt;title&gt;Single-cell barcoding and sequencing using droplet microfluidics&lt;/title&gt;&lt;secondary-title&gt;Nat Protoc&lt;/secondary-title&gt;&lt;/titles&gt;&lt;periodical&gt;&lt;full-title&gt;Nat Protoc&lt;/full-title&gt;&lt;/periodical&gt;&lt;pages&gt;44-73&lt;/pages&gt;&lt;volume&gt;12&lt;/volume&gt;&lt;number&gt;1&lt;/number&gt;&lt;edition&gt;2016/12/09&lt;/edition&gt;&lt;keywords&gt;&lt;keyword&gt;Equipment Design&lt;/keyword&gt;&lt;keyword&gt;High-Throughput Nucleotide Sequencing/*instrumentation&lt;/keyword&gt;&lt;keyword&gt;*Lab-On-A-Chip Devices&lt;/keyword&gt;&lt;keyword&gt;Sequence Analysis, RNA/*instrumentation&lt;/keyword&gt;&lt;keyword&gt;Single-Cell Analysis/*instrumentation&lt;/keyword&gt;&lt;/keywords&gt;&lt;dates&gt;&lt;year&gt;2017&lt;/year&gt;&lt;pub-dates&gt;&lt;date&gt;Jan&lt;/date&gt;&lt;/pub-dates&gt;&lt;/dates&gt;&lt;isbn&gt;1750-2799 (Electronic)&amp;#xD;1750-2799 (Linking)&lt;/isbn&gt;&lt;accession-num&gt;27929523&lt;/accession-num&gt;&lt;urls&gt;&lt;related-urls&gt;&lt;url&gt;https://www.ncbi.nlm.nih.gov/pubmed/27929523&lt;/url&gt;&lt;/related-urls&gt;&lt;/urls&gt;&lt;electronic-resource-num&gt;10.1038/nprot.2016.154&lt;/electronic-resource-num&gt;&lt;/record&gt;&lt;/Cite&gt;&lt;/EndNote&gt;</w:instrText>
      </w:r>
      <w:r>
        <w:fldChar w:fldCharType="separate"/>
      </w:r>
      <w:r>
        <w:rPr>
          <w:noProof/>
        </w:rPr>
        <w:t>(Zilionis et al., 2017)</w:t>
      </w:r>
      <w:r>
        <w:fldChar w:fldCharType="end"/>
      </w:r>
      <w:r w:rsidRPr="00A65B9E">
        <w:t xml:space="preserve">)- </w:t>
      </w:r>
    </w:p>
    <w:p w14:paraId="415493F3" w14:textId="77777777" w:rsidR="0090760B" w:rsidRPr="00A65B9E" w:rsidRDefault="0090760B" w:rsidP="0090760B">
      <w:pPr>
        <w:autoSpaceDE w:val="0"/>
        <w:autoSpaceDN w:val="0"/>
        <w:adjustRightInd w:val="0"/>
        <w:spacing w:line="480" w:lineRule="auto"/>
        <w:jc w:val="both"/>
        <w:rPr>
          <w:color w:val="000000"/>
          <w:lang w:bidi="bn-IN"/>
        </w:rPr>
      </w:pPr>
      <w:r w:rsidRPr="00A65B9E">
        <w:rPr>
          <w:color w:val="000000"/>
          <w:lang w:bidi="bn-IN"/>
        </w:rPr>
        <w:t xml:space="preserve">5’-AATGATACGGCGACCACCGAGATCTACACXXXXXXXXTCGTCGGCAGCGTC-3’, where XXXXXX is an index sequence for multiplexing libraries. </w:t>
      </w:r>
    </w:p>
    <w:p w14:paraId="64BC9FBA" w14:textId="77777777" w:rsidR="0090760B" w:rsidRPr="00A65B9E" w:rsidRDefault="0090760B" w:rsidP="0090760B">
      <w:pPr>
        <w:pStyle w:val="ListParagraph"/>
        <w:spacing w:line="480" w:lineRule="auto"/>
        <w:ind w:left="0"/>
        <w:jc w:val="both"/>
      </w:pPr>
      <w:r w:rsidRPr="00A65B9E">
        <w:rPr>
          <w:color w:val="000000"/>
          <w:lang w:bidi="bn-IN"/>
        </w:rPr>
        <w:t>5’-</w:t>
      </w:r>
      <w:r w:rsidRPr="00A65B9E">
        <w:t xml:space="preserve"> CAAGCAGAAGACGGCATACGAGATGGGTGTCGGGTGCAG-3’</w:t>
      </w:r>
    </w:p>
    <w:p w14:paraId="3348833B" w14:textId="77777777" w:rsidR="0090760B" w:rsidRDefault="0090760B" w:rsidP="0090760B">
      <w:pPr>
        <w:spacing w:line="480" w:lineRule="auto"/>
        <w:jc w:val="both"/>
        <w:rPr>
          <w:rFonts w:eastAsia="Times New Roman"/>
          <w:color w:val="000000" w:themeColor="text1"/>
          <w:shd w:val="clear" w:color="auto" w:fill="FFFFFF"/>
        </w:rPr>
      </w:pPr>
      <w:r w:rsidRPr="00A65B9E">
        <w:t>With these modifications in the primer sequences, custom sequencing primers are no longer required.</w:t>
      </w:r>
      <w:r>
        <w:t xml:space="preserve">  </w:t>
      </w:r>
      <w:r w:rsidRPr="001158CF">
        <w:rPr>
          <w:rFonts w:eastAsia="Times New Roman"/>
          <w:color w:val="000000" w:themeColor="text1"/>
          <w:shd w:val="clear" w:color="auto" w:fill="FFFFFF"/>
        </w:rPr>
        <w:t>Single</w:t>
      </w:r>
      <w:r>
        <w:rPr>
          <w:rFonts w:eastAsia="Times New Roman"/>
          <w:color w:val="000000" w:themeColor="text1"/>
          <w:shd w:val="clear" w:color="auto" w:fill="FFFFFF"/>
        </w:rPr>
        <w:t>-</w:t>
      </w:r>
      <w:r w:rsidRPr="001158CF">
        <w:rPr>
          <w:rFonts w:eastAsia="Times New Roman"/>
          <w:color w:val="000000" w:themeColor="text1"/>
          <w:shd w:val="clear" w:color="auto" w:fill="FFFFFF"/>
        </w:rPr>
        <w:t xml:space="preserve">cell RNA-Seq was </w:t>
      </w:r>
      <w:r>
        <w:rPr>
          <w:rFonts w:eastAsia="Times New Roman"/>
          <w:color w:val="000000" w:themeColor="text1"/>
          <w:shd w:val="clear" w:color="auto" w:fill="FFFFFF"/>
        </w:rPr>
        <w:t>library preparation was performed</w:t>
      </w:r>
      <w:r w:rsidRPr="001158CF">
        <w:rPr>
          <w:rFonts w:eastAsia="Times New Roman"/>
          <w:color w:val="000000" w:themeColor="text1"/>
          <w:shd w:val="clear" w:color="auto" w:fill="FFFFFF"/>
        </w:rPr>
        <w:t xml:space="preserve"> by the Single Cell Core at Harvard Medical School, Boston, MA.</w:t>
      </w:r>
    </w:p>
    <w:p w14:paraId="7FDF2E0B" w14:textId="77777777" w:rsidR="0090760B" w:rsidRDefault="0090760B" w:rsidP="0090760B">
      <w:pPr>
        <w:spacing w:line="480" w:lineRule="auto"/>
        <w:jc w:val="both"/>
        <w:rPr>
          <w:rFonts w:eastAsia="Times New Roman"/>
          <w:color w:val="000000" w:themeColor="text1"/>
          <w:shd w:val="clear" w:color="auto" w:fill="FFFFFF"/>
        </w:rPr>
      </w:pPr>
    </w:p>
    <w:p w14:paraId="2FF6645E" w14:textId="77777777" w:rsidR="0090760B" w:rsidRDefault="0090760B" w:rsidP="0090760B">
      <w:pPr>
        <w:spacing w:line="480" w:lineRule="auto"/>
        <w:jc w:val="both"/>
        <w:rPr>
          <w:rFonts w:eastAsia="Times New Roman"/>
          <w:color w:val="000000" w:themeColor="text1"/>
          <w:shd w:val="clear" w:color="auto" w:fill="FFFFFF"/>
        </w:rPr>
      </w:pPr>
      <w:r>
        <w:rPr>
          <w:rFonts w:eastAsia="Times New Roman"/>
          <w:color w:val="000000" w:themeColor="text1"/>
          <w:shd w:val="clear" w:color="auto" w:fill="FFFFFF"/>
        </w:rPr>
        <w:t>For CITE-seq, cells were pre-stained with barcoded antibodies against CD38 and CD34 (</w:t>
      </w:r>
      <w:proofErr w:type="spellStart"/>
      <w:r>
        <w:rPr>
          <w:rFonts w:eastAsia="Times New Roman"/>
          <w:color w:val="000000" w:themeColor="text1"/>
          <w:shd w:val="clear" w:color="auto" w:fill="FFFFFF"/>
        </w:rPr>
        <w:t>Biolegend</w:t>
      </w:r>
      <w:proofErr w:type="spellEnd"/>
      <w:r>
        <w:rPr>
          <w:rFonts w:eastAsia="Times New Roman"/>
          <w:color w:val="000000" w:themeColor="text1"/>
          <w:shd w:val="clear" w:color="auto" w:fill="FFFFFF"/>
        </w:rPr>
        <w:t xml:space="preserve">) and </w:t>
      </w:r>
      <w:proofErr w:type="spellStart"/>
      <w:r>
        <w:rPr>
          <w:rFonts w:eastAsia="Times New Roman"/>
          <w:color w:val="000000" w:themeColor="text1"/>
          <w:shd w:val="clear" w:color="auto" w:fill="FFFFFF"/>
        </w:rPr>
        <w:t>inDrop</w:t>
      </w:r>
      <w:proofErr w:type="spellEnd"/>
      <w:r>
        <w:rPr>
          <w:rFonts w:eastAsia="Times New Roman"/>
          <w:color w:val="000000" w:themeColor="text1"/>
          <w:shd w:val="clear" w:color="auto" w:fill="FFFFFF"/>
        </w:rPr>
        <w:t xml:space="preserve"> libraries were prepared as above.</w:t>
      </w:r>
    </w:p>
    <w:p w14:paraId="1A75341B" w14:textId="77777777" w:rsidR="0090760B" w:rsidRPr="00A65B9E" w:rsidRDefault="0090760B" w:rsidP="0090760B">
      <w:pPr>
        <w:pStyle w:val="ListParagraph"/>
        <w:spacing w:line="480" w:lineRule="auto"/>
        <w:ind w:left="0"/>
        <w:jc w:val="both"/>
      </w:pPr>
    </w:p>
    <w:p w14:paraId="1D5CAE00" w14:textId="77777777" w:rsidR="0090760B" w:rsidRPr="008139B4" w:rsidRDefault="0090760B" w:rsidP="0090760B">
      <w:pPr>
        <w:spacing w:line="480" w:lineRule="auto"/>
        <w:jc w:val="both"/>
        <w:rPr>
          <w:b/>
          <w:bCs/>
        </w:rPr>
      </w:pPr>
      <w:r w:rsidRPr="008139B4">
        <w:rPr>
          <w:b/>
          <w:bCs/>
        </w:rPr>
        <w:t>Bulk RNA sequencing library prep</w:t>
      </w:r>
    </w:p>
    <w:p w14:paraId="078C06B4" w14:textId="77777777" w:rsidR="0090760B" w:rsidRDefault="0090760B" w:rsidP="0090760B">
      <w:pPr>
        <w:spacing w:line="480" w:lineRule="auto"/>
        <w:jc w:val="both"/>
      </w:pPr>
      <w:r>
        <w:t xml:space="preserve">Cells were sorted by FACS and lysed in </w:t>
      </w:r>
      <w:proofErr w:type="spellStart"/>
      <w:r>
        <w:t>Trizol</w:t>
      </w:r>
      <w:proofErr w:type="spellEnd"/>
      <w:r>
        <w:t xml:space="preserve"> reagent (Thermo).  RNA was isolated using </w:t>
      </w:r>
      <w:proofErr w:type="spellStart"/>
      <w:r>
        <w:t>RNAeasy</w:t>
      </w:r>
      <w:proofErr w:type="spellEnd"/>
      <w:r>
        <w:t xml:space="preserve"> columns (Qiagen) and low input libraries prepared in collaboration with the Molecular Biology Core at the Dana-Farber Cancer Institute.</w:t>
      </w:r>
    </w:p>
    <w:p w14:paraId="21E9CC8F" w14:textId="77777777" w:rsidR="0090760B" w:rsidRDefault="0090760B" w:rsidP="0090760B">
      <w:pPr>
        <w:spacing w:line="480" w:lineRule="auto"/>
        <w:jc w:val="both"/>
      </w:pPr>
    </w:p>
    <w:p w14:paraId="21594106" w14:textId="77777777" w:rsidR="0090760B" w:rsidRPr="008139B4" w:rsidRDefault="0090760B" w:rsidP="0090760B">
      <w:pPr>
        <w:spacing w:line="480" w:lineRule="auto"/>
        <w:jc w:val="both"/>
        <w:rPr>
          <w:b/>
          <w:bCs/>
        </w:rPr>
      </w:pPr>
      <w:r w:rsidRPr="008139B4">
        <w:rPr>
          <w:b/>
          <w:bCs/>
        </w:rPr>
        <w:t>Data analysis</w:t>
      </w:r>
    </w:p>
    <w:p w14:paraId="78204A0F" w14:textId="77777777" w:rsidR="0090760B" w:rsidRPr="008139B4" w:rsidRDefault="0090760B" w:rsidP="0090760B">
      <w:pPr>
        <w:spacing w:line="480" w:lineRule="auto"/>
        <w:jc w:val="both"/>
        <w:rPr>
          <w:i/>
          <w:iCs/>
        </w:rPr>
      </w:pPr>
      <w:proofErr w:type="spellStart"/>
      <w:r w:rsidRPr="008139B4">
        <w:rPr>
          <w:i/>
          <w:iCs/>
        </w:rPr>
        <w:t>InDrop</w:t>
      </w:r>
      <w:proofErr w:type="spellEnd"/>
      <w:r w:rsidRPr="008139B4">
        <w:rPr>
          <w:i/>
          <w:iCs/>
        </w:rPr>
        <w:t xml:space="preserve"> Single-cell RNA-sequencing</w:t>
      </w:r>
    </w:p>
    <w:p w14:paraId="09C61B36" w14:textId="2DEACD5D" w:rsidR="0090760B" w:rsidRDefault="0090760B" w:rsidP="0090760B">
      <w:pPr>
        <w:spacing w:line="480" w:lineRule="auto"/>
        <w:jc w:val="both"/>
      </w:pPr>
      <w:r>
        <w:t xml:space="preserve">Raw sequencing reads were processed using the </w:t>
      </w:r>
      <w:proofErr w:type="spellStart"/>
      <w:r>
        <w:t>inDrop</w:t>
      </w:r>
      <w:proofErr w:type="spellEnd"/>
      <w:r>
        <w:t xml:space="preserve"> pipeline (https://github.com/indrops/indrops) using default parameters </w:t>
      </w:r>
      <w:r>
        <w:fldChar w:fldCharType="begin">
          <w:fldData xml:space="preserve">PEVuZE5vdGU+PENpdGU+PEF1dGhvcj5LbGVpbjwvQXV0aG9yPjxZZWFyPjIwMTU8L1llYXI+PFJl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</w:fldData>
        </w:fldChar>
      </w:r>
      <w:r>
        <w:instrText xml:space="preserve"> ADDIN EN.CITE </w:instrText>
      </w:r>
      <w:r>
        <w:fldChar w:fldCharType="begin">
          <w:fldData xml:space="preserve">PEVuZE5vdGU+PENpdGU+PEF1dGhvcj5LbGVpbjwvQXV0aG9yPjxZZWFyPjIwMTU8L1llYXI+PFJl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</w:fldData>
        </w:fldChar>
      </w:r>
      <w:r>
        <w:instrText xml:space="preserve"> ADDIN EN.CITE.DATA </w:instrText>
      </w:r>
      <w:r>
        <w:fldChar w:fldCharType="end"/>
      </w:r>
      <w:r>
        <w:fldChar w:fldCharType="separate"/>
      </w:r>
      <w:r>
        <w:rPr>
          <w:noProof/>
        </w:rPr>
        <w:t>(Klein et al., 2015)</w:t>
      </w:r>
      <w:r>
        <w:fldChar w:fldCharType="end"/>
      </w:r>
      <w:r>
        <w:t xml:space="preserve"> The GRCh38 reference </w:t>
      </w:r>
      <w:proofErr w:type="spellStart"/>
      <w:r>
        <w:t>genoma</w:t>
      </w:r>
      <w:proofErr w:type="spellEnd"/>
      <w:r>
        <w:t xml:space="preserve"> was used for alignment of sequencing reads. We used </w:t>
      </w:r>
      <w:proofErr w:type="spellStart"/>
      <w:r>
        <w:t>scImpute</w:t>
      </w:r>
      <w:proofErr w:type="spellEnd"/>
      <w:r>
        <w:t xml:space="preserve"> to account for dropout rates in single-cell RNA-seq data and obtain an imputed count matrix that was used for all downstream analysis described</w:t>
      </w:r>
      <w:r>
        <w:fldChar w:fldCharType="begin"/>
      </w:r>
      <w:r>
        <w:instrText xml:space="preserve"> ADDIN EN.CITE &lt;EndNote&gt;&lt;Cite&gt;&lt;Author&gt;Li&lt;/Author&gt;&lt;Year&gt;2018&lt;/Year&gt;&lt;RecNum&gt;296&lt;/RecNum&gt;&lt;DisplayText&gt;(Li and Li, 2018)&lt;/DisplayText&gt;&lt;record&gt;&lt;rec-number&gt;296&lt;/rec-number&gt;&lt;foreign-keys&gt;&lt;key app="EN" db-id="2wdrrfpau0fvtfeps9fptx9os95xppve5r92" timestamp="1582306427"&gt;296&lt;/key&gt;&lt;/foreign-keys&gt;&lt;ref-type name="Journal Article"&gt;17&lt;/ref-type&gt;&lt;contributors&gt;&lt;authors&gt;&lt;author&gt;Li, W. V.&lt;/author&gt;&lt;author&gt;Li, J. J.&lt;/author&gt;&lt;/authors&gt;&lt;/contributors&gt;&lt;auth-address&gt;Department of Statistics, University of California, Los Angeles, CA, 90095-1554, USA.&amp;#xD;Department of Statistics, University of California, Los Angeles, CA, 90095-1554, USA. jli@stat.ucla.edu.&amp;#xD;Department of Human Genetics, University of California, Los Angeles, CA, 90095-7088, USA. jli@stat.ucla.edu.&lt;/auth-address&gt;&lt;titles&gt;&lt;title&gt;An accurate and robust imputation method scImpute for single-cell RNA-seq data&lt;/title&gt;&lt;secondary-title&gt;Nat Commun&lt;/secondary-title&gt;&lt;/titles&gt;&lt;periodical&gt;&lt;full-title&gt;Nat Commun&lt;/full-title&gt;&lt;/periodical&gt;&lt;pages&gt;997&lt;/pages&gt;&lt;volume&gt;9&lt;/volume&gt;&lt;number&gt;1&lt;/number&gt;&lt;edition&gt;2018/03/10&lt;/edition&gt;&lt;keywords&gt;&lt;keyword&gt;Algorithms&lt;/keyword&gt;&lt;keyword&gt;Animals&lt;/keyword&gt;&lt;keyword&gt;*Data Interpretation, Statistical&lt;/keyword&gt;&lt;keyword&gt;Gene Expression Profiling&lt;/keyword&gt;&lt;keyword&gt;Humans&lt;/keyword&gt;&lt;keyword&gt;RNA/chemistry/*genetics&lt;/keyword&gt;&lt;keyword&gt;Sequence Analysis, RNA&lt;/keyword&gt;&lt;keyword&gt;Single-Cell Analysis&lt;/keyword&gt;&lt;/keywords&gt;&lt;dates&gt;&lt;year&gt;2018&lt;/year&gt;&lt;pub-dates&gt;&lt;date&gt;Mar 8&lt;/date&gt;&lt;/pub-dates&gt;&lt;/dates&gt;&lt;isbn&gt;2041-1723 (Electronic)&amp;#xD;2041-1723 (Linking)&lt;/isbn&gt;&lt;accession-num&gt;29520097&lt;/accession-num&gt;&lt;urls&gt;&lt;related-urls&gt;&lt;url&gt;https://www.ncbi.nlm.nih.gov/pubmed/29520097&lt;/url&gt;&lt;/related-urls&gt;&lt;/urls&gt;&lt;custom2&gt;PMC5843666&lt;/custom2&gt;&lt;electronic-resource-num&gt;10.1038/s41467-018-03405-7&lt;/electronic-resource-num&gt;&lt;/record&gt;&lt;/Cite&gt;&lt;/EndNote&gt;</w:instrText>
      </w:r>
      <w:r>
        <w:fldChar w:fldCharType="separate"/>
      </w:r>
      <w:r>
        <w:rPr>
          <w:noProof/>
        </w:rPr>
        <w:t>(Li and Li, 2018)</w:t>
      </w:r>
      <w:r>
        <w:fldChar w:fldCharType="end"/>
      </w:r>
      <w:r>
        <w:t xml:space="preserve">.  We </w:t>
      </w:r>
      <w:r>
        <w:lastRenderedPageBreak/>
        <w:t xml:space="preserve">used </w:t>
      </w:r>
      <w:proofErr w:type="spellStart"/>
      <w:r>
        <w:t>scImpute</w:t>
      </w:r>
      <w:proofErr w:type="spellEnd"/>
      <w:r>
        <w:t xml:space="preserve"> with the parameter ‘</w:t>
      </w:r>
      <w:proofErr w:type="spellStart"/>
      <w:r>
        <w:t>Kcluster</w:t>
      </w:r>
      <w:proofErr w:type="spellEnd"/>
      <w:r>
        <w:t xml:space="preserve"> = 10’.  To analyze imputed </w:t>
      </w:r>
      <w:proofErr w:type="gramStart"/>
      <w:r>
        <w:t>single-cell</w:t>
      </w:r>
      <w:proofErr w:type="gramEnd"/>
      <w:r>
        <w:t xml:space="preserve"> </w:t>
      </w:r>
      <w:proofErr w:type="spellStart"/>
      <w:r>
        <w:t>inDrop</w:t>
      </w:r>
      <w:proofErr w:type="spellEnd"/>
      <w:r>
        <w:t xml:space="preserve"> data we performed quality control, dimensionality reduction, clustering and differential expression analysis using </w:t>
      </w:r>
      <w:proofErr w:type="spellStart"/>
      <w:r>
        <w:t>CellRouter</w:t>
      </w:r>
      <w:proofErr w:type="spellEnd"/>
      <w:r>
        <w:t xml:space="preserve"> </w:t>
      </w:r>
      <w:r>
        <w:fldChar w:fldCharType="begin">
          <w:fldData xml:space="preserve">PEVuZE5vdGU+PENpdGU+PEF1dGhvcj5MdW1tZXJ0eiBkYSBSb2NoYTwvQXV0aG9yPjxZZWFyPjIw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</w:fldData>
        </w:fldChar>
      </w:r>
      <w:r>
        <w:instrText xml:space="preserve"> ADDIN EN.CITE </w:instrText>
      </w:r>
      <w:r>
        <w:fldChar w:fldCharType="begin">
          <w:fldData xml:space="preserve">PEVuZE5vdGU+PENpdGU+PEF1dGhvcj5MdW1tZXJ0eiBkYSBSb2NoYTwvQXV0aG9yPjxZZWFyPjIw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</w:fldData>
        </w:fldChar>
      </w:r>
      <w:r>
        <w:instrText xml:space="preserve"> ADDIN EN.CITE.DATA </w:instrText>
      </w:r>
      <w:r>
        <w:fldChar w:fldCharType="end"/>
      </w:r>
      <w:r>
        <w:fldChar w:fldCharType="separate"/>
      </w:r>
      <w:r>
        <w:rPr>
          <w:noProof/>
        </w:rPr>
        <w:t>(Lummertz da Rocha et al., 2018)</w:t>
      </w:r>
      <w:r>
        <w:fldChar w:fldCharType="end"/>
      </w:r>
      <w:r>
        <w:t xml:space="preserve">.  For this leukemia, we applied the following quality control metrics: all genes that were not detected in at least 20 cells were excluded. All cells with less than 200 genes detected were also excluded. As expression of ribosomal or mitochondrial genes is indicative of technical variation in single-cell RNA-seq data we also removed cells where the proportion of the transcript counts derived from mitochondrial genes was greater than 10% </w:t>
      </w:r>
      <w:r>
        <w:fldChar w:fldCharType="begin">
          <w:fldData xml:space="preserve">PEVuZE5vdGU+PENpdGU+PEF1dGhvcj5JbGljaWM8L0F1dGhvcj48WWVhcj4yMDE2PC9ZZWFyPjxS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</w:fldData>
        </w:fldChar>
      </w:r>
      <w:r>
        <w:instrText xml:space="preserve"> ADDIN EN.CITE </w:instrText>
      </w:r>
      <w:r>
        <w:fldChar w:fldCharType="begin">
          <w:fldData xml:space="preserve">PEVuZE5vdGU+PENpdGU+PEF1dGhvcj5JbGljaWM8L0F1dGhvcj48WWVhcj4yMDE2PC9ZZWFyPjxS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</w:fldData>
        </w:fldChar>
      </w:r>
      <w:r>
        <w:instrText xml:space="preserve"> ADDIN EN.CITE.DATA </w:instrText>
      </w:r>
      <w:r>
        <w:fldChar w:fldCharType="end"/>
      </w:r>
      <w:r>
        <w:fldChar w:fldCharType="separate"/>
      </w:r>
      <w:r>
        <w:rPr>
          <w:noProof/>
        </w:rPr>
        <w:t>(Ilicic et al., 2016)</w:t>
      </w:r>
      <w:r>
        <w:fldChar w:fldCharType="end"/>
      </w:r>
      <w:r>
        <w:t>.  After such quality control of the imputed count matrix, we retained 5,153 cells with a median of 15,214 genes detected per cell.</w:t>
      </w:r>
    </w:p>
    <w:p w14:paraId="100EA08A" w14:textId="77777777" w:rsidR="0090760B" w:rsidRDefault="0090760B" w:rsidP="0090760B">
      <w:pPr>
        <w:spacing w:line="480" w:lineRule="auto"/>
        <w:jc w:val="both"/>
      </w:pPr>
    </w:p>
    <w:p w14:paraId="1C319145" w14:textId="77777777" w:rsidR="0090760B" w:rsidRDefault="0090760B" w:rsidP="0090760B">
      <w:pPr>
        <w:spacing w:line="480" w:lineRule="auto"/>
        <w:jc w:val="both"/>
      </w:pPr>
      <w:r>
        <w:t>The data was then scaled and used for dimensionality reduction. We performed a principal component (PC) analysis using all genes (34,747 genes) and selected the top 20 PCs using the elbow method. These PCs were used for graph-based clustering to identify clusters of transcriptionally similar cells in our dataset. We also used the top 20 PCs to perform spectral t-stochastic neighbor embedding (t-SNE) analysis and visualize the underlying cluster structure in a space of reduced dimensionality.</w:t>
      </w:r>
    </w:p>
    <w:p w14:paraId="349ED451" w14:textId="77777777" w:rsidR="0090760B" w:rsidRDefault="0090760B" w:rsidP="0090760B">
      <w:pPr>
        <w:spacing w:line="480" w:lineRule="auto"/>
        <w:jc w:val="both"/>
      </w:pPr>
    </w:p>
    <w:p w14:paraId="4C43EF82" w14:textId="77777777" w:rsidR="0090760B" w:rsidRPr="008139B4" w:rsidRDefault="0090760B" w:rsidP="0090760B">
      <w:pPr>
        <w:spacing w:line="480" w:lineRule="auto"/>
        <w:jc w:val="both"/>
        <w:rPr>
          <w:i/>
          <w:iCs/>
        </w:rPr>
      </w:pPr>
      <w:proofErr w:type="spellStart"/>
      <w:r w:rsidRPr="008139B4">
        <w:rPr>
          <w:i/>
          <w:iCs/>
        </w:rPr>
        <w:t>SeqWell</w:t>
      </w:r>
      <w:proofErr w:type="spellEnd"/>
      <w:r w:rsidRPr="008139B4">
        <w:rPr>
          <w:i/>
          <w:iCs/>
        </w:rPr>
        <w:t xml:space="preserve"> single-cell RNA-sequencing</w:t>
      </w:r>
    </w:p>
    <w:p w14:paraId="65481E06" w14:textId="4195C814" w:rsidR="0090760B" w:rsidRDefault="0090760B" w:rsidP="0090760B">
      <w:pPr>
        <w:spacing w:line="480" w:lineRule="auto"/>
        <w:jc w:val="both"/>
      </w:pPr>
      <w:r>
        <w:t xml:space="preserve">Read alignment was performed as described </w:t>
      </w:r>
      <w:r>
        <w:fldChar w:fldCharType="begin">
          <w:fldData xml:space="preserve">PEVuZE5vdGU+PENpdGU+PEF1dGhvcj5NYWNvc2tvPC9BdXRob3I+PFllYXI+MjAxNTwvWWVhcj48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==
</w:fldData>
        </w:fldChar>
      </w:r>
      <w:r>
        <w:instrText xml:space="preserve"> ADDIN EN.CITE </w:instrText>
      </w:r>
      <w:r>
        <w:fldChar w:fldCharType="begin">
          <w:fldData xml:space="preserve">PEVuZE5vdGU+PENpdGU+PEF1dGhvcj5NYWNvc2tvPC9BdXRob3I+PFllYXI+MjAxNTwvWWVhcj48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==
</w:fldData>
        </w:fldChar>
      </w:r>
      <w:r>
        <w:instrText xml:space="preserve"> ADDIN EN.CITE.DATA </w:instrText>
      </w:r>
      <w:r>
        <w:fldChar w:fldCharType="end"/>
      </w:r>
      <w:r>
        <w:fldChar w:fldCharType="separate"/>
      </w:r>
      <w:r>
        <w:rPr>
          <w:noProof/>
        </w:rPr>
        <w:t>(Macosko et al., 2015)</w:t>
      </w:r>
      <w:r>
        <w:fldChar w:fldCharType="end"/>
      </w:r>
      <w:r>
        <w:t xml:space="preserve">.  Briefly, for each </w:t>
      </w:r>
      <w:proofErr w:type="spellStart"/>
      <w:r>
        <w:t>NextSeq</w:t>
      </w:r>
      <w:proofErr w:type="spellEnd"/>
      <w:r>
        <w:t xml:space="preserve"> sequencing run, raw sequencing data was converted to FASTQ files using bcl2fastq2 that were demultiplexed by </w:t>
      </w:r>
      <w:proofErr w:type="spellStart"/>
      <w:r>
        <w:t>Nextera</w:t>
      </w:r>
      <w:proofErr w:type="spellEnd"/>
      <w:r>
        <w:t xml:space="preserve"> N700 indices corresponding to individual samples.  Reads were first aligned to HgRC19, and individual reads were tagged according to the 12-bp barcode sequence and the 8-bp UMI contained in read 1 of each fragment. Following alignment, reads were binned and collapsed onto 12-bp cell barcodes that corresponded to individual beads using Drop-seq tools </w:t>
      </w:r>
      <w:r>
        <w:lastRenderedPageBreak/>
        <w:t xml:space="preserve">(http://mccarrolllab.com/dropseq). Barcodes were collapsed with a single-base error tolerance (Hamming distance = 1), with additional provisions for single insertions or deletions.  An identical collapsing scheme (Hamming distance = 1) was then applied to UMIs to obtain quantitative counts of individual mRNA molecules. We also used </w:t>
      </w:r>
      <w:proofErr w:type="spellStart"/>
      <w:r>
        <w:t>scImpute</w:t>
      </w:r>
      <w:proofErr w:type="spellEnd"/>
      <w:r>
        <w:t xml:space="preserve"> to impute the raw counts matrix obtained, with the parameter of ‘</w:t>
      </w:r>
      <w:proofErr w:type="spellStart"/>
      <w:r>
        <w:t>Kcluster</w:t>
      </w:r>
      <w:proofErr w:type="spellEnd"/>
      <w:r>
        <w:t xml:space="preserve"> = 6’.  For this leukemia</w:t>
      </w:r>
      <w:r>
        <w:rPr>
          <w:color w:val="00000A"/>
        </w:rPr>
        <w:t>, we removed all genes expressed in less than 10 cells and also removed all cells expressing less than 500 genes.  Cells with transcript counts derived from mitochondrial genes larger than 10% were also removed.  After QC, we retained 6,320 cells with a median of 2,588.5 genes detected per cell.</w:t>
      </w:r>
    </w:p>
    <w:p w14:paraId="1AB4B72E" w14:textId="77777777" w:rsidR="0090760B" w:rsidRDefault="0090760B" w:rsidP="0090760B">
      <w:pPr>
        <w:spacing w:line="480" w:lineRule="auto"/>
        <w:jc w:val="both"/>
      </w:pPr>
    </w:p>
    <w:p w14:paraId="21E421E0" w14:textId="77777777" w:rsidR="0090760B" w:rsidRPr="008139B4" w:rsidRDefault="0090760B" w:rsidP="0090760B">
      <w:pPr>
        <w:spacing w:line="480" w:lineRule="auto"/>
        <w:jc w:val="both"/>
        <w:rPr>
          <w:i/>
          <w:iCs/>
        </w:rPr>
      </w:pPr>
      <w:r w:rsidRPr="008139B4">
        <w:rPr>
          <w:i/>
          <w:iCs/>
        </w:rPr>
        <w:t>Normalization</w:t>
      </w:r>
    </w:p>
    <w:p w14:paraId="47F450C3" w14:textId="77777777" w:rsidR="0090760B" w:rsidRDefault="0090760B" w:rsidP="0090760B">
      <w:pPr>
        <w:spacing w:line="480" w:lineRule="auto"/>
        <w:jc w:val="both"/>
      </w:pPr>
      <w:r>
        <w:t xml:space="preserve">Both </w:t>
      </w:r>
      <w:proofErr w:type="spellStart"/>
      <w:r>
        <w:t>inDrop</w:t>
      </w:r>
      <w:proofErr w:type="spellEnd"/>
      <w:r>
        <w:t xml:space="preserve"> and Seq-Well data were analyzed with </w:t>
      </w:r>
      <w:proofErr w:type="spellStart"/>
      <w:r>
        <w:t>CellRouter</w:t>
      </w:r>
      <w:proofErr w:type="spellEnd"/>
      <w:r>
        <w:t xml:space="preserve">.  In </w:t>
      </w:r>
      <w:proofErr w:type="spellStart"/>
      <w:r>
        <w:t>CellRouter</w:t>
      </w:r>
      <w:proofErr w:type="spellEnd"/>
      <w:r>
        <w:t>, transcript counts are normalized using a global scaling normalization method that normalizes expression measurements for each cell by the total expression, multiplied by a scale factor of 10,000, and log-transformed the result.</w:t>
      </w:r>
    </w:p>
    <w:p w14:paraId="02CB2023" w14:textId="77777777" w:rsidR="0090760B" w:rsidRDefault="0090760B" w:rsidP="0090760B">
      <w:pPr>
        <w:spacing w:line="480" w:lineRule="auto"/>
        <w:jc w:val="both"/>
      </w:pPr>
    </w:p>
    <w:p w14:paraId="459C8348" w14:textId="77777777" w:rsidR="0090760B" w:rsidRPr="008139B4" w:rsidRDefault="0090760B" w:rsidP="0090760B">
      <w:pPr>
        <w:spacing w:line="480" w:lineRule="auto"/>
        <w:jc w:val="both"/>
        <w:rPr>
          <w:i/>
          <w:iCs/>
        </w:rPr>
      </w:pPr>
      <w:proofErr w:type="spellStart"/>
      <w:r w:rsidRPr="008139B4">
        <w:rPr>
          <w:i/>
          <w:iCs/>
        </w:rPr>
        <w:t>StemID</w:t>
      </w:r>
      <w:proofErr w:type="spellEnd"/>
      <w:r w:rsidRPr="008139B4">
        <w:rPr>
          <w:i/>
          <w:iCs/>
        </w:rPr>
        <w:t xml:space="preserve"> analysis</w:t>
      </w:r>
    </w:p>
    <w:p w14:paraId="20652D37" w14:textId="77777777" w:rsidR="0090760B" w:rsidRDefault="0090760B" w:rsidP="0090760B">
      <w:pPr>
        <w:spacing w:line="480" w:lineRule="auto"/>
        <w:jc w:val="both"/>
      </w:pPr>
      <w:r>
        <w:t xml:space="preserve">First, with the raw counts data obtained from the </w:t>
      </w:r>
      <w:proofErr w:type="spellStart"/>
      <w:r>
        <w:t>inDrop</w:t>
      </w:r>
      <w:proofErr w:type="spellEnd"/>
      <w:r>
        <w:t xml:space="preserve"> sample, we performed an initial quality control removing cells not expressing at least 200 genes or genes not expressed in at least 20 cells. This filtered, not normalized counts matrix, was used as input for </w:t>
      </w:r>
      <w:proofErr w:type="spellStart"/>
      <w:r>
        <w:t>scImpute</w:t>
      </w:r>
      <w:proofErr w:type="spellEnd"/>
      <w:r>
        <w:t xml:space="preserve"> with “</w:t>
      </w:r>
      <w:proofErr w:type="spellStart"/>
      <w:r>
        <w:t>Kcluster</w:t>
      </w:r>
      <w:proofErr w:type="spellEnd"/>
      <w:r>
        <w:t xml:space="preserve">=10”. After data imputation, we used the imputed count matrix for </w:t>
      </w:r>
      <w:proofErr w:type="spellStart"/>
      <w:r>
        <w:t>StemID</w:t>
      </w:r>
      <w:proofErr w:type="spellEnd"/>
      <w:r>
        <w:t xml:space="preserve"> analysis. Briefly, we removed cell cycle genes and performed the </w:t>
      </w:r>
      <w:proofErr w:type="spellStart"/>
      <w:r>
        <w:t>StemID</w:t>
      </w:r>
      <w:proofErr w:type="spellEnd"/>
      <w:r>
        <w:t xml:space="preserve"> analysis setting the following parameters: </w:t>
      </w:r>
      <w:proofErr w:type="spellStart"/>
      <w:r>
        <w:t>mintotal</w:t>
      </w:r>
      <w:proofErr w:type="spellEnd"/>
      <w:r>
        <w:t xml:space="preserve">=0.01, </w:t>
      </w:r>
      <w:proofErr w:type="spellStart"/>
      <w:r>
        <w:t>minexpr</w:t>
      </w:r>
      <w:proofErr w:type="spellEnd"/>
      <w:r>
        <w:t xml:space="preserve">=0, </w:t>
      </w:r>
      <w:proofErr w:type="spellStart"/>
      <w:r>
        <w:t>minnumber</w:t>
      </w:r>
      <w:proofErr w:type="spellEnd"/>
      <w:r>
        <w:t xml:space="preserve">=0, </w:t>
      </w:r>
      <w:proofErr w:type="spellStart"/>
      <w:r>
        <w:t>maxexpr</w:t>
      </w:r>
      <w:proofErr w:type="spellEnd"/>
      <w:r>
        <w:t xml:space="preserve">=Inf, </w:t>
      </w:r>
      <w:proofErr w:type="spellStart"/>
      <w:r>
        <w:t>downsample</w:t>
      </w:r>
      <w:proofErr w:type="spellEnd"/>
      <w:r>
        <w:t xml:space="preserve">=TRUE, </w:t>
      </w:r>
      <w:proofErr w:type="spellStart"/>
      <w:r>
        <w:t>dsn</w:t>
      </w:r>
      <w:proofErr w:type="spellEnd"/>
      <w:r>
        <w:t>=1 in the “</w:t>
      </w:r>
      <w:proofErr w:type="spellStart"/>
      <w:r>
        <w:t>filterdata</w:t>
      </w:r>
      <w:proofErr w:type="spellEnd"/>
      <w:r>
        <w:t xml:space="preserve">” function, </w:t>
      </w:r>
      <w:proofErr w:type="spellStart"/>
      <w:r>
        <w:t>outminc</w:t>
      </w:r>
      <w:proofErr w:type="spellEnd"/>
      <w:r>
        <w:t>=</w:t>
      </w:r>
      <w:proofErr w:type="gramStart"/>
      <w:r>
        <w:t>5,outlg</w:t>
      </w:r>
      <w:proofErr w:type="gramEnd"/>
      <w:r>
        <w:t>=2,probthr=1e-3,thr=2**-(1:40),</w:t>
      </w:r>
      <w:proofErr w:type="spellStart"/>
      <w:r>
        <w:t>outdistquant</w:t>
      </w:r>
      <w:proofErr w:type="spellEnd"/>
      <w:r>
        <w:t>=.95 in the “</w:t>
      </w:r>
      <w:proofErr w:type="spellStart"/>
      <w:r>
        <w:t>findoutliers</w:t>
      </w:r>
      <w:proofErr w:type="spellEnd"/>
      <w:r>
        <w:t>” function.</w:t>
      </w:r>
    </w:p>
    <w:p w14:paraId="6484491B" w14:textId="77777777" w:rsidR="0090760B" w:rsidRDefault="0090760B" w:rsidP="0090760B">
      <w:pPr>
        <w:spacing w:line="480" w:lineRule="auto"/>
        <w:jc w:val="both"/>
      </w:pPr>
    </w:p>
    <w:p w14:paraId="41F57E81" w14:textId="77777777" w:rsidR="0090760B" w:rsidRPr="008139B4" w:rsidRDefault="0090760B" w:rsidP="0090760B">
      <w:pPr>
        <w:spacing w:line="480" w:lineRule="auto"/>
        <w:jc w:val="both"/>
        <w:rPr>
          <w:i/>
          <w:iCs/>
        </w:rPr>
      </w:pPr>
      <w:proofErr w:type="spellStart"/>
      <w:r w:rsidRPr="008139B4">
        <w:rPr>
          <w:i/>
          <w:iCs/>
        </w:rPr>
        <w:lastRenderedPageBreak/>
        <w:t>SingleCellNet</w:t>
      </w:r>
      <w:proofErr w:type="spellEnd"/>
      <w:r w:rsidRPr="008139B4">
        <w:rPr>
          <w:i/>
          <w:iCs/>
        </w:rPr>
        <w:t xml:space="preserve"> analysis</w:t>
      </w:r>
    </w:p>
    <w:p w14:paraId="0202F1B6" w14:textId="4409C428" w:rsidR="0090760B" w:rsidRDefault="0090760B" w:rsidP="0090760B">
      <w:pPr>
        <w:spacing w:line="480" w:lineRule="auto"/>
        <w:jc w:val="both"/>
      </w:pPr>
      <w:r>
        <w:t xml:space="preserve">We downloaded scRNA-seq data from the GEO accession number GSE116256 </w:t>
      </w:r>
      <w:r>
        <w:fldChar w:fldCharType="begin">
          <w:fldData xml:space="preserve">PEVuZE5vdGU+PENpdGU+PEF1dGhvcj52YW4gR2FsZW48L0F1dGhvcj48WWVhcj4yMDE5PC9ZZWFy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</w:fldData>
        </w:fldChar>
      </w:r>
      <w:r>
        <w:instrText xml:space="preserve"> ADDIN EN.CITE </w:instrText>
      </w:r>
      <w:r>
        <w:fldChar w:fldCharType="begin">
          <w:fldData xml:space="preserve">PEVuZE5vdGU+PENpdGU+PEF1dGhvcj52YW4gR2FsZW48L0F1dGhvcj48WWVhcj4yMDE5PC9ZZWFy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</w:fldData>
        </w:fldChar>
      </w:r>
      <w:r>
        <w:instrText xml:space="preserve"> ADDIN EN.CITE.DATA </w:instrText>
      </w:r>
      <w:r>
        <w:fldChar w:fldCharType="end"/>
      </w:r>
      <w:r>
        <w:fldChar w:fldCharType="separate"/>
      </w:r>
      <w:r>
        <w:rPr>
          <w:noProof/>
        </w:rPr>
        <w:t>(van Galen et al., 2019)</w:t>
      </w:r>
      <w:r>
        <w:fldChar w:fldCharType="end"/>
      </w:r>
      <w:r>
        <w:t xml:space="preserve">.  This study performed a random sampling of hematopoietic cells in the normal and leukemic bone marrow (BM) ecosystem.  We reanalyzed five healthy BM samples published with this study and used cell types identified by the authors to train machine learning models of cell type identity of BM cells using </w:t>
      </w:r>
      <w:proofErr w:type="spellStart"/>
      <w:r>
        <w:t>SingleCellNet</w:t>
      </w:r>
      <w:proofErr w:type="spellEnd"/>
      <w:r>
        <w:t>.  After training, we classified each single cell in our leukemia samples as belonging to any of the classes in our training dataset.</w:t>
      </w:r>
    </w:p>
    <w:p w14:paraId="45FF743C" w14:textId="77777777" w:rsidR="0090760B" w:rsidRDefault="0090760B" w:rsidP="0090760B">
      <w:pPr>
        <w:spacing w:line="480" w:lineRule="auto"/>
        <w:jc w:val="both"/>
        <w:rPr>
          <w:b/>
          <w:bCs/>
        </w:rPr>
      </w:pPr>
    </w:p>
    <w:p w14:paraId="741B0693" w14:textId="77777777" w:rsidR="0090760B" w:rsidRPr="008139B4" w:rsidRDefault="0090760B" w:rsidP="0090760B">
      <w:pPr>
        <w:spacing w:line="480" w:lineRule="auto"/>
        <w:jc w:val="both"/>
        <w:rPr>
          <w:i/>
          <w:iCs/>
        </w:rPr>
      </w:pPr>
      <w:r w:rsidRPr="008139B4">
        <w:rPr>
          <w:i/>
          <w:iCs/>
        </w:rPr>
        <w:t>Signature Scores</w:t>
      </w:r>
    </w:p>
    <w:p w14:paraId="4BD83202" w14:textId="77777777" w:rsidR="0090760B" w:rsidRDefault="0090760B" w:rsidP="0090760B">
      <w:pPr>
        <w:spacing w:line="480" w:lineRule="auto"/>
        <w:jc w:val="both"/>
      </w:pPr>
      <w:r>
        <w:t xml:space="preserve">We downloaded gene lists from </w:t>
      </w:r>
      <w:hyperlink r:id="rId11" w:history="1">
        <w:r w:rsidRPr="00A765DB">
          <w:rPr>
            <w:rStyle w:val="Hyperlink"/>
          </w:rPr>
          <w:t>https://www.gsea-msigdb.org/gsea/msigdb</w:t>
        </w:r>
      </w:hyperlink>
      <w:r>
        <w:t xml:space="preserve">.  Specifically, we downloaded the following gene sets: HALLMARK_MYC_TARGETS_V1.txt, HALLMARK_OXIDATIVE_PHOSPHORYLATION.txt and IVANOVA_HEMATOPOIESIS_STEM_CELL.txt.  Then, we used </w:t>
      </w:r>
      <w:proofErr w:type="spellStart"/>
      <w:r>
        <w:t>CellRouter</w:t>
      </w:r>
      <w:proofErr w:type="spellEnd"/>
      <w:r>
        <w:t xml:space="preserve"> to calculate signature scores for each cell and plotted the distribution of these scores.</w:t>
      </w:r>
    </w:p>
    <w:p w14:paraId="40035343" w14:textId="77777777" w:rsidR="0090760B" w:rsidRDefault="0090760B" w:rsidP="0090760B">
      <w:pPr>
        <w:spacing w:line="480" w:lineRule="auto"/>
        <w:jc w:val="both"/>
      </w:pPr>
    </w:p>
    <w:p w14:paraId="5A9E17B1" w14:textId="77777777" w:rsidR="0090760B" w:rsidRDefault="0090760B" w:rsidP="0090760B">
      <w:pPr>
        <w:spacing w:line="480" w:lineRule="auto"/>
        <w:jc w:val="both"/>
      </w:pPr>
      <w:r>
        <w:rPr>
          <w:i/>
          <w:iCs/>
        </w:rPr>
        <w:t>CITE-seq</w:t>
      </w:r>
    </w:p>
    <w:p w14:paraId="7DFFBFC8" w14:textId="77777777" w:rsidR="0090760B" w:rsidRPr="00226BAF" w:rsidRDefault="0090760B" w:rsidP="0090760B">
      <w:pPr>
        <w:spacing w:before="100" w:beforeAutospacing="1" w:after="100" w:afterAutospacing="1" w:line="480" w:lineRule="auto"/>
        <w:jc w:val="both"/>
        <w:rPr>
          <w:color w:val="000000"/>
        </w:rPr>
      </w:pPr>
      <w:r w:rsidRPr="00226BAF">
        <w:rPr>
          <w:color w:val="000000"/>
        </w:rPr>
        <w:t xml:space="preserve">We converted binary files from the Illumina run to </w:t>
      </w:r>
      <w:proofErr w:type="spellStart"/>
      <w:r w:rsidRPr="00226BAF">
        <w:rPr>
          <w:color w:val="000000"/>
        </w:rPr>
        <w:t>fastq</w:t>
      </w:r>
      <w:proofErr w:type="spellEnd"/>
      <w:r w:rsidRPr="00226BAF">
        <w:rPr>
          <w:color w:val="000000"/>
        </w:rPr>
        <w:t xml:space="preserve"> files corresponding to 4 reads of indrops3 library with bcl2fastq/2.18.0.12 without read trimming.</w:t>
      </w:r>
      <w:r w:rsidRPr="00226BAF">
        <w:rPr>
          <w:rStyle w:val="apple-converted-space"/>
          <w:color w:val="000000"/>
        </w:rPr>
        <w:t> </w:t>
      </w:r>
      <w:hyperlink r:id="rId12" w:tgtFrame="_blank" w:history="1">
        <w:r w:rsidRPr="00226BAF">
          <w:rPr>
            <w:rStyle w:val="Hyperlink"/>
            <w:bdr w:val="none" w:sz="0" w:space="0" w:color="auto" w:frame="1"/>
          </w:rPr>
          <w:t>https://support.illumina.com/sequencing/sequencing_software/bcl2fastq-conversion-software.html</w:t>
        </w:r>
      </w:hyperlink>
      <w:r>
        <w:rPr>
          <w:color w:val="000000"/>
        </w:rPr>
        <w:t xml:space="preserve">.  </w:t>
      </w:r>
      <w:r w:rsidRPr="00226BAF">
        <w:rPr>
          <w:color w:val="000000"/>
        </w:rPr>
        <w:t xml:space="preserve">We created a single </w:t>
      </w:r>
      <w:proofErr w:type="spellStart"/>
      <w:r w:rsidRPr="00226BAF">
        <w:rPr>
          <w:color w:val="000000"/>
        </w:rPr>
        <w:t>fastq</w:t>
      </w:r>
      <w:proofErr w:type="spellEnd"/>
      <w:r w:rsidRPr="00226BAF">
        <w:rPr>
          <w:color w:val="000000"/>
        </w:rPr>
        <w:t xml:space="preserve"> file containing cell and sample barcode information in the header of the read with</w:t>
      </w:r>
      <w:r w:rsidRPr="00226BAF">
        <w:rPr>
          <w:rStyle w:val="apple-converted-space"/>
          <w:color w:val="000000"/>
        </w:rPr>
        <w:t> </w:t>
      </w:r>
      <w:proofErr w:type="spellStart"/>
      <w:r w:rsidRPr="00226BAF">
        <w:rPr>
          <w:rStyle w:val="HTMLCode"/>
          <w:rFonts w:eastAsiaTheme="minorEastAsia"/>
          <w:color w:val="000000"/>
        </w:rPr>
        <w:t>umis</w:t>
      </w:r>
      <w:proofErr w:type="spellEnd"/>
      <w:r w:rsidRPr="00226BAF">
        <w:rPr>
          <w:rStyle w:val="HTMLCode"/>
          <w:rFonts w:eastAsiaTheme="minorEastAsia"/>
          <w:color w:val="000000"/>
        </w:rPr>
        <w:t xml:space="preserve"> </w:t>
      </w:r>
      <w:proofErr w:type="spellStart"/>
      <w:r w:rsidRPr="00226BAF">
        <w:rPr>
          <w:rStyle w:val="HTMLCode"/>
          <w:rFonts w:eastAsiaTheme="minorEastAsia"/>
          <w:color w:val="000000"/>
        </w:rPr>
        <w:t>fastqtransform</w:t>
      </w:r>
      <w:proofErr w:type="spellEnd"/>
      <w:r>
        <w:rPr>
          <w:rStyle w:val="HTMLCode"/>
          <w:rFonts w:eastAsiaTheme="minorEastAsia"/>
          <w:color w:val="000000"/>
        </w:rPr>
        <w:t xml:space="preserve"> </w:t>
      </w:r>
      <w:hyperlink r:id="rId13" w:history="1">
        <w:r w:rsidRPr="004F5790">
          <w:rPr>
            <w:rStyle w:val="Hyperlink"/>
            <w:bdr w:val="none" w:sz="0" w:space="0" w:color="auto" w:frame="1"/>
          </w:rPr>
          <w:t>https://github.com/vals/umis</w:t>
        </w:r>
      </w:hyperlink>
      <w:r w:rsidRPr="00226BAF">
        <w:rPr>
          <w:color w:val="000000"/>
        </w:rPr>
        <w:t>.</w:t>
      </w:r>
      <w:r>
        <w:rPr>
          <w:color w:val="000000"/>
        </w:rPr>
        <w:t xml:space="preserve">  </w:t>
      </w:r>
      <w:r w:rsidRPr="00226BAF">
        <w:rPr>
          <w:color w:val="000000"/>
        </w:rPr>
        <w:t xml:space="preserve">We </w:t>
      </w:r>
      <w:r>
        <w:rPr>
          <w:color w:val="000000"/>
        </w:rPr>
        <w:t xml:space="preserve">then </w:t>
      </w:r>
      <w:r w:rsidRPr="00226BAF">
        <w:rPr>
          <w:color w:val="000000"/>
        </w:rPr>
        <w:t xml:space="preserve">wrote a custom python script to count antibody barcodes and assign the counts to a proper cell/sample pair. The input parameters of the script were antibody barcodes (tags), a </w:t>
      </w:r>
      <w:proofErr w:type="spellStart"/>
      <w:r w:rsidRPr="00226BAF">
        <w:rPr>
          <w:color w:val="000000"/>
        </w:rPr>
        <w:t>fastq</w:t>
      </w:r>
      <w:proofErr w:type="spellEnd"/>
      <w:r w:rsidRPr="00226BAF">
        <w:rPr>
          <w:color w:val="000000"/>
        </w:rPr>
        <w:t xml:space="preserve"> file from step2, and a list of sample barcodes. </w:t>
      </w:r>
      <w:r w:rsidRPr="00226BAF">
        <w:rPr>
          <w:color w:val="000000"/>
        </w:rPr>
        <w:lastRenderedPageBreak/>
        <w:t>We ran the script using the wrapper</w:t>
      </w:r>
      <w:r w:rsidRPr="00226BAF">
        <w:rPr>
          <w:rStyle w:val="apple-converted-space"/>
          <w:color w:val="000000"/>
        </w:rPr>
        <w:t> </w:t>
      </w:r>
      <w:hyperlink r:id="rId14" w:tgtFrame="_blank" w:history="1">
        <w:r w:rsidRPr="00226BAF">
          <w:rPr>
            <w:rStyle w:val="Hyperlink"/>
            <w:bdr w:val="none" w:sz="0" w:space="0" w:color="auto" w:frame="1"/>
          </w:rPr>
          <w:t>https://github.com/hbc/rowe2020_indrop_citeseq_hbc03948/blob/master/04.cite_seq_count.sh</w:t>
        </w:r>
      </w:hyperlink>
      <w:r>
        <w:rPr>
          <w:color w:val="000000"/>
        </w:rPr>
        <w:t>.</w:t>
      </w:r>
    </w:p>
    <w:p w14:paraId="576D5DBB" w14:textId="77777777" w:rsidR="0090760B" w:rsidRPr="00226BAF" w:rsidRDefault="0090760B" w:rsidP="0090760B">
      <w:pPr>
        <w:spacing w:line="480" w:lineRule="auto"/>
        <w:jc w:val="both"/>
      </w:pPr>
    </w:p>
    <w:p w14:paraId="19B1B55D" w14:textId="77777777" w:rsidR="0090760B" w:rsidRPr="008139B4" w:rsidRDefault="0090760B" w:rsidP="0090760B">
      <w:pPr>
        <w:widowControl w:val="0"/>
        <w:spacing w:line="480" w:lineRule="auto"/>
        <w:jc w:val="both"/>
        <w:rPr>
          <w:i/>
          <w:iCs/>
        </w:rPr>
      </w:pPr>
      <w:r w:rsidRPr="008139B4">
        <w:rPr>
          <w:i/>
          <w:iCs/>
        </w:rPr>
        <w:t>Bulk RNA-sequencing</w:t>
      </w:r>
    </w:p>
    <w:p w14:paraId="51876FE0" w14:textId="1A5C628C" w:rsidR="0090760B" w:rsidRDefault="0090760B" w:rsidP="0090760B">
      <w:pPr>
        <w:spacing w:line="480" w:lineRule="auto"/>
        <w:jc w:val="both"/>
      </w:pPr>
      <w:proofErr w:type="spellStart"/>
      <w:r>
        <w:t>Fastq</w:t>
      </w:r>
      <w:proofErr w:type="spellEnd"/>
      <w:r>
        <w:t xml:space="preserve"> files containing single-end </w:t>
      </w:r>
      <w:proofErr w:type="spellStart"/>
      <w:r>
        <w:t>RNASeq</w:t>
      </w:r>
      <w:proofErr w:type="spellEnd"/>
      <w:r>
        <w:t xml:space="preserve"> reads were aligned with </w:t>
      </w:r>
      <w:proofErr w:type="spellStart"/>
      <w:r>
        <w:t>Tophat</w:t>
      </w:r>
      <w:proofErr w:type="spellEnd"/>
      <w:r>
        <w:t xml:space="preserve"> 2.0.12 against the UCSC hg28 reference genome using Bowtie 2.2.4 with default settings </w:t>
      </w:r>
      <w:r>
        <w:fldChar w:fldCharType="begin">
          <w:fldData xml:space="preserve">PEVuZE5vdGU+PENpdGU+PEF1dGhvcj5LaW08L0F1dGhvcj48WWVhcj4yMDEzPC9ZZWFyPjxSZWNO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</w:fldData>
        </w:fldChar>
      </w:r>
      <w:r>
        <w:instrText xml:space="preserve"> ADDIN EN.CITE </w:instrText>
      </w:r>
      <w:r>
        <w:fldChar w:fldCharType="begin">
          <w:fldData xml:space="preserve">PEVuZE5vdGU+PENpdGU+PEF1dGhvcj5LaW08L0F1dGhvcj48WWVhcj4yMDEzPC9ZZWFyPjxSZWNO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</w:fldData>
        </w:fldChar>
      </w:r>
      <w:r>
        <w:instrText xml:space="preserve"> ADDIN EN.CITE.DATA </w:instrText>
      </w:r>
      <w:r>
        <w:fldChar w:fldCharType="end"/>
      </w:r>
      <w:r>
        <w:fldChar w:fldCharType="separate"/>
      </w:r>
      <w:r>
        <w:rPr>
          <w:noProof/>
        </w:rPr>
        <w:t>(Kim et al., 2013; Langmead and Salzberg, 2012)</w:t>
      </w:r>
      <w:r>
        <w:fldChar w:fldCharType="end"/>
      </w:r>
      <w:r>
        <w:t xml:space="preserve">.  Gene level counts were obtained using the </w:t>
      </w:r>
      <w:proofErr w:type="spellStart"/>
      <w:r>
        <w:t>subRead</w:t>
      </w:r>
      <w:proofErr w:type="spellEnd"/>
      <w:r>
        <w:t xml:space="preserve"> </w:t>
      </w:r>
      <w:proofErr w:type="spellStart"/>
      <w:r>
        <w:t>featureCounts</w:t>
      </w:r>
      <w:proofErr w:type="spellEnd"/>
      <w:r>
        <w:t xml:space="preserve"> program (v1.5.1) using the parameter “--primary” and gene models from the UCSC hg28 Illumina </w:t>
      </w:r>
      <w:proofErr w:type="spellStart"/>
      <w:r>
        <w:t>iGenomes</w:t>
      </w:r>
      <w:proofErr w:type="spellEnd"/>
      <w:r>
        <w:t xml:space="preserve"> annotation package </w:t>
      </w:r>
      <w:r>
        <w:fldChar w:fldCharType="begin"/>
      </w:r>
      <w:r>
        <w:instrText xml:space="preserve"> ADDIN EN.CITE &lt;EndNote&gt;&lt;Cite&gt;&lt;Author&gt;Liao&lt;/Author&gt;&lt;Year&gt;2014&lt;/Year&gt;&lt;RecNum&gt;124&lt;/RecNum&gt;&lt;DisplayText&gt;(Liao et al., 2014)&lt;/DisplayText&gt;&lt;record&gt;&lt;rec-number&gt;124&lt;/rec-number&gt;&lt;foreign-keys&gt;&lt;key app="EN" db-id="2wdrrfpau0fvtfeps9fptx9os95xppve5r92" timestamp="1494181427"&gt;124&lt;/key&gt;&lt;/foreign-keys&gt;&lt;ref-type name="Journal Article"&gt;17&lt;/ref-type&gt;&lt;contributors&gt;&lt;authors&gt;&lt;author&gt;Liao, Y.&lt;/author&gt;&lt;author&gt;Smyth, G. K.&lt;/author&gt;&lt;author&gt;Shi, W.&lt;/author&gt;&lt;/authors&gt;&lt;/contributors&gt;&lt;auth-address&gt;Bioinformatics Division, The Walter and Eliza Hall Institute of Medical Research, 1G Royal Parade, Parkville, VIC 3052, Department of Computing and Information Systems and Department of Mathematics and Statistics, The University of Melbourne, Parkville, VIC 3010, Australia.&lt;/auth-address&gt;&lt;titles&gt;&lt;title&gt;featureCounts: an efficient general purpose program for assigning sequence reads to genomic features&lt;/title&gt;&lt;secondary-title&gt;Bioinformatics&lt;/secondary-title&gt;&lt;/titles&gt;&lt;periodical&gt;&lt;full-title&gt;Bioinformatics&lt;/full-title&gt;&lt;/periodical&gt;&lt;pages&gt;923-30&lt;/pages&gt;&lt;volume&gt;30&lt;/volume&gt;&lt;number&gt;7&lt;/number&gt;&lt;keywords&gt;&lt;keyword&gt;Algorithms&lt;/keyword&gt;&lt;keyword&gt;Genome&lt;/keyword&gt;&lt;keyword&gt;Genomics/*methods&lt;/keyword&gt;&lt;keyword&gt;High-Throughput Nucleotide Sequencing&lt;/keyword&gt;&lt;keyword&gt;Histones/chemistry/genetics&lt;/keyword&gt;&lt;keyword&gt;Sequence Analysis, RNA&lt;/keyword&gt;&lt;keyword&gt;*Software&lt;/keyword&gt;&lt;/keywords&gt;&lt;dates&gt;&lt;year&gt;2014&lt;/year&gt;&lt;pub-dates&gt;&lt;date&gt;Apr 01&lt;/date&gt;&lt;/pub-dates&gt;&lt;/dates&gt;&lt;isbn&gt;1367-4811 (Electronic)&amp;#xD;1367-4803 (Linking)&lt;/isbn&gt;&lt;accession-num&gt;24227677&lt;/accession-num&gt;&lt;urls&gt;&lt;related-urls&gt;&lt;url&gt;https://www.ncbi.nlm.nih.gov/pubmed/24227677&lt;/url&gt;&lt;/related-urls&gt;&lt;/urls&gt;&lt;electronic-resource-num&gt;10.1093/bioinformatics/btt656&lt;/electronic-resource-num&gt;&lt;/record&gt;&lt;/Cite&gt;&lt;/EndNote&gt;</w:instrText>
      </w:r>
      <w:r>
        <w:fldChar w:fldCharType="separate"/>
      </w:r>
      <w:r>
        <w:rPr>
          <w:noProof/>
        </w:rPr>
        <w:t>(Liao et al., 2014)</w:t>
      </w:r>
      <w:r>
        <w:fldChar w:fldCharType="end"/>
      </w:r>
      <w:r>
        <w:t xml:space="preserve">.  Read counts were normalized using size factors as available by the DESeq2 package </w:t>
      </w:r>
      <w:r>
        <w:fldChar w:fldCharType="begin"/>
      </w:r>
      <w:r>
        <w:instrText xml:space="preserve"> ADDIN EN.CITE &lt;EndNote&gt;&lt;Cite&gt;&lt;Author&gt;Love&lt;/Author&gt;&lt;Year&gt;2014&lt;/Year&gt;&lt;RecNum&gt;125&lt;/RecNum&gt;&lt;DisplayText&gt;(Love et al., 2014)&lt;/DisplayText&gt;&lt;record&gt;&lt;rec-number&gt;125&lt;/rec-number&gt;&lt;foreign-keys&gt;&lt;key app="EN" db-id="2wdrrfpau0fvtfeps9fptx9os95xppve5r92" timestamp="1494181465"&gt;125&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titles&gt;&lt;periodical&gt;&lt;full-title&gt;Genome Biol&lt;/full-title&gt;&lt;/periodical&gt;&lt;pages&gt;550&lt;/pages&gt;&lt;volume&gt;15&lt;/volume&gt;&lt;number&gt;12&lt;/number&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74-760X (Electronic)&amp;#xD;1474-7596 (Linking)&lt;/isbn&gt;&lt;accession-num&gt;25516281&lt;/accession-num&gt;&lt;urls&gt;&lt;related-urls&gt;&lt;url&gt;https://www.ncbi.nlm.nih.gov/pubmed/25516281&lt;/url&gt;&lt;/related-urls&gt;&lt;/urls&gt;&lt;custom2&gt;PMC4302049&lt;/custom2&gt;&lt;electronic-resource-num&gt;10.1186/s13059-014-0550-8&lt;/electronic-resource-num&gt;&lt;/record&gt;&lt;/Cite&gt;&lt;/EndNote&gt;</w:instrText>
      </w:r>
      <w:r>
        <w:fldChar w:fldCharType="separate"/>
      </w:r>
      <w:r>
        <w:rPr>
          <w:noProof/>
        </w:rPr>
        <w:t>(Love et al., 2014)</w:t>
      </w:r>
      <w:r>
        <w:fldChar w:fldCharType="end"/>
      </w:r>
      <w:r>
        <w:t>.</w:t>
      </w:r>
    </w:p>
    <w:p w14:paraId="653D6734" w14:textId="5D328390" w:rsidR="00B47656" w:rsidRDefault="00B47656" w:rsidP="0090760B">
      <w:pPr>
        <w:spacing w:line="480" w:lineRule="auto"/>
        <w:jc w:val="both"/>
      </w:pPr>
    </w:p>
    <w:p w14:paraId="75EE0E4A" w14:textId="57CD28E1" w:rsidR="00B47656" w:rsidRDefault="00B47656" w:rsidP="0090760B">
      <w:pPr>
        <w:spacing w:line="480" w:lineRule="auto"/>
        <w:jc w:val="both"/>
        <w:rPr>
          <w:b/>
          <w:bCs/>
        </w:rPr>
      </w:pPr>
      <w:proofErr w:type="spellStart"/>
      <w:r w:rsidRPr="00B47656">
        <w:rPr>
          <w:b/>
          <w:bCs/>
        </w:rPr>
        <w:t>ChIP</w:t>
      </w:r>
      <w:proofErr w:type="spellEnd"/>
      <w:r w:rsidRPr="00B47656">
        <w:rPr>
          <w:b/>
          <w:bCs/>
        </w:rPr>
        <w:t>-seq</w:t>
      </w:r>
    </w:p>
    <w:p w14:paraId="74A6154E" w14:textId="0D75D28C" w:rsidR="00B47656" w:rsidRPr="00B47656" w:rsidRDefault="00B47656" w:rsidP="00B47656">
      <w:pPr>
        <w:spacing w:line="480" w:lineRule="auto"/>
        <w:jc w:val="both"/>
        <w:rPr>
          <w:rFonts w:cs="Times New Roman"/>
        </w:rPr>
      </w:pPr>
      <w:proofErr w:type="spellStart"/>
      <w:r w:rsidRPr="00771693">
        <w:rPr>
          <w:rFonts w:cs="Times New Roman"/>
        </w:rPr>
        <w:t>ChIP</w:t>
      </w:r>
      <w:proofErr w:type="spellEnd"/>
      <w:r w:rsidRPr="00771693">
        <w:rPr>
          <w:rFonts w:cs="Times New Roman"/>
        </w:rPr>
        <w:t>-seq was performed as previously described and in accordance with the Encode guideline</w:t>
      </w:r>
      <w:r>
        <w:rPr>
          <w:rFonts w:cs="Times New Roman"/>
        </w:rPr>
        <w:t xml:space="preserve">s </w:t>
      </w:r>
      <w:r>
        <w:rPr>
          <w:rFonts w:cs="Times New Roman"/>
        </w:rPr>
        <w:fldChar w:fldCharType="begin">
          <w:fldData xml:space="preserve">PEVuZE5vdGU+PENpdGU+PEF1dGhvcj5DaGFwdXk8L0F1dGhvcj48WWVhcj4yMDEzPC9ZZWFyPjxS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</w:fldData>
        </w:fldChar>
      </w:r>
      <w:r>
        <w:rPr>
          <w:rFonts w:cs="Times New Roman"/>
        </w:rPr>
        <w:instrText xml:space="preserve"> ADDIN EN.CITE </w:instrText>
      </w:r>
      <w:r>
        <w:rPr>
          <w:rFonts w:cs="Times New Roman"/>
        </w:rPr>
        <w:fldChar w:fldCharType="begin">
          <w:fldData xml:space="preserve">PEVuZE5vdGU+PENpdGU+PEF1dGhvcj5DaGFwdXk8L0F1dGhvcj48WWVhcj4yMDEzPC9ZZWFyPjxS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Chapuy et al., 2013; Landt et al., 2012)</w:t>
      </w:r>
      <w:r>
        <w:rPr>
          <w:rFonts w:cs="Times New Roman"/>
        </w:rPr>
        <w:fldChar w:fldCharType="end"/>
      </w:r>
      <w:r w:rsidRPr="00771693">
        <w:rPr>
          <w:rFonts w:cs="Times New Roman"/>
        </w:rPr>
        <w:t xml:space="preserve">. The following antibodies were used for </w:t>
      </w:r>
      <w:proofErr w:type="spellStart"/>
      <w:r w:rsidRPr="00771693">
        <w:rPr>
          <w:rFonts w:cs="Times New Roman"/>
        </w:rPr>
        <w:t>ChIP</w:t>
      </w:r>
      <w:proofErr w:type="spellEnd"/>
      <w:r w:rsidRPr="00771693">
        <w:rPr>
          <w:rFonts w:cs="Times New Roman"/>
        </w:rPr>
        <w:t xml:space="preserve">: </w:t>
      </w:r>
      <w:r>
        <w:rPr>
          <w:rFonts w:cs="Times New Roman"/>
        </w:rPr>
        <w:t>MYC</w:t>
      </w:r>
      <w:r w:rsidRPr="00771693">
        <w:rPr>
          <w:rFonts w:cs="Times New Roman"/>
        </w:rPr>
        <w:t xml:space="preserve"> (</w:t>
      </w:r>
      <w:proofErr w:type="spellStart"/>
      <w:r w:rsidRPr="00207807">
        <w:rPr>
          <w:rFonts w:cs="Times New Roman"/>
        </w:rPr>
        <w:t>CellSignaling</w:t>
      </w:r>
      <w:proofErr w:type="spellEnd"/>
      <w:r>
        <w:rPr>
          <w:rFonts w:cs="Times New Roman"/>
        </w:rPr>
        <w:t xml:space="preserve"> </w:t>
      </w:r>
      <w:r w:rsidRPr="00207807">
        <w:rPr>
          <w:rFonts w:cs="Times New Roman"/>
        </w:rPr>
        <w:t>13987T</w:t>
      </w:r>
      <w:r>
        <w:rPr>
          <w:rFonts w:cs="Times New Roman"/>
        </w:rPr>
        <w:t>.</w:t>
      </w:r>
      <w:r w:rsidRPr="00771693">
        <w:rPr>
          <w:rFonts w:cs="Times New Roman"/>
        </w:rPr>
        <w:t xml:space="preserve"> </w:t>
      </w:r>
      <w:proofErr w:type="spellStart"/>
      <w:r w:rsidRPr="00771693">
        <w:rPr>
          <w:rFonts w:cs="Times New Roman"/>
        </w:rPr>
        <w:t>ChIPseq</w:t>
      </w:r>
      <w:proofErr w:type="spellEnd"/>
      <w:r w:rsidRPr="00771693">
        <w:rPr>
          <w:rFonts w:cs="Times New Roman"/>
        </w:rPr>
        <w:t xml:space="preserve"> libraries were prepared using Swift S2 </w:t>
      </w:r>
      <w:proofErr w:type="spellStart"/>
      <w:r w:rsidRPr="00771693">
        <w:rPr>
          <w:rFonts w:cs="Times New Roman"/>
        </w:rPr>
        <w:t>Acel</w:t>
      </w:r>
      <w:proofErr w:type="spellEnd"/>
      <w:r w:rsidRPr="00771693">
        <w:rPr>
          <w:rFonts w:cs="Times New Roman"/>
        </w:rPr>
        <w:t xml:space="preserve"> reagents (Swift 21096) on a Beckman Coulter </w:t>
      </w:r>
      <w:proofErr w:type="spellStart"/>
      <w:r w:rsidRPr="00771693">
        <w:rPr>
          <w:rFonts w:cs="Times New Roman"/>
        </w:rPr>
        <w:t>Biomek</w:t>
      </w:r>
      <w:proofErr w:type="spellEnd"/>
      <w:r w:rsidRPr="00771693">
        <w:rPr>
          <w:rFonts w:cs="Times New Roman"/>
        </w:rPr>
        <w:t xml:space="preserve"> i7 liquid handling platform from approximately 1 ng of DNA according to manufacturer’s protocol and using 14 cycles of PCR amplification. Sequencing libraries were quantified by Qubit fluorometer and Agilent </w:t>
      </w:r>
      <w:proofErr w:type="spellStart"/>
      <w:r w:rsidRPr="00771693">
        <w:rPr>
          <w:rFonts w:cs="Times New Roman"/>
        </w:rPr>
        <w:t>TapeStation</w:t>
      </w:r>
      <w:proofErr w:type="spellEnd"/>
      <w:r w:rsidRPr="00771693">
        <w:rPr>
          <w:rFonts w:cs="Times New Roman"/>
        </w:rPr>
        <w:t xml:space="preserve"> 2200. Library pooling and indexing was evaluated by shallow sequencing on Illumina </w:t>
      </w:r>
      <w:proofErr w:type="spellStart"/>
      <w:r w:rsidRPr="00771693">
        <w:rPr>
          <w:rFonts w:cs="Times New Roman"/>
        </w:rPr>
        <w:t>MiSeq</w:t>
      </w:r>
      <w:proofErr w:type="spellEnd"/>
      <w:r w:rsidRPr="00771693">
        <w:rPr>
          <w:rFonts w:cs="Times New Roman"/>
        </w:rPr>
        <w:t xml:space="preserve">. Subsequently, libraries were sequenced on </w:t>
      </w:r>
      <w:proofErr w:type="spellStart"/>
      <w:r w:rsidRPr="00771693">
        <w:rPr>
          <w:rFonts w:cs="Times New Roman"/>
        </w:rPr>
        <w:t>NovaSeq</w:t>
      </w:r>
      <w:proofErr w:type="spellEnd"/>
      <w:r w:rsidRPr="00771693">
        <w:rPr>
          <w:rFonts w:cs="Times New Roman"/>
        </w:rPr>
        <w:t xml:space="preserve"> targeting 40 million 100 bp read pairs by the Molecular Biology Core facilities at the Dana-Farber Cancer Institute.</w:t>
      </w:r>
      <w:r>
        <w:rPr>
          <w:rFonts w:cs="Times New Roman"/>
        </w:rPr>
        <w:t xml:space="preserve"> Sequencing reads were </w:t>
      </w:r>
      <w:r w:rsidRPr="00771693">
        <w:rPr>
          <w:rFonts w:cs="Times New Roman"/>
        </w:rPr>
        <w:t>processed using the AQUAS pipeline (</w:t>
      </w:r>
      <w:hyperlink r:id="rId15" w:history="1">
        <w:r w:rsidRPr="00771693">
          <w:rPr>
            <w:rStyle w:val="Hyperlink"/>
            <w:rFonts w:cs="Times New Roman"/>
          </w:rPr>
          <w:t>https://github.com/kundajelab/chipseq_pipeline</w:t>
        </w:r>
      </w:hyperlink>
      <w:r w:rsidRPr="00771693">
        <w:rPr>
          <w:rFonts w:cs="Times New Roman"/>
        </w:rPr>
        <w:t xml:space="preserve">) with minor modifications and according </w:t>
      </w:r>
      <w:r w:rsidRPr="00771693">
        <w:rPr>
          <w:rFonts w:cs="Times New Roman"/>
        </w:rPr>
        <w:lastRenderedPageBreak/>
        <w:t>to the ENCODE3 guidelines. Reads were aligned to the hg</w:t>
      </w:r>
      <w:r>
        <w:rPr>
          <w:rFonts w:cs="Times New Roman"/>
        </w:rPr>
        <w:t>38</w:t>
      </w:r>
      <w:r w:rsidRPr="00771693">
        <w:rPr>
          <w:rFonts w:cs="Times New Roman"/>
        </w:rPr>
        <w:t xml:space="preserve"> genome build using BWA-ALN and peaks were called using MACS2.</w:t>
      </w:r>
    </w:p>
    <w:p w14:paraId="53DBBBF7" w14:textId="77777777" w:rsidR="0090760B" w:rsidRDefault="0090760B" w:rsidP="0090760B">
      <w:pPr>
        <w:spacing w:line="480" w:lineRule="auto"/>
        <w:jc w:val="both"/>
        <w:rPr>
          <w:i/>
          <w:iCs/>
        </w:rPr>
      </w:pPr>
    </w:p>
    <w:p w14:paraId="2FC6D989" w14:textId="77777777" w:rsidR="0090760B" w:rsidRDefault="0090760B" w:rsidP="0090760B">
      <w:pPr>
        <w:spacing w:line="480" w:lineRule="auto"/>
        <w:jc w:val="both"/>
      </w:pPr>
      <w:r>
        <w:rPr>
          <w:i/>
          <w:iCs/>
        </w:rPr>
        <w:t>Data availability</w:t>
      </w:r>
    </w:p>
    <w:p w14:paraId="7A941856" w14:textId="77777777" w:rsidR="0090760B" w:rsidRPr="00992D1C" w:rsidRDefault="0090760B" w:rsidP="0090760B">
      <w:pPr>
        <w:spacing w:line="480" w:lineRule="auto"/>
        <w:jc w:val="both"/>
      </w:pPr>
      <w:r>
        <w:t>The RNA sequencing data acquired in this paper were uploaded to Gene Expression Omnibus under accession number GSE147862.</w:t>
      </w:r>
    </w:p>
    <w:p w14:paraId="38AFFAF0" w14:textId="77777777" w:rsidR="0090760B" w:rsidRPr="0090760B" w:rsidRDefault="0090760B" w:rsidP="0090760B">
      <w:pPr>
        <w:spacing w:line="480" w:lineRule="auto"/>
        <w:jc w:val="both"/>
        <w:rPr>
          <w:b/>
          <w:bCs/>
          <w:iCs/>
        </w:rPr>
      </w:pPr>
    </w:p>
    <w:p w14:paraId="10B3DC52" w14:textId="77777777" w:rsidR="00060080" w:rsidRDefault="00060080" w:rsidP="00E83F8A">
      <w:pPr>
        <w:spacing w:line="480" w:lineRule="auto"/>
        <w:rPr>
          <w:iCs/>
        </w:rPr>
      </w:pPr>
      <w:r>
        <w:rPr>
          <w:iCs/>
        </w:rPr>
        <w:br w:type="page"/>
      </w:r>
    </w:p>
    <w:p w14:paraId="0109C5A7" w14:textId="58780C2D" w:rsidR="00056912" w:rsidRDefault="00060080" w:rsidP="00E83F8A">
      <w:pPr>
        <w:spacing w:line="480" w:lineRule="auto"/>
        <w:jc w:val="both"/>
        <w:rPr>
          <w:b/>
          <w:bCs/>
          <w:iCs/>
        </w:rPr>
      </w:pPr>
      <w:r>
        <w:rPr>
          <w:b/>
          <w:bCs/>
          <w:iCs/>
        </w:rPr>
        <w:lastRenderedPageBreak/>
        <w:t>ACKNOWLEDGEMENTS</w:t>
      </w:r>
    </w:p>
    <w:p w14:paraId="492FF5F3" w14:textId="24AABC4D" w:rsidR="001F5C6E" w:rsidRPr="001F5C6E" w:rsidRDefault="00D77D7A" w:rsidP="00E83F8A">
      <w:pPr>
        <w:spacing w:line="480" w:lineRule="auto"/>
        <w:jc w:val="both"/>
        <w:rPr>
          <w:rFonts w:eastAsia="Times New Roman"/>
          <w:color w:val="000000" w:themeColor="text1"/>
          <w:shd w:val="clear" w:color="auto" w:fill="FFFFFF"/>
        </w:rPr>
      </w:pPr>
      <w:r w:rsidRPr="001158CF">
        <w:rPr>
          <w:rFonts w:eastAsia="Times New Roman"/>
          <w:color w:val="000000" w:themeColor="text1"/>
          <w:shd w:val="clear" w:color="auto" w:fill="FFFFFF"/>
        </w:rPr>
        <w:t>The authors thank the Single Cell Core at Harvard Medical School, Boston, MA for performing the single</w:t>
      </w:r>
      <w:r w:rsidR="00343C2F">
        <w:rPr>
          <w:rFonts w:eastAsia="Times New Roman"/>
          <w:color w:val="000000" w:themeColor="text1"/>
          <w:shd w:val="clear" w:color="auto" w:fill="FFFFFF"/>
        </w:rPr>
        <w:t>-</w:t>
      </w:r>
      <w:r w:rsidRPr="001158CF">
        <w:rPr>
          <w:rFonts w:eastAsia="Times New Roman"/>
          <w:color w:val="000000" w:themeColor="text1"/>
          <w:shd w:val="clear" w:color="auto" w:fill="FFFFFF"/>
        </w:rPr>
        <w:t>cell RNA-Seq sample preparation</w:t>
      </w:r>
      <w:r>
        <w:rPr>
          <w:rFonts w:eastAsia="Times New Roman"/>
          <w:color w:val="000000" w:themeColor="text1"/>
          <w:shd w:val="clear" w:color="auto" w:fill="FFFFFF"/>
        </w:rPr>
        <w:t>.</w:t>
      </w:r>
      <w:r w:rsidR="00CF38D2">
        <w:rPr>
          <w:rFonts w:eastAsia="Times New Roman"/>
          <w:color w:val="000000" w:themeColor="text1"/>
          <w:shd w:val="clear" w:color="auto" w:fill="FFFFFF"/>
        </w:rPr>
        <w:t xml:space="preserve">  We thank the Molecular Biology Core Facility at the Dana-Farber Cancer Institute for </w:t>
      </w:r>
      <w:r w:rsidR="001F5C6E">
        <w:rPr>
          <w:rFonts w:eastAsia="Times New Roman"/>
          <w:color w:val="000000" w:themeColor="text1"/>
          <w:shd w:val="clear" w:color="auto" w:fill="FFFFFF"/>
        </w:rPr>
        <w:t>sequencing studies.  We thank William Oldham at the Seahorse Core at Brigham and Women’s Hospital.  We thank the Flow Cytometry Core at Boston Children’s Hospital.  This work was supported by the National Institute of Diabetes and Digestive and Kidney Diseases (</w:t>
      </w:r>
      <w:r w:rsidR="00AD412E">
        <w:rPr>
          <w:rFonts w:eastAsia="Times New Roman"/>
          <w:color w:val="000000" w:themeColor="text1"/>
          <w:shd w:val="clear" w:color="auto" w:fill="FFFFFF"/>
        </w:rPr>
        <w:t>K08 DK114527-01 to R.G.R.</w:t>
      </w:r>
      <w:r w:rsidR="001F5C6E">
        <w:rPr>
          <w:rFonts w:eastAsia="Times New Roman"/>
          <w:color w:val="000000" w:themeColor="text1"/>
          <w:shd w:val="clear" w:color="auto" w:fill="FFFFFF"/>
        </w:rPr>
        <w:t>) as well as grants from the St.</w:t>
      </w:r>
      <w:r w:rsidR="00AD412E">
        <w:rPr>
          <w:rFonts w:eastAsia="Times New Roman"/>
          <w:color w:val="000000" w:themeColor="text1"/>
          <w:shd w:val="clear" w:color="auto" w:fill="FFFFFF"/>
        </w:rPr>
        <w:t xml:space="preserve"> </w:t>
      </w:r>
      <w:r w:rsidR="001F5C6E">
        <w:rPr>
          <w:rFonts w:eastAsia="Times New Roman"/>
          <w:color w:val="000000" w:themeColor="text1"/>
          <w:shd w:val="clear" w:color="auto" w:fill="FFFFFF"/>
        </w:rPr>
        <w:t xml:space="preserve">Baldrick’s Foundation, </w:t>
      </w:r>
      <w:proofErr w:type="spellStart"/>
      <w:r w:rsidR="001F5C6E">
        <w:rPr>
          <w:rFonts w:eastAsia="Times New Roman"/>
          <w:color w:val="000000" w:themeColor="text1"/>
          <w:shd w:val="clear" w:color="auto" w:fill="FFFFFF"/>
        </w:rPr>
        <w:t>Pablove</w:t>
      </w:r>
      <w:proofErr w:type="spellEnd"/>
      <w:r w:rsidR="001F5C6E">
        <w:rPr>
          <w:rFonts w:eastAsia="Times New Roman"/>
          <w:color w:val="000000" w:themeColor="text1"/>
          <w:shd w:val="clear" w:color="auto" w:fill="FFFFFF"/>
        </w:rPr>
        <w:t xml:space="preserve"> Foundation, and Pedals for Pediatrics (</w:t>
      </w:r>
      <w:r w:rsidR="003B3DEA">
        <w:rPr>
          <w:rFonts w:eastAsia="Times New Roman"/>
          <w:color w:val="000000" w:themeColor="text1"/>
          <w:shd w:val="clear" w:color="auto" w:fill="FFFFFF"/>
        </w:rPr>
        <w:t xml:space="preserve">to </w:t>
      </w:r>
      <w:r w:rsidR="001F5C6E">
        <w:rPr>
          <w:rFonts w:eastAsia="Times New Roman"/>
          <w:color w:val="000000" w:themeColor="text1"/>
          <w:shd w:val="clear" w:color="auto" w:fill="FFFFFF"/>
        </w:rPr>
        <w:t>R.G.R.)</w:t>
      </w:r>
      <w:r w:rsidR="003B3DEA">
        <w:rPr>
          <w:rFonts w:eastAsia="Times New Roman"/>
          <w:color w:val="000000" w:themeColor="text1"/>
          <w:shd w:val="clear" w:color="auto" w:fill="FFFFFF"/>
        </w:rPr>
        <w:t>;</w:t>
      </w:r>
      <w:r w:rsidR="00885ABB">
        <w:rPr>
          <w:rFonts w:eastAsia="Times New Roman"/>
          <w:color w:val="000000" w:themeColor="text1"/>
          <w:shd w:val="clear" w:color="auto" w:fill="FFFFFF"/>
        </w:rPr>
        <w:t xml:space="preserve"> </w:t>
      </w:r>
      <w:r w:rsidR="003B3DEA">
        <w:rPr>
          <w:rFonts w:eastAsia="Times New Roman"/>
          <w:color w:val="000000" w:themeColor="text1"/>
          <w:shd w:val="clear" w:color="auto" w:fill="FFFFFF"/>
        </w:rPr>
        <w:t xml:space="preserve">the National Heart, Lung, Blood Institute (U01 </w:t>
      </w:r>
      <w:r w:rsidR="003B3DEA" w:rsidRPr="00885ABB">
        <w:rPr>
          <w:rFonts w:eastAsia="Times New Roman"/>
          <w:color w:val="000000" w:themeColor="text1"/>
          <w:shd w:val="clear" w:color="auto" w:fill="FFFFFF"/>
        </w:rPr>
        <w:t>HL134812</w:t>
      </w:r>
      <w:r w:rsidR="00343C2F" w:rsidRPr="00885ABB">
        <w:rPr>
          <w:rFonts w:eastAsia="Times New Roman"/>
          <w:color w:val="000000" w:themeColor="text1"/>
          <w:shd w:val="clear" w:color="auto" w:fill="FFFFFF"/>
        </w:rPr>
        <w:t xml:space="preserve"> to G.Q.D.</w:t>
      </w:r>
      <w:r w:rsidR="003B3DEA" w:rsidRPr="00885ABB">
        <w:rPr>
          <w:rFonts w:eastAsia="Times New Roman"/>
          <w:color w:val="000000" w:themeColor="text1"/>
          <w:shd w:val="clear" w:color="auto" w:fill="FFFFFF"/>
        </w:rPr>
        <w:t>)</w:t>
      </w:r>
      <w:r w:rsidR="00885ABB">
        <w:rPr>
          <w:rFonts w:eastAsia="Times New Roman"/>
          <w:color w:val="000000" w:themeColor="text1"/>
          <w:shd w:val="clear" w:color="auto" w:fill="FFFFFF"/>
        </w:rPr>
        <w:t>;</w:t>
      </w:r>
      <w:r w:rsidR="003B3DEA" w:rsidRPr="00885ABB">
        <w:rPr>
          <w:rFonts w:eastAsia="Times New Roman"/>
          <w:color w:val="000000" w:themeColor="text1"/>
          <w:shd w:val="clear" w:color="auto" w:fill="FFFFFF"/>
        </w:rPr>
        <w:t xml:space="preserve"> and the Leukemia and Lymphoma Society of America (to G.Q.D.)</w:t>
      </w:r>
      <w:r w:rsidR="00885ABB" w:rsidRPr="00885ABB">
        <w:rPr>
          <w:rFonts w:eastAsia="Times New Roman"/>
          <w:color w:val="000000" w:themeColor="text1"/>
          <w:shd w:val="clear" w:color="auto" w:fill="FFFFFF"/>
        </w:rPr>
        <w:t xml:space="preserve">; </w:t>
      </w:r>
      <w:r w:rsidR="00885ABB" w:rsidRPr="00885ABB">
        <w:rPr>
          <w:rFonts w:eastAsia="Times New Roman"/>
          <w:color w:val="000000"/>
          <w:shd w:val="clear" w:color="auto" w:fill="FFFFFF"/>
        </w:rPr>
        <w:t>and the Coordination for the Improvement of Higher Education Personnel (CAPES/</w:t>
      </w:r>
      <w:proofErr w:type="gramStart"/>
      <w:r w:rsidR="00885ABB" w:rsidRPr="00885ABB">
        <w:rPr>
          <w:rFonts w:eastAsia="Times New Roman"/>
          <w:color w:val="000000"/>
          <w:shd w:val="clear" w:color="auto" w:fill="FFFFFF"/>
        </w:rPr>
        <w:t>Brazil)(</w:t>
      </w:r>
      <w:proofErr w:type="gramEnd"/>
      <w:r w:rsidR="00885ABB" w:rsidRPr="00885ABB">
        <w:rPr>
          <w:rFonts w:eastAsia="Times New Roman"/>
          <w:color w:val="000000"/>
          <w:shd w:val="clear" w:color="auto" w:fill="FFFFFF"/>
        </w:rPr>
        <w:t xml:space="preserve">to </w:t>
      </w:r>
      <w:proofErr w:type="spellStart"/>
      <w:r w:rsidR="00885ABB" w:rsidRPr="00885ABB">
        <w:rPr>
          <w:rFonts w:eastAsia="Times New Roman"/>
          <w:color w:val="000000"/>
          <w:shd w:val="clear" w:color="auto" w:fill="FFFFFF"/>
        </w:rPr>
        <w:t>E.L.d.R.</w:t>
      </w:r>
      <w:proofErr w:type="spellEnd"/>
      <w:r w:rsidR="00885ABB" w:rsidRPr="00885ABB">
        <w:rPr>
          <w:rFonts w:eastAsia="Times New Roman"/>
          <w:color w:val="000000"/>
          <w:shd w:val="clear" w:color="auto" w:fill="FFFFFF"/>
        </w:rPr>
        <w:t xml:space="preserve"> and </w:t>
      </w:r>
      <w:proofErr w:type="spellStart"/>
      <w:r w:rsidR="00885ABB" w:rsidRPr="00885ABB">
        <w:rPr>
          <w:rFonts w:eastAsia="Times New Roman"/>
          <w:color w:val="000000"/>
          <w:shd w:val="clear" w:color="auto" w:fill="FFFFFF"/>
        </w:rPr>
        <w:t>R.V.d.S</w:t>
      </w:r>
      <w:proofErr w:type="spellEnd"/>
      <w:r w:rsidR="00885ABB" w:rsidRPr="00885ABB">
        <w:rPr>
          <w:rFonts w:eastAsia="Times New Roman"/>
          <w:color w:val="000000"/>
          <w:shd w:val="clear" w:color="auto" w:fill="FFFFFF"/>
        </w:rPr>
        <w:t>.).</w:t>
      </w:r>
      <w:r w:rsidR="00885ABB">
        <w:rPr>
          <w:rFonts w:eastAsia="Times New Roman"/>
          <w:color w:val="000000"/>
          <w:shd w:val="clear" w:color="auto" w:fill="FFFFFF"/>
        </w:rPr>
        <w:t xml:space="preserve"> </w:t>
      </w:r>
      <w:r w:rsidR="001F5C6E" w:rsidRPr="00885ABB">
        <w:rPr>
          <w:rFonts w:eastAsia="Times New Roman"/>
          <w:color w:val="000000" w:themeColor="text1"/>
          <w:shd w:val="clear" w:color="auto" w:fill="FFFFFF"/>
        </w:rPr>
        <w:t>We</w:t>
      </w:r>
      <w:r w:rsidR="001F5C6E">
        <w:rPr>
          <w:rFonts w:eastAsia="Times New Roman"/>
          <w:color w:val="000000" w:themeColor="text1"/>
          <w:shd w:val="clear" w:color="auto" w:fill="FFFFFF"/>
        </w:rPr>
        <w:t xml:space="preserve"> thank Scott Armstrong for helpful discussions.</w:t>
      </w:r>
    </w:p>
    <w:p w14:paraId="41202AD4" w14:textId="0A17D1A6" w:rsidR="00060080" w:rsidRDefault="00060080" w:rsidP="00E83F8A">
      <w:pPr>
        <w:spacing w:line="480" w:lineRule="auto"/>
        <w:jc w:val="both"/>
        <w:rPr>
          <w:b/>
          <w:bCs/>
          <w:iCs/>
        </w:rPr>
      </w:pPr>
    </w:p>
    <w:p w14:paraId="4ED27D7C" w14:textId="5E09214F" w:rsidR="00060080" w:rsidRDefault="00060080" w:rsidP="00E83F8A">
      <w:pPr>
        <w:spacing w:line="480" w:lineRule="auto"/>
        <w:jc w:val="both"/>
        <w:rPr>
          <w:b/>
          <w:bCs/>
          <w:iCs/>
        </w:rPr>
      </w:pPr>
      <w:r>
        <w:rPr>
          <w:b/>
          <w:bCs/>
          <w:iCs/>
        </w:rPr>
        <w:t>AUTHOR CONTRIBUTIONS</w:t>
      </w:r>
    </w:p>
    <w:p w14:paraId="23D3F776" w14:textId="20370267" w:rsidR="00060080" w:rsidRDefault="00581D39" w:rsidP="00E83F8A">
      <w:pPr>
        <w:spacing w:line="480" w:lineRule="auto"/>
        <w:jc w:val="both"/>
        <w:rPr>
          <w:iCs/>
        </w:rPr>
      </w:pPr>
      <w:r>
        <w:rPr>
          <w:iCs/>
        </w:rPr>
        <w:t xml:space="preserve">Conceptualization, R.G.R and </w:t>
      </w:r>
      <w:proofErr w:type="spellStart"/>
      <w:r>
        <w:rPr>
          <w:iCs/>
        </w:rPr>
        <w:t>E.L.d.R.</w:t>
      </w:r>
      <w:proofErr w:type="spellEnd"/>
      <w:r>
        <w:rPr>
          <w:iCs/>
        </w:rPr>
        <w:t xml:space="preserve">; Methodology, R.G.R and </w:t>
      </w:r>
      <w:proofErr w:type="spellStart"/>
      <w:r>
        <w:rPr>
          <w:iCs/>
        </w:rPr>
        <w:t>E.L.d.R.</w:t>
      </w:r>
      <w:proofErr w:type="spellEnd"/>
      <w:r>
        <w:rPr>
          <w:iCs/>
        </w:rPr>
        <w:t xml:space="preserve">; Software, </w:t>
      </w:r>
      <w:proofErr w:type="spellStart"/>
      <w:r>
        <w:rPr>
          <w:iCs/>
        </w:rPr>
        <w:t>E.L.d.R.</w:t>
      </w:r>
      <w:proofErr w:type="spellEnd"/>
      <w:r>
        <w:rPr>
          <w:iCs/>
        </w:rPr>
        <w:t xml:space="preserve">; Formal analysis, </w:t>
      </w:r>
      <w:r w:rsidR="009A7C59">
        <w:rPr>
          <w:iCs/>
        </w:rPr>
        <w:t xml:space="preserve">J.K., S.H.S., S.N., </w:t>
      </w:r>
      <w:r>
        <w:rPr>
          <w:iCs/>
        </w:rPr>
        <w:t xml:space="preserve">R.G.R and </w:t>
      </w:r>
      <w:proofErr w:type="spellStart"/>
      <w:r>
        <w:rPr>
          <w:iCs/>
        </w:rPr>
        <w:t>E.L.d.R.</w:t>
      </w:r>
      <w:proofErr w:type="spellEnd"/>
      <w:r>
        <w:rPr>
          <w:iCs/>
        </w:rPr>
        <w:t xml:space="preserve">; Investigation, V.M., </w:t>
      </w:r>
      <w:r w:rsidR="009A7C59">
        <w:rPr>
          <w:iCs/>
        </w:rPr>
        <w:t xml:space="preserve">D.W., </w:t>
      </w:r>
      <w:proofErr w:type="spellStart"/>
      <w:r w:rsidR="00085A3C">
        <w:rPr>
          <w:iCs/>
        </w:rPr>
        <w:t>E.L.d.R.</w:t>
      </w:r>
      <w:proofErr w:type="spellEnd"/>
      <w:r w:rsidR="00085A3C">
        <w:rPr>
          <w:iCs/>
        </w:rPr>
        <w:t xml:space="preserve">, </w:t>
      </w:r>
      <w:proofErr w:type="spellStart"/>
      <w:r w:rsidR="00885ABB">
        <w:rPr>
          <w:iCs/>
        </w:rPr>
        <w:t>R.V.d,S</w:t>
      </w:r>
      <w:proofErr w:type="spellEnd"/>
      <w:r w:rsidR="00885ABB">
        <w:rPr>
          <w:iCs/>
        </w:rPr>
        <w:t xml:space="preserve">, </w:t>
      </w:r>
      <w:r>
        <w:rPr>
          <w:iCs/>
        </w:rPr>
        <w:t>W.M., T.H.</w:t>
      </w:r>
      <w:r w:rsidR="002E054B">
        <w:rPr>
          <w:iCs/>
        </w:rPr>
        <w:t>, P.S., P.S., and R.G.R.</w:t>
      </w:r>
      <w:r>
        <w:rPr>
          <w:iCs/>
        </w:rPr>
        <w:t>; Resources,</w:t>
      </w:r>
      <w:r w:rsidR="002E054B">
        <w:rPr>
          <w:iCs/>
        </w:rPr>
        <w:t xml:space="preserve"> Y.P., M.H., and A.</w:t>
      </w:r>
      <w:r w:rsidR="00343C2F">
        <w:rPr>
          <w:iCs/>
        </w:rPr>
        <w:t>K.</w:t>
      </w:r>
      <w:r w:rsidR="002E054B">
        <w:rPr>
          <w:iCs/>
        </w:rPr>
        <w:t>S.</w:t>
      </w:r>
      <w:r>
        <w:rPr>
          <w:iCs/>
        </w:rPr>
        <w:t>; Data curation,</w:t>
      </w:r>
      <w:r w:rsidR="002E054B">
        <w:rPr>
          <w:iCs/>
        </w:rPr>
        <w:t xml:space="preserve"> </w:t>
      </w:r>
      <w:r w:rsidR="00085A3C">
        <w:rPr>
          <w:iCs/>
        </w:rPr>
        <w:t xml:space="preserve">T.H., </w:t>
      </w:r>
      <w:r w:rsidR="002E054B">
        <w:rPr>
          <w:iCs/>
        </w:rPr>
        <w:t>R.G.R</w:t>
      </w:r>
      <w:r w:rsidR="009A7C59">
        <w:rPr>
          <w:iCs/>
        </w:rPr>
        <w:t>, M.P., T.H.,</w:t>
      </w:r>
      <w:r w:rsidR="002E054B">
        <w:rPr>
          <w:iCs/>
        </w:rPr>
        <w:t xml:space="preserve"> and </w:t>
      </w:r>
      <w:proofErr w:type="spellStart"/>
      <w:r w:rsidR="002E054B">
        <w:rPr>
          <w:iCs/>
        </w:rPr>
        <w:t>E.L.d.R.</w:t>
      </w:r>
      <w:proofErr w:type="spellEnd"/>
      <w:r>
        <w:rPr>
          <w:iCs/>
        </w:rPr>
        <w:t xml:space="preserve">; Writing – original draft, </w:t>
      </w:r>
      <w:r w:rsidR="002E054B">
        <w:rPr>
          <w:iCs/>
        </w:rPr>
        <w:t xml:space="preserve">R.G.R. and </w:t>
      </w:r>
      <w:proofErr w:type="spellStart"/>
      <w:r w:rsidR="002E054B">
        <w:rPr>
          <w:iCs/>
        </w:rPr>
        <w:t>E.L.d.R.</w:t>
      </w:r>
      <w:proofErr w:type="spellEnd"/>
      <w:r>
        <w:rPr>
          <w:iCs/>
        </w:rPr>
        <w:t>; Writing – revising and editing,</w:t>
      </w:r>
      <w:r w:rsidR="002E054B">
        <w:rPr>
          <w:iCs/>
        </w:rPr>
        <w:t xml:space="preserve"> </w:t>
      </w:r>
      <w:r w:rsidR="00085A3C">
        <w:rPr>
          <w:iCs/>
        </w:rPr>
        <w:t>A.</w:t>
      </w:r>
      <w:r w:rsidR="00343C2F">
        <w:rPr>
          <w:iCs/>
        </w:rPr>
        <w:t>K.</w:t>
      </w:r>
      <w:r w:rsidR="00085A3C">
        <w:rPr>
          <w:iCs/>
        </w:rPr>
        <w:t xml:space="preserve">S., </w:t>
      </w:r>
      <w:r w:rsidR="002E054B">
        <w:rPr>
          <w:iCs/>
        </w:rPr>
        <w:t>T.E.N.,</w:t>
      </w:r>
      <w:r w:rsidR="00A5487F">
        <w:rPr>
          <w:iCs/>
        </w:rPr>
        <w:t xml:space="preserve"> </w:t>
      </w:r>
      <w:r w:rsidR="002E054B">
        <w:rPr>
          <w:iCs/>
        </w:rPr>
        <w:t>and R.G.R.</w:t>
      </w:r>
      <w:r>
        <w:rPr>
          <w:iCs/>
        </w:rPr>
        <w:t xml:space="preserve">; Supervision, </w:t>
      </w:r>
      <w:r w:rsidR="002E054B">
        <w:rPr>
          <w:iCs/>
        </w:rPr>
        <w:t>T.E.N.,</w:t>
      </w:r>
      <w:r w:rsidR="009A7C59">
        <w:rPr>
          <w:iCs/>
        </w:rPr>
        <w:t xml:space="preserve"> S.H.O.,</w:t>
      </w:r>
      <w:r w:rsidR="002E054B">
        <w:rPr>
          <w:iCs/>
        </w:rPr>
        <w:t xml:space="preserve"> G.Q.D., and R.G.R.</w:t>
      </w:r>
      <w:r>
        <w:rPr>
          <w:iCs/>
        </w:rPr>
        <w:t xml:space="preserve">; Project administration, </w:t>
      </w:r>
      <w:r w:rsidR="002E054B">
        <w:rPr>
          <w:iCs/>
        </w:rPr>
        <w:t>T.E.N., G.Q.D., and R.G.R.</w:t>
      </w:r>
      <w:r>
        <w:rPr>
          <w:iCs/>
        </w:rPr>
        <w:t xml:space="preserve">; Funding acquisition, </w:t>
      </w:r>
      <w:r w:rsidR="002E054B">
        <w:rPr>
          <w:iCs/>
        </w:rPr>
        <w:t>R.G.R</w:t>
      </w:r>
      <w:r>
        <w:rPr>
          <w:iCs/>
        </w:rPr>
        <w:t>.</w:t>
      </w:r>
    </w:p>
    <w:p w14:paraId="537E8D70" w14:textId="77777777" w:rsidR="002E054B" w:rsidRPr="002E054B" w:rsidRDefault="002E054B" w:rsidP="00E83F8A">
      <w:pPr>
        <w:spacing w:line="480" w:lineRule="auto"/>
        <w:jc w:val="both"/>
        <w:rPr>
          <w:iCs/>
        </w:rPr>
      </w:pPr>
    </w:p>
    <w:p w14:paraId="62BEE4E0" w14:textId="0D1BA3A4" w:rsidR="00060080" w:rsidRPr="00060080" w:rsidRDefault="00C72BB3" w:rsidP="00E83F8A">
      <w:pPr>
        <w:spacing w:line="480" w:lineRule="auto"/>
        <w:jc w:val="both"/>
        <w:rPr>
          <w:b/>
          <w:bCs/>
          <w:iCs/>
        </w:rPr>
      </w:pPr>
      <w:r>
        <w:rPr>
          <w:b/>
          <w:bCs/>
          <w:iCs/>
        </w:rPr>
        <w:t>COMPETING INTERESTS</w:t>
      </w:r>
    </w:p>
    <w:p w14:paraId="0915E0AC" w14:textId="3A617956" w:rsidR="00026349" w:rsidRDefault="002E054B" w:rsidP="00E83F8A">
      <w:pPr>
        <w:spacing w:line="480" w:lineRule="auto"/>
        <w:jc w:val="both"/>
        <w:rPr>
          <w:iCs/>
        </w:rPr>
      </w:pPr>
      <w:r>
        <w:rPr>
          <w:iCs/>
        </w:rPr>
        <w:t>The authors declare no competing interests.</w:t>
      </w:r>
    </w:p>
    <w:p w14:paraId="1DC3E067" w14:textId="441B19E2" w:rsidR="00187AF0" w:rsidRPr="004F534F" w:rsidRDefault="00AC4712" w:rsidP="00E83F8A">
      <w:pPr>
        <w:spacing w:line="480" w:lineRule="auto"/>
        <w:jc w:val="both"/>
        <w:rPr>
          <w:iCs/>
        </w:rPr>
      </w:pPr>
      <w:r>
        <w:rPr>
          <w:iCs/>
        </w:rPr>
        <w:tab/>
      </w:r>
      <w:r>
        <w:rPr>
          <w:iCs/>
        </w:rPr>
        <w:tab/>
      </w:r>
      <w:r>
        <w:rPr>
          <w:iCs/>
        </w:rPr>
        <w:tab/>
      </w:r>
      <w:r>
        <w:rPr>
          <w:iCs/>
        </w:rPr>
        <w:tab/>
      </w:r>
      <w:r>
        <w:rPr>
          <w:iCs/>
        </w:rPr>
        <w:tab/>
      </w:r>
      <w:r>
        <w:rPr>
          <w:iCs/>
        </w:rPr>
        <w:tab/>
      </w:r>
      <w:r>
        <w:rPr>
          <w:iCs/>
        </w:rPr>
        <w:tab/>
      </w:r>
      <w:r>
        <w:rPr>
          <w:iCs/>
        </w:rPr>
        <w:tab/>
      </w:r>
    </w:p>
    <w:p w14:paraId="3E282B25" w14:textId="77777777" w:rsidR="00187AF0" w:rsidRDefault="00187AF0" w:rsidP="00E83F8A">
      <w:pPr>
        <w:spacing w:line="480" w:lineRule="auto"/>
        <w:jc w:val="both"/>
      </w:pPr>
    </w:p>
    <w:p w14:paraId="7CBC0FF2" w14:textId="77777777" w:rsidR="00187AF0" w:rsidRDefault="00187AF0" w:rsidP="00E83F8A">
      <w:pPr>
        <w:spacing w:line="480" w:lineRule="auto"/>
        <w:jc w:val="both"/>
      </w:pPr>
    </w:p>
    <w:p w14:paraId="7CA9B3ED" w14:textId="726E9FD5" w:rsidR="005B3B38" w:rsidRPr="003400D2" w:rsidRDefault="009843A8" w:rsidP="003400D2">
      <w:pPr>
        <w:spacing w:line="480" w:lineRule="auto"/>
      </w:pPr>
      <w:r>
        <w:rPr>
          <w:b/>
          <w:bCs/>
        </w:rPr>
        <w:t>R</w:t>
      </w:r>
      <w:r w:rsidR="00D77D7A">
        <w:rPr>
          <w:b/>
          <w:bCs/>
        </w:rPr>
        <w:t>EFERENCES</w:t>
      </w:r>
    </w:p>
    <w:p w14:paraId="0885B2E4" w14:textId="77777777" w:rsidR="008D6DAE" w:rsidRDefault="008D6DAE" w:rsidP="00B60BDD">
      <w:pPr>
        <w:jc w:val="both"/>
      </w:pPr>
    </w:p>
    <w:p w14:paraId="4B344E67" w14:textId="77777777" w:rsidR="009E5E8C" w:rsidRPr="009E5E8C" w:rsidRDefault="008D6DAE" w:rsidP="009E5E8C">
      <w:pPr>
        <w:pStyle w:val="EndNoteBibliography"/>
        <w:rPr>
          <w:noProof/>
        </w:rPr>
      </w:pPr>
      <w:r>
        <w:fldChar w:fldCharType="begin"/>
      </w:r>
      <w:r>
        <w:instrText xml:space="preserve"> ADDIN EN.REFLIST </w:instrText>
      </w:r>
      <w:r>
        <w:fldChar w:fldCharType="separate"/>
      </w:r>
      <w:r w:rsidR="009E5E8C" w:rsidRPr="009E5E8C">
        <w:rPr>
          <w:noProof/>
        </w:rPr>
        <w:t>Al-Hajj, M., Wicha, M.S., Benito-Hernandez, A., Morrison, S.J., and Clarke, M.F. (2003). Prospective identification of tumorigenic breast cancer cells. Proc Natl Acad Sci U S A</w:t>
      </w:r>
      <w:r w:rsidR="009E5E8C" w:rsidRPr="009E5E8C">
        <w:rPr>
          <w:i/>
          <w:noProof/>
        </w:rPr>
        <w:t xml:space="preserve"> 100</w:t>
      </w:r>
      <w:r w:rsidR="009E5E8C" w:rsidRPr="009E5E8C">
        <w:rPr>
          <w:noProof/>
        </w:rPr>
        <w:t>, 3983-3988.</w:t>
      </w:r>
    </w:p>
    <w:p w14:paraId="457A12DA" w14:textId="77777777" w:rsidR="009E5E8C" w:rsidRPr="009E5E8C" w:rsidRDefault="009E5E8C" w:rsidP="009E5E8C">
      <w:pPr>
        <w:pStyle w:val="EndNoteBibliography"/>
        <w:rPr>
          <w:noProof/>
        </w:rPr>
      </w:pPr>
      <w:r w:rsidRPr="009E5E8C">
        <w:rPr>
          <w:noProof/>
        </w:rPr>
        <w:t>Aoki, Y., Watanabe, T., Saito, Y., Kuroki, Y., Hijikata, A., Takagi, M., Tomizawa, D., Eguchi, M., Eguchi-Ishimae, M., Kaneko, A.</w:t>
      </w:r>
      <w:r w:rsidRPr="009E5E8C">
        <w:rPr>
          <w:i/>
          <w:noProof/>
        </w:rPr>
        <w:t>, et al.</w:t>
      </w:r>
      <w:r w:rsidRPr="009E5E8C">
        <w:rPr>
          <w:noProof/>
        </w:rPr>
        <w:t xml:space="preserve"> (2015). Identification of CD34+ and CD34- leukemia-initiating cells in MLL-rearranged human acute lymphoblastic leukemia. Blood</w:t>
      </w:r>
      <w:r w:rsidRPr="009E5E8C">
        <w:rPr>
          <w:i/>
          <w:noProof/>
        </w:rPr>
        <w:t xml:space="preserve"> 125</w:t>
      </w:r>
      <w:r w:rsidRPr="009E5E8C">
        <w:rPr>
          <w:noProof/>
        </w:rPr>
        <w:t>, 967-980.</w:t>
      </w:r>
    </w:p>
    <w:p w14:paraId="048520F9" w14:textId="77777777" w:rsidR="009E5E8C" w:rsidRPr="009E5E8C" w:rsidRDefault="009E5E8C" w:rsidP="009E5E8C">
      <w:pPr>
        <w:pStyle w:val="EndNoteBibliography"/>
        <w:rPr>
          <w:noProof/>
        </w:rPr>
      </w:pPr>
      <w:r w:rsidRPr="009E5E8C">
        <w:rPr>
          <w:noProof/>
        </w:rPr>
        <w:t>Bardini, M., Trentin, L., Rizzo, F., Vieri, M., Savino, A.M., Garrido Castro, P., Fazio, G., Van Roon, E.H.J., Kerstjens, M., Smithers, N.</w:t>
      </w:r>
      <w:r w:rsidRPr="009E5E8C">
        <w:rPr>
          <w:i/>
          <w:noProof/>
        </w:rPr>
        <w:t>, et al.</w:t>
      </w:r>
      <w:r w:rsidRPr="009E5E8C">
        <w:rPr>
          <w:noProof/>
        </w:rPr>
        <w:t xml:space="preserve"> (2018). Antileukemic Efficacy of BET Inhibitor in a Preclinical Mouse Model of MLL-AF4(+) Infant ALL. Mol Cancer Ther</w:t>
      </w:r>
      <w:r w:rsidRPr="009E5E8C">
        <w:rPr>
          <w:i/>
          <w:noProof/>
        </w:rPr>
        <w:t xml:space="preserve"> 17</w:t>
      </w:r>
      <w:r w:rsidRPr="009E5E8C">
        <w:rPr>
          <w:noProof/>
        </w:rPr>
        <w:t>, 1705-1716.</w:t>
      </w:r>
    </w:p>
    <w:p w14:paraId="45365F8B" w14:textId="77777777" w:rsidR="009E5E8C" w:rsidRPr="009E5E8C" w:rsidRDefault="009E5E8C" w:rsidP="009E5E8C">
      <w:pPr>
        <w:pStyle w:val="EndNoteBibliography"/>
        <w:rPr>
          <w:noProof/>
        </w:rPr>
      </w:pPr>
      <w:r w:rsidRPr="009E5E8C">
        <w:rPr>
          <w:noProof/>
        </w:rPr>
        <w:t>Bardini, M., Woll, P.S., Corral, L., Luc, S., Wittmann, L., Ma, Z., Lo Nigro, L., Basso, G., Biondi, A., Cazzaniga, G.</w:t>
      </w:r>
      <w:r w:rsidRPr="009E5E8C">
        <w:rPr>
          <w:i/>
          <w:noProof/>
        </w:rPr>
        <w:t>, et al.</w:t>
      </w:r>
      <w:r w:rsidRPr="009E5E8C">
        <w:rPr>
          <w:noProof/>
        </w:rPr>
        <w:t xml:space="preserve"> (2015). Clonal variegation and dynamic competition of leukemia-initiating cells in infant acute lymphoblastic leukemia with MLL rearrangement. Leukemia</w:t>
      </w:r>
      <w:r w:rsidRPr="009E5E8C">
        <w:rPr>
          <w:i/>
          <w:noProof/>
        </w:rPr>
        <w:t xml:space="preserve"> 29</w:t>
      </w:r>
      <w:r w:rsidRPr="009E5E8C">
        <w:rPr>
          <w:noProof/>
        </w:rPr>
        <w:t>, 38-50.</w:t>
      </w:r>
    </w:p>
    <w:p w14:paraId="5381BBF7" w14:textId="77777777" w:rsidR="009E5E8C" w:rsidRPr="009E5E8C" w:rsidRDefault="009E5E8C" w:rsidP="009E5E8C">
      <w:pPr>
        <w:pStyle w:val="EndNoteBibliography"/>
        <w:rPr>
          <w:noProof/>
        </w:rPr>
      </w:pPr>
      <w:r w:rsidRPr="009E5E8C">
        <w:rPr>
          <w:noProof/>
        </w:rPr>
        <w:t>Boissel, N., and Baruchel, A. (2018). Acute lymphoblastic leukemia in adolescent and young adults: treat as adults or as children? Blood</w:t>
      </w:r>
      <w:r w:rsidRPr="009E5E8C">
        <w:rPr>
          <w:i/>
          <w:noProof/>
        </w:rPr>
        <w:t xml:space="preserve"> 132</w:t>
      </w:r>
      <w:r w:rsidRPr="009E5E8C">
        <w:rPr>
          <w:noProof/>
        </w:rPr>
        <w:t>, 351-361.</w:t>
      </w:r>
    </w:p>
    <w:p w14:paraId="1DB8E2E3" w14:textId="77777777" w:rsidR="009E5E8C" w:rsidRPr="009E5E8C" w:rsidRDefault="009E5E8C" w:rsidP="009E5E8C">
      <w:pPr>
        <w:pStyle w:val="EndNoteBibliography"/>
        <w:rPr>
          <w:noProof/>
        </w:rPr>
      </w:pPr>
      <w:r w:rsidRPr="009E5E8C">
        <w:rPr>
          <w:noProof/>
        </w:rPr>
        <w:t>Bonnet, D., and Dick, J.E. (1997). Human acute myeloid leukemia is organized as a hierarchy that originates from a primitive hematopoietic cell. Nat Med</w:t>
      </w:r>
      <w:r w:rsidRPr="009E5E8C">
        <w:rPr>
          <w:i/>
          <w:noProof/>
        </w:rPr>
        <w:t xml:space="preserve"> 3</w:t>
      </w:r>
      <w:r w:rsidRPr="009E5E8C">
        <w:rPr>
          <w:noProof/>
        </w:rPr>
        <w:t>, 730-737.</w:t>
      </w:r>
    </w:p>
    <w:p w14:paraId="54AAD5EC" w14:textId="77777777" w:rsidR="009E5E8C" w:rsidRPr="009E5E8C" w:rsidRDefault="009E5E8C" w:rsidP="009E5E8C">
      <w:pPr>
        <w:pStyle w:val="EndNoteBibliography"/>
        <w:rPr>
          <w:noProof/>
        </w:rPr>
      </w:pPr>
      <w:r w:rsidRPr="009E5E8C">
        <w:rPr>
          <w:noProof/>
        </w:rPr>
        <w:t>Bonnet, S., Archer, S.L., Allalunis-Turner, J., Haromy, A., Beaulieu, C., Thompson, R., Lee, C.T., Lopaschuk, G.D., Puttagunta, L., Bonnet, S.</w:t>
      </w:r>
      <w:r w:rsidRPr="009E5E8C">
        <w:rPr>
          <w:i/>
          <w:noProof/>
        </w:rPr>
        <w:t>, et al.</w:t>
      </w:r>
      <w:r w:rsidRPr="009E5E8C">
        <w:rPr>
          <w:noProof/>
        </w:rPr>
        <w:t xml:space="preserve"> (2007). A mitochondria-K+ channel axis is suppressed in cancer and its normalization promotes apoptosis and inhibits cancer growth. Cancer Cell</w:t>
      </w:r>
      <w:r w:rsidRPr="009E5E8C">
        <w:rPr>
          <w:i/>
          <w:noProof/>
        </w:rPr>
        <w:t xml:space="preserve"> 11</w:t>
      </w:r>
      <w:r w:rsidRPr="009E5E8C">
        <w:rPr>
          <w:noProof/>
        </w:rPr>
        <w:t>, 37-51.</w:t>
      </w:r>
    </w:p>
    <w:p w14:paraId="30322765" w14:textId="77777777" w:rsidR="009E5E8C" w:rsidRPr="009E5E8C" w:rsidRDefault="009E5E8C" w:rsidP="009E5E8C">
      <w:pPr>
        <w:pStyle w:val="EndNoteBibliography"/>
        <w:rPr>
          <w:noProof/>
        </w:rPr>
      </w:pPr>
      <w:r w:rsidRPr="009E5E8C">
        <w:rPr>
          <w:noProof/>
        </w:rPr>
        <w:t>Chapiro, J., Sur, S., Savic, L.J., Ganapathy-Kanniappan, S., Reyes, J., Duran, R., Thiruganasambandam, S.C., Moats, C.R., Lin, M., Luo, W.</w:t>
      </w:r>
      <w:r w:rsidRPr="009E5E8C">
        <w:rPr>
          <w:i/>
          <w:noProof/>
        </w:rPr>
        <w:t>, et al.</w:t>
      </w:r>
      <w:r w:rsidRPr="009E5E8C">
        <w:rPr>
          <w:noProof/>
        </w:rPr>
        <w:t xml:space="preserve"> (2014). Systemic delivery of microencapsulated 3-bromopyruvate for the therapy of pancreatic cancer. Clin Cancer Res</w:t>
      </w:r>
      <w:r w:rsidRPr="009E5E8C">
        <w:rPr>
          <w:i/>
          <w:noProof/>
        </w:rPr>
        <w:t xml:space="preserve"> 20</w:t>
      </w:r>
      <w:r w:rsidRPr="009E5E8C">
        <w:rPr>
          <w:noProof/>
        </w:rPr>
        <w:t>, 6406-6417.</w:t>
      </w:r>
    </w:p>
    <w:p w14:paraId="3E2BBA11" w14:textId="77777777" w:rsidR="009E5E8C" w:rsidRPr="009E5E8C" w:rsidRDefault="009E5E8C" w:rsidP="009E5E8C">
      <w:pPr>
        <w:pStyle w:val="EndNoteBibliography"/>
        <w:rPr>
          <w:noProof/>
        </w:rPr>
      </w:pPr>
      <w:r w:rsidRPr="009E5E8C">
        <w:rPr>
          <w:noProof/>
        </w:rPr>
        <w:t>Chapuy, B., McKeown, M.R., Lin, C.Y., Monti, S., Roemer, M.G., Qi, J., Rahl, P.B., Sun, H.H., Yeda, K.T., Doench, J.G.</w:t>
      </w:r>
      <w:r w:rsidRPr="009E5E8C">
        <w:rPr>
          <w:i/>
          <w:noProof/>
        </w:rPr>
        <w:t>, et al.</w:t>
      </w:r>
      <w:r w:rsidRPr="009E5E8C">
        <w:rPr>
          <w:noProof/>
        </w:rPr>
        <w:t xml:space="preserve"> (2013). Discovery and characterization of super-enhancer-associated dependencies in diffuse large B cell lymphoma. Cancer Cell</w:t>
      </w:r>
      <w:r w:rsidRPr="009E5E8C">
        <w:rPr>
          <w:i/>
          <w:noProof/>
        </w:rPr>
        <w:t xml:space="preserve"> 24</w:t>
      </w:r>
      <w:r w:rsidRPr="009E5E8C">
        <w:rPr>
          <w:noProof/>
        </w:rPr>
        <w:t>, 777-790.</w:t>
      </w:r>
    </w:p>
    <w:p w14:paraId="544A2014" w14:textId="77777777" w:rsidR="009E5E8C" w:rsidRPr="009E5E8C" w:rsidRDefault="009E5E8C" w:rsidP="009E5E8C">
      <w:pPr>
        <w:pStyle w:val="EndNoteBibliography"/>
        <w:rPr>
          <w:noProof/>
        </w:rPr>
      </w:pPr>
      <w:r w:rsidRPr="009E5E8C">
        <w:rPr>
          <w:noProof/>
        </w:rPr>
        <w:t>Cobaleda, C., Gutierrez-Cianca, N., Perez-Losada, J., Flores, T., Garcia-Sanz, R., Gonzalez, M., and Sanchez-Garcia, I. (2000). A primitive hematopoietic cell is the target for the leukemic transformation in human philadelphia-positive acute lymphoblastic leukemia. Blood</w:t>
      </w:r>
      <w:r w:rsidRPr="009E5E8C">
        <w:rPr>
          <w:i/>
          <w:noProof/>
        </w:rPr>
        <w:t xml:space="preserve"> 95</w:t>
      </w:r>
      <w:r w:rsidRPr="009E5E8C">
        <w:rPr>
          <w:noProof/>
        </w:rPr>
        <w:t>, 1007-1013.</w:t>
      </w:r>
    </w:p>
    <w:p w14:paraId="7E06E956" w14:textId="77777777" w:rsidR="009E5E8C" w:rsidRPr="009E5E8C" w:rsidRDefault="009E5E8C" w:rsidP="009E5E8C">
      <w:pPr>
        <w:pStyle w:val="EndNoteBibliography"/>
        <w:rPr>
          <w:noProof/>
        </w:rPr>
      </w:pPr>
      <w:r w:rsidRPr="009E5E8C">
        <w:rPr>
          <w:noProof/>
        </w:rPr>
        <w:t>Cox, C.V., Evely, R.S., Oakhill, A., Pamphilon, D.H., Goulden, N.J., and Blair, A. (2004). Characterization of acute lymphoblastic leukemia progenitor cells. Blood</w:t>
      </w:r>
      <w:r w:rsidRPr="009E5E8C">
        <w:rPr>
          <w:i/>
          <w:noProof/>
        </w:rPr>
        <w:t xml:space="preserve"> 104</w:t>
      </w:r>
      <w:r w:rsidRPr="009E5E8C">
        <w:rPr>
          <w:noProof/>
        </w:rPr>
        <w:t>, 2919-2925.</w:t>
      </w:r>
    </w:p>
    <w:p w14:paraId="210E4F89" w14:textId="77777777" w:rsidR="009E5E8C" w:rsidRPr="009E5E8C" w:rsidRDefault="009E5E8C" w:rsidP="009E5E8C">
      <w:pPr>
        <w:pStyle w:val="EndNoteBibliography"/>
        <w:rPr>
          <w:noProof/>
        </w:rPr>
      </w:pPr>
      <w:r w:rsidRPr="009E5E8C">
        <w:rPr>
          <w:noProof/>
        </w:rPr>
        <w:t>Dawson, M.A., Prinjha, R.K., Dittmann, A., Giotopoulos, G., Bantscheff, M., Chan, W.I., Robson, S.C., Chung, C.W., Hopf, C., Savitski, M.M.</w:t>
      </w:r>
      <w:r w:rsidRPr="009E5E8C">
        <w:rPr>
          <w:i/>
          <w:noProof/>
        </w:rPr>
        <w:t>, et al.</w:t>
      </w:r>
      <w:r w:rsidRPr="009E5E8C">
        <w:rPr>
          <w:noProof/>
        </w:rPr>
        <w:t xml:space="preserve"> (2011). Inhibition of BET recruitment to chromatin as an effective treatment for MLL-fusion leukaemia. Nature</w:t>
      </w:r>
      <w:r w:rsidRPr="009E5E8C">
        <w:rPr>
          <w:i/>
          <w:noProof/>
        </w:rPr>
        <w:t xml:space="preserve"> 478</w:t>
      </w:r>
      <w:r w:rsidRPr="009E5E8C">
        <w:rPr>
          <w:noProof/>
        </w:rPr>
        <w:t>, 529-533.</w:t>
      </w:r>
    </w:p>
    <w:p w14:paraId="0478FEB9" w14:textId="77777777" w:rsidR="009E5E8C" w:rsidRPr="009E5E8C" w:rsidRDefault="009E5E8C" w:rsidP="009E5E8C">
      <w:pPr>
        <w:pStyle w:val="EndNoteBibliography"/>
        <w:rPr>
          <w:noProof/>
        </w:rPr>
      </w:pPr>
      <w:r w:rsidRPr="009E5E8C">
        <w:rPr>
          <w:noProof/>
        </w:rPr>
        <w:t>Delmore, J.E., Issa, G.C., Lemieux, M.E., Rahl, P.B., Shi, J., Jacobs, H.M., Kastritis, E., Gilpatrick, T., Paranal, R.M., Qi, J.</w:t>
      </w:r>
      <w:r w:rsidRPr="009E5E8C">
        <w:rPr>
          <w:i/>
          <w:noProof/>
        </w:rPr>
        <w:t>, et al.</w:t>
      </w:r>
      <w:r w:rsidRPr="009E5E8C">
        <w:rPr>
          <w:noProof/>
        </w:rPr>
        <w:t xml:space="preserve"> (2011). BET bromodomain inhibition as a therapeutic strategy to target c-Myc. Cell</w:t>
      </w:r>
      <w:r w:rsidRPr="009E5E8C">
        <w:rPr>
          <w:i/>
          <w:noProof/>
        </w:rPr>
        <w:t xml:space="preserve"> 146</w:t>
      </w:r>
      <w:r w:rsidRPr="009E5E8C">
        <w:rPr>
          <w:noProof/>
        </w:rPr>
        <w:t>, 904-917.</w:t>
      </w:r>
    </w:p>
    <w:p w14:paraId="08C1831D" w14:textId="77777777" w:rsidR="009E5E8C" w:rsidRPr="009E5E8C" w:rsidRDefault="009E5E8C" w:rsidP="009E5E8C">
      <w:pPr>
        <w:pStyle w:val="EndNoteBibliography"/>
        <w:rPr>
          <w:noProof/>
        </w:rPr>
      </w:pPr>
      <w:r w:rsidRPr="009E5E8C">
        <w:rPr>
          <w:noProof/>
        </w:rPr>
        <w:lastRenderedPageBreak/>
        <w:t>Doulatov, S., Notta, F., Eppert, K., Nguyen, L.T., Ohashi, P.S., and Dick, J.E. (2010). Revised map of the human progenitor hierarchy shows the origin of macrophages and dendritic cells in early lymphoid development. Nat Immunol</w:t>
      </w:r>
      <w:r w:rsidRPr="009E5E8C">
        <w:rPr>
          <w:i/>
          <w:noProof/>
        </w:rPr>
        <w:t xml:space="preserve"> 11</w:t>
      </w:r>
      <w:r w:rsidRPr="009E5E8C">
        <w:rPr>
          <w:noProof/>
        </w:rPr>
        <w:t>, 585-593.</w:t>
      </w:r>
    </w:p>
    <w:p w14:paraId="7068D5E2" w14:textId="77777777" w:rsidR="009E5E8C" w:rsidRPr="009E5E8C" w:rsidRDefault="009E5E8C" w:rsidP="009E5E8C">
      <w:pPr>
        <w:pStyle w:val="EndNoteBibliography"/>
        <w:rPr>
          <w:noProof/>
        </w:rPr>
      </w:pPr>
      <w:r w:rsidRPr="009E5E8C">
        <w:rPr>
          <w:noProof/>
        </w:rPr>
        <w:t>Doulatov, S., Notta, F., Laurenti, E., and Dick, J.E. (2012). Hematopoiesis: a human perspective. Cell Stem Cell</w:t>
      </w:r>
      <w:r w:rsidRPr="009E5E8C">
        <w:rPr>
          <w:i/>
          <w:noProof/>
        </w:rPr>
        <w:t xml:space="preserve"> 10</w:t>
      </w:r>
      <w:r w:rsidRPr="009E5E8C">
        <w:rPr>
          <w:noProof/>
        </w:rPr>
        <w:t>, 120-136.</w:t>
      </w:r>
    </w:p>
    <w:p w14:paraId="68D720E8" w14:textId="77777777" w:rsidR="009E5E8C" w:rsidRPr="009E5E8C" w:rsidRDefault="009E5E8C" w:rsidP="009E5E8C">
      <w:pPr>
        <w:pStyle w:val="EndNoteBibliography"/>
        <w:rPr>
          <w:noProof/>
        </w:rPr>
      </w:pPr>
      <w:r w:rsidRPr="009E5E8C">
        <w:rPr>
          <w:noProof/>
        </w:rPr>
        <w:t>Fang, Y., Shen, Z.Y., Zhan, Y.Z., Feng, X.C., Chen, K.L., Li, Y.S., Deng, H.J., Pan, S.M., Wu, D.H., and Ding, Y. (2019). CD36 inhibits beta-catenin/c-myc-mediated glycolysis through ubiquitination of GPC4 to repress colorectal tumorigenesis. Nat Commun</w:t>
      </w:r>
      <w:r w:rsidRPr="009E5E8C">
        <w:rPr>
          <w:i/>
          <w:noProof/>
        </w:rPr>
        <w:t xml:space="preserve"> 10</w:t>
      </w:r>
      <w:r w:rsidRPr="009E5E8C">
        <w:rPr>
          <w:noProof/>
        </w:rPr>
        <w:t>, 3981.</w:t>
      </w:r>
    </w:p>
    <w:p w14:paraId="7911C352" w14:textId="77777777" w:rsidR="009E5E8C" w:rsidRPr="009E5E8C" w:rsidRDefault="009E5E8C" w:rsidP="009E5E8C">
      <w:pPr>
        <w:pStyle w:val="EndNoteBibliography"/>
        <w:rPr>
          <w:noProof/>
        </w:rPr>
      </w:pPr>
      <w:r w:rsidRPr="009E5E8C">
        <w:rPr>
          <w:noProof/>
        </w:rPr>
        <w:t>Fumagalli, A., Oost, K.C., Kester, L., Morgner, J., Bornes, L., Bruens, L., Spaargaren, L., Azkanaz, M., Schelfhorst, T., Beerling, E.</w:t>
      </w:r>
      <w:r w:rsidRPr="009E5E8C">
        <w:rPr>
          <w:i/>
          <w:noProof/>
        </w:rPr>
        <w:t>, et al.</w:t>
      </w:r>
      <w:r w:rsidRPr="009E5E8C">
        <w:rPr>
          <w:noProof/>
        </w:rPr>
        <w:t xml:space="preserve"> (2020). Plasticity of Lgr5-Negative Cancer Cells Drives Metastasis in Colorectal Cancer. Cell Stem Cell.</w:t>
      </w:r>
    </w:p>
    <w:p w14:paraId="195B47A2" w14:textId="77777777" w:rsidR="009E5E8C" w:rsidRPr="009E5E8C" w:rsidRDefault="009E5E8C" w:rsidP="009E5E8C">
      <w:pPr>
        <w:pStyle w:val="EndNoteBibliography"/>
        <w:rPr>
          <w:noProof/>
        </w:rPr>
      </w:pPr>
      <w:r w:rsidRPr="009E5E8C">
        <w:rPr>
          <w:noProof/>
        </w:rPr>
        <w:t>Gierahn, T.M., Wadsworth, M.H., 2nd, Hughes, T.K., Bryson, B.D., Butler, A., Satija, R., Fortune, S., Love, J.C., and Shalek, A.K. (2017). Seq-Well: portable, low-cost RNA sequencing of single cells at high throughput. Nat Methods</w:t>
      </w:r>
      <w:r w:rsidRPr="009E5E8C">
        <w:rPr>
          <w:i/>
          <w:noProof/>
        </w:rPr>
        <w:t xml:space="preserve"> 14</w:t>
      </w:r>
      <w:r w:rsidRPr="009E5E8C">
        <w:rPr>
          <w:noProof/>
        </w:rPr>
        <w:t>, 395-398.</w:t>
      </w:r>
    </w:p>
    <w:p w14:paraId="5B50E626" w14:textId="77777777" w:rsidR="009E5E8C" w:rsidRPr="009E5E8C" w:rsidRDefault="009E5E8C" w:rsidP="009E5E8C">
      <w:pPr>
        <w:pStyle w:val="EndNoteBibliography"/>
        <w:rPr>
          <w:noProof/>
        </w:rPr>
      </w:pPr>
      <w:r w:rsidRPr="009E5E8C">
        <w:rPr>
          <w:noProof/>
        </w:rPr>
        <w:t>Grun, D., Muraro, M.J., Boisset, J.C., Wiebrands, K., Lyubimova, A., Dharmadhikari, G., van den Born, M., van Es, J., Jansen, E., Clevers, H.</w:t>
      </w:r>
      <w:r w:rsidRPr="009E5E8C">
        <w:rPr>
          <w:i/>
          <w:noProof/>
        </w:rPr>
        <w:t>, et al.</w:t>
      </w:r>
      <w:r w:rsidRPr="009E5E8C">
        <w:rPr>
          <w:noProof/>
        </w:rPr>
        <w:t xml:space="preserve"> (2016). De Novo Prediction of Stem Cell Identity using Single-Cell Transcriptome Data. Cell Stem Cell</w:t>
      </w:r>
      <w:r w:rsidRPr="009E5E8C">
        <w:rPr>
          <w:i/>
          <w:noProof/>
        </w:rPr>
        <w:t xml:space="preserve"> 19</w:t>
      </w:r>
      <w:r w:rsidRPr="009E5E8C">
        <w:rPr>
          <w:noProof/>
        </w:rPr>
        <w:t>, 266-277.</w:t>
      </w:r>
    </w:p>
    <w:p w14:paraId="4127D2F4" w14:textId="77777777" w:rsidR="009E5E8C" w:rsidRPr="009E5E8C" w:rsidRDefault="009E5E8C" w:rsidP="009E5E8C">
      <w:pPr>
        <w:pStyle w:val="EndNoteBibliography"/>
        <w:rPr>
          <w:noProof/>
        </w:rPr>
      </w:pPr>
      <w:r w:rsidRPr="009E5E8C">
        <w:rPr>
          <w:noProof/>
        </w:rPr>
        <w:t>Guan, Y., Gerhard, B., and Hogge, D.E. (2003). Detection, isolation, and stimulation of quiescent primitive leukemic progenitor cells from patients with acute myeloid leukemia (AML). Blood</w:t>
      </w:r>
      <w:r w:rsidRPr="009E5E8C">
        <w:rPr>
          <w:i/>
          <w:noProof/>
        </w:rPr>
        <w:t xml:space="preserve"> 101</w:t>
      </w:r>
      <w:r w:rsidRPr="009E5E8C">
        <w:rPr>
          <w:noProof/>
        </w:rPr>
        <w:t>, 3142-3149.</w:t>
      </w:r>
    </w:p>
    <w:p w14:paraId="173537FD" w14:textId="77777777" w:rsidR="009E5E8C" w:rsidRPr="009E5E8C" w:rsidRDefault="009E5E8C" w:rsidP="009E5E8C">
      <w:pPr>
        <w:pStyle w:val="EndNoteBibliography"/>
        <w:rPr>
          <w:noProof/>
        </w:rPr>
      </w:pPr>
      <w:r w:rsidRPr="009E5E8C">
        <w:rPr>
          <w:noProof/>
        </w:rPr>
        <w:t>Gupta, P.B., Pastushenko, I., Skibinski, A., Blanpain, C., and Kuperwasser, C. (2019). Phenotypic Plasticity: Driver of Cancer Initiation, Progression, and Therapy Resistance. Cell Stem Cell</w:t>
      </w:r>
      <w:r w:rsidRPr="009E5E8C">
        <w:rPr>
          <w:i/>
          <w:noProof/>
        </w:rPr>
        <w:t xml:space="preserve"> 24</w:t>
      </w:r>
      <w:r w:rsidRPr="009E5E8C">
        <w:rPr>
          <w:noProof/>
        </w:rPr>
        <w:t>, 65-78.</w:t>
      </w:r>
    </w:p>
    <w:p w14:paraId="7DF52A48" w14:textId="77777777" w:rsidR="009E5E8C" w:rsidRPr="009E5E8C" w:rsidRDefault="009E5E8C" w:rsidP="009E5E8C">
      <w:pPr>
        <w:pStyle w:val="EndNoteBibliography"/>
        <w:rPr>
          <w:noProof/>
        </w:rPr>
      </w:pPr>
      <w:r w:rsidRPr="009E5E8C">
        <w:rPr>
          <w:noProof/>
        </w:rPr>
        <w:t>Ho, T.C., LaMere, M., Stevens, B.M., Ashton, J.M., Myers, J.R., O'Dwyer, K.M., Liesveld, J.L., Mendler, J.H., Guzman, M., Morrissette, J.D.</w:t>
      </w:r>
      <w:r w:rsidRPr="009E5E8C">
        <w:rPr>
          <w:i/>
          <w:noProof/>
        </w:rPr>
        <w:t>, et al.</w:t>
      </w:r>
      <w:r w:rsidRPr="009E5E8C">
        <w:rPr>
          <w:noProof/>
        </w:rPr>
        <w:t xml:space="preserve"> (2016). Evolution of acute myelogenous leukemia stem cell properties after treatment and progression. Blood</w:t>
      </w:r>
      <w:r w:rsidRPr="009E5E8C">
        <w:rPr>
          <w:i/>
          <w:noProof/>
        </w:rPr>
        <w:t xml:space="preserve"> 128</w:t>
      </w:r>
      <w:r w:rsidRPr="009E5E8C">
        <w:rPr>
          <w:noProof/>
        </w:rPr>
        <w:t>, 1671-1678.</w:t>
      </w:r>
    </w:p>
    <w:p w14:paraId="7B85B2EF" w14:textId="77777777" w:rsidR="009E5E8C" w:rsidRPr="009E5E8C" w:rsidRDefault="009E5E8C" w:rsidP="009E5E8C">
      <w:pPr>
        <w:pStyle w:val="EndNoteBibliography"/>
        <w:rPr>
          <w:noProof/>
        </w:rPr>
      </w:pPr>
      <w:r w:rsidRPr="009E5E8C">
        <w:rPr>
          <w:noProof/>
        </w:rPr>
        <w:t>Hu, Y., and Smyth, G.K. (2009). ELDA: extreme limiting dilution analysis for comparing depleted and enriched populations in stem cell and other assays. J Immunol Methods</w:t>
      </w:r>
      <w:r w:rsidRPr="009E5E8C">
        <w:rPr>
          <w:i/>
          <w:noProof/>
        </w:rPr>
        <w:t xml:space="preserve"> 347</w:t>
      </w:r>
      <w:r w:rsidRPr="009E5E8C">
        <w:rPr>
          <w:noProof/>
        </w:rPr>
        <w:t>, 70-78.</w:t>
      </w:r>
    </w:p>
    <w:p w14:paraId="3C9EB053" w14:textId="77777777" w:rsidR="009E5E8C" w:rsidRPr="009E5E8C" w:rsidRDefault="009E5E8C" w:rsidP="009E5E8C">
      <w:pPr>
        <w:pStyle w:val="EndNoteBibliography"/>
        <w:rPr>
          <w:noProof/>
        </w:rPr>
      </w:pPr>
      <w:r w:rsidRPr="009E5E8C">
        <w:rPr>
          <w:noProof/>
        </w:rPr>
        <w:t>Ilicic, T., Kim, J.K., Kolodziejczyk, A.A., Bagger, F.O., McCarthy, D.J., Marioni, J.C., and Teichmann, S.A. (2016). Classification of low quality cells from single-cell RNA-seq data. Genome Biol</w:t>
      </w:r>
      <w:r w:rsidRPr="009E5E8C">
        <w:rPr>
          <w:i/>
          <w:noProof/>
        </w:rPr>
        <w:t xml:space="preserve"> 17</w:t>
      </w:r>
      <w:r w:rsidRPr="009E5E8C">
        <w:rPr>
          <w:noProof/>
        </w:rPr>
        <w:t>, 29.</w:t>
      </w:r>
    </w:p>
    <w:p w14:paraId="1A4D96BB" w14:textId="77777777" w:rsidR="009E5E8C" w:rsidRPr="009E5E8C" w:rsidRDefault="009E5E8C" w:rsidP="009E5E8C">
      <w:pPr>
        <w:pStyle w:val="EndNoteBibliography"/>
        <w:rPr>
          <w:noProof/>
        </w:rPr>
      </w:pPr>
      <w:r w:rsidRPr="009E5E8C">
        <w:rPr>
          <w:noProof/>
        </w:rPr>
        <w:t>Issaad, C., Croisille, L., Katz, A., Vainchenker, W., and Coulombel, L. (1993). A murine stromal cell line allows the proliferation of very primitive human CD34++/CD38- progenitor cells in long-term cultures and semisolid assays. Blood</w:t>
      </w:r>
      <w:r w:rsidRPr="009E5E8C">
        <w:rPr>
          <w:i/>
          <w:noProof/>
        </w:rPr>
        <w:t xml:space="preserve"> 81</w:t>
      </w:r>
      <w:r w:rsidRPr="009E5E8C">
        <w:rPr>
          <w:noProof/>
        </w:rPr>
        <w:t>, 2916-2924.</w:t>
      </w:r>
    </w:p>
    <w:p w14:paraId="60174582" w14:textId="77777777" w:rsidR="009E5E8C" w:rsidRPr="009E5E8C" w:rsidRDefault="009E5E8C" w:rsidP="009E5E8C">
      <w:pPr>
        <w:pStyle w:val="EndNoteBibliography"/>
        <w:rPr>
          <w:noProof/>
        </w:rPr>
      </w:pPr>
      <w:r w:rsidRPr="009E5E8C">
        <w:rPr>
          <w:noProof/>
        </w:rPr>
        <w:t>Ivanova, N.B., Dimos, J.T., Schaniel, C., Hackney, J.A., Moore, K.A., and Lemischka, I.R. (2002). A stem cell molecular signature. Science</w:t>
      </w:r>
      <w:r w:rsidRPr="009E5E8C">
        <w:rPr>
          <w:i/>
          <w:noProof/>
        </w:rPr>
        <w:t xml:space="preserve"> 298</w:t>
      </w:r>
      <w:r w:rsidRPr="009E5E8C">
        <w:rPr>
          <w:noProof/>
        </w:rPr>
        <w:t>, 601-604.</w:t>
      </w:r>
    </w:p>
    <w:p w14:paraId="424E763B" w14:textId="77777777" w:rsidR="009E5E8C" w:rsidRPr="009E5E8C" w:rsidRDefault="009E5E8C" w:rsidP="009E5E8C">
      <w:pPr>
        <w:pStyle w:val="EndNoteBibliography"/>
        <w:rPr>
          <w:noProof/>
        </w:rPr>
      </w:pPr>
      <w:r w:rsidRPr="009E5E8C">
        <w:rPr>
          <w:noProof/>
        </w:rPr>
        <w:t>Jaatinen, T., Hemmoranta, H., Hautaniemi, S., Niemi, J., Nicorici, D., Laine, J., Yli-Harja, O., and Partanen, J. (2006). Global gene expression profile of human cord blood-derived CD133+ cells. Stem Cells</w:t>
      </w:r>
      <w:r w:rsidRPr="009E5E8C">
        <w:rPr>
          <w:i/>
          <w:noProof/>
        </w:rPr>
        <w:t xml:space="preserve"> 24</w:t>
      </w:r>
      <w:r w:rsidRPr="009E5E8C">
        <w:rPr>
          <w:noProof/>
        </w:rPr>
        <w:t>, 631-641.</w:t>
      </w:r>
    </w:p>
    <w:p w14:paraId="615DD83A" w14:textId="77777777" w:rsidR="009E5E8C" w:rsidRPr="009E5E8C" w:rsidRDefault="009E5E8C" w:rsidP="009E5E8C">
      <w:pPr>
        <w:pStyle w:val="EndNoteBibliography"/>
        <w:rPr>
          <w:noProof/>
        </w:rPr>
      </w:pPr>
      <w:r w:rsidRPr="009E5E8C">
        <w:rPr>
          <w:noProof/>
        </w:rPr>
        <w:t>Jones, C.L., Stevens, B.M., D'Alessandro, A., Reisz, J.A., Culp-Hill, R., Nemkov, T., Pei, S., Khan, N., Adane, B., Ye, H.</w:t>
      </w:r>
      <w:r w:rsidRPr="009E5E8C">
        <w:rPr>
          <w:i/>
          <w:noProof/>
        </w:rPr>
        <w:t>, et al.</w:t>
      </w:r>
      <w:r w:rsidRPr="009E5E8C">
        <w:rPr>
          <w:noProof/>
        </w:rPr>
        <w:t xml:space="preserve"> (2018). Inhibition of Amino Acid Metabolism Selectively Targets Human Leukemia Stem Cells. Cancer Cell</w:t>
      </w:r>
      <w:r w:rsidRPr="009E5E8C">
        <w:rPr>
          <w:i/>
          <w:noProof/>
        </w:rPr>
        <w:t xml:space="preserve"> 34</w:t>
      </w:r>
      <w:r w:rsidRPr="009E5E8C">
        <w:rPr>
          <w:noProof/>
        </w:rPr>
        <w:t>, 724-740 e724.</w:t>
      </w:r>
    </w:p>
    <w:p w14:paraId="187D5ABD" w14:textId="77777777" w:rsidR="009E5E8C" w:rsidRPr="009E5E8C" w:rsidRDefault="009E5E8C" w:rsidP="009E5E8C">
      <w:pPr>
        <w:pStyle w:val="EndNoteBibliography"/>
        <w:rPr>
          <w:noProof/>
        </w:rPr>
      </w:pPr>
      <w:r w:rsidRPr="009E5E8C">
        <w:rPr>
          <w:noProof/>
        </w:rPr>
        <w:t>Kim, D., Pertea, G., Trapnell, C., Pimentel, H., Kelley, R., and Salzberg, S.L. (2013). TopHat2: accurate alignment of transcriptomes in the presence of insertions, deletions and gene fusions. Genome Biol</w:t>
      </w:r>
      <w:r w:rsidRPr="009E5E8C">
        <w:rPr>
          <w:i/>
          <w:noProof/>
        </w:rPr>
        <w:t xml:space="preserve"> 14</w:t>
      </w:r>
      <w:r w:rsidRPr="009E5E8C">
        <w:rPr>
          <w:noProof/>
        </w:rPr>
        <w:t>, R36.</w:t>
      </w:r>
    </w:p>
    <w:p w14:paraId="232B01D7" w14:textId="77777777" w:rsidR="009E5E8C" w:rsidRPr="009E5E8C" w:rsidRDefault="009E5E8C" w:rsidP="009E5E8C">
      <w:pPr>
        <w:pStyle w:val="EndNoteBibliography"/>
        <w:rPr>
          <w:noProof/>
        </w:rPr>
      </w:pPr>
      <w:r w:rsidRPr="009E5E8C">
        <w:rPr>
          <w:noProof/>
        </w:rPr>
        <w:t>Klein, A.M., Mazutis, L., Akartuna, I., Tallapragada, N., Veres, A., Li, V., Peshkin, L., Weitz, D.A., and Kirschner, M.W. (2015). Droplet barcoding for single-cell transcriptomics applied to embryonic stem cells. Cell</w:t>
      </w:r>
      <w:r w:rsidRPr="009E5E8C">
        <w:rPr>
          <w:i/>
          <w:noProof/>
        </w:rPr>
        <w:t xml:space="preserve"> 161</w:t>
      </w:r>
      <w:r w:rsidRPr="009E5E8C">
        <w:rPr>
          <w:noProof/>
        </w:rPr>
        <w:t>, 1187-1201.</w:t>
      </w:r>
    </w:p>
    <w:p w14:paraId="189F6A3F" w14:textId="77777777" w:rsidR="009E5E8C" w:rsidRPr="009E5E8C" w:rsidRDefault="009E5E8C" w:rsidP="009E5E8C">
      <w:pPr>
        <w:pStyle w:val="EndNoteBibliography"/>
        <w:rPr>
          <w:noProof/>
        </w:rPr>
      </w:pPr>
      <w:r w:rsidRPr="009E5E8C">
        <w:rPr>
          <w:noProof/>
        </w:rPr>
        <w:lastRenderedPageBreak/>
        <w:t>Kluk, M.J., Lindsley, R.C., Aster, J.C., Lindeman, N.I., Szeto, D., Hall, D., and Kuo, F.C. (2016). Validation and Implementation of a Custom Next-Generation Sequencing Clinical Assay for Hematologic Malignancies. J Mol Diagn</w:t>
      </w:r>
      <w:r w:rsidRPr="009E5E8C">
        <w:rPr>
          <w:i/>
          <w:noProof/>
        </w:rPr>
        <w:t xml:space="preserve"> 18</w:t>
      </w:r>
      <w:r w:rsidRPr="009E5E8C">
        <w:rPr>
          <w:noProof/>
        </w:rPr>
        <w:t>, 507-515.</w:t>
      </w:r>
    </w:p>
    <w:p w14:paraId="58F44CB9" w14:textId="77777777" w:rsidR="009E5E8C" w:rsidRPr="009E5E8C" w:rsidRDefault="009E5E8C" w:rsidP="009E5E8C">
      <w:pPr>
        <w:pStyle w:val="EndNoteBibliography"/>
        <w:rPr>
          <w:noProof/>
        </w:rPr>
      </w:pPr>
      <w:r w:rsidRPr="009E5E8C">
        <w:rPr>
          <w:noProof/>
        </w:rPr>
        <w:t>Kong, Y., Yoshida, S., Saito, Y., Doi, T., Nagatoshi, Y., Fukata, M., Saito, N., Yang, S.M., Iwamoto, C., Okamura, J.</w:t>
      </w:r>
      <w:r w:rsidRPr="009E5E8C">
        <w:rPr>
          <w:i/>
          <w:noProof/>
        </w:rPr>
        <w:t>, et al.</w:t>
      </w:r>
      <w:r w:rsidRPr="009E5E8C">
        <w:rPr>
          <w:noProof/>
        </w:rPr>
        <w:t xml:space="preserve"> (2008). CD34+CD38+CD19+ as well as CD34+CD38-CD19+ cells are leukemia-initiating cells with self-renewal capacity in human B-precursor ALL. Leukemia</w:t>
      </w:r>
      <w:r w:rsidRPr="009E5E8C">
        <w:rPr>
          <w:i/>
          <w:noProof/>
        </w:rPr>
        <w:t xml:space="preserve"> 22</w:t>
      </w:r>
      <w:r w:rsidRPr="009E5E8C">
        <w:rPr>
          <w:noProof/>
        </w:rPr>
        <w:t>, 1207-1213.</w:t>
      </w:r>
    </w:p>
    <w:p w14:paraId="6A04C8F0" w14:textId="77777777" w:rsidR="009E5E8C" w:rsidRPr="009E5E8C" w:rsidRDefault="009E5E8C" w:rsidP="009E5E8C">
      <w:pPr>
        <w:pStyle w:val="EndNoteBibliography"/>
        <w:rPr>
          <w:noProof/>
        </w:rPr>
      </w:pPr>
      <w:r w:rsidRPr="009E5E8C">
        <w:rPr>
          <w:noProof/>
        </w:rPr>
        <w:t>Kreso, A., and Dick, J.E. (2014). Evolution of the cancer stem cell model. Cell Stem Cell</w:t>
      </w:r>
      <w:r w:rsidRPr="009E5E8C">
        <w:rPr>
          <w:i/>
          <w:noProof/>
        </w:rPr>
        <w:t xml:space="preserve"> 14</w:t>
      </w:r>
      <w:r w:rsidRPr="009E5E8C">
        <w:rPr>
          <w:noProof/>
        </w:rPr>
        <w:t>, 275-291.</w:t>
      </w:r>
    </w:p>
    <w:p w14:paraId="17DD57E3" w14:textId="77777777" w:rsidR="009E5E8C" w:rsidRPr="009E5E8C" w:rsidRDefault="009E5E8C" w:rsidP="009E5E8C">
      <w:pPr>
        <w:pStyle w:val="EndNoteBibliography"/>
        <w:rPr>
          <w:noProof/>
        </w:rPr>
      </w:pPr>
      <w:r w:rsidRPr="009E5E8C">
        <w:rPr>
          <w:noProof/>
        </w:rPr>
        <w:t>Kuntz, E.M., Baquero, P., Michie, A.M., Dunn, K., Tardito, S., Holyoake, T.L., Helgason, G.V., and Gottlieb, E. (2017). Targeting mitochondrial oxidative phosphorylation eradicates therapy-resistant chronic myeloid leukemia stem cells. Nat Med</w:t>
      </w:r>
      <w:r w:rsidRPr="009E5E8C">
        <w:rPr>
          <w:i/>
          <w:noProof/>
        </w:rPr>
        <w:t xml:space="preserve"> 23</w:t>
      </w:r>
      <w:r w:rsidRPr="009E5E8C">
        <w:rPr>
          <w:noProof/>
        </w:rPr>
        <w:t>, 1234-1240.</w:t>
      </w:r>
    </w:p>
    <w:p w14:paraId="6E64238D" w14:textId="77777777" w:rsidR="009E5E8C" w:rsidRPr="009E5E8C" w:rsidRDefault="009E5E8C" w:rsidP="009E5E8C">
      <w:pPr>
        <w:pStyle w:val="EndNoteBibliography"/>
        <w:rPr>
          <w:noProof/>
        </w:rPr>
      </w:pPr>
      <w:r w:rsidRPr="009E5E8C">
        <w:rPr>
          <w:noProof/>
        </w:rPr>
        <w:t>Lagadinou, E.D., Sach, A., Callahan, K., Rossi, R.M., Neering, S.J., Minhajuddin, M., Ashton, J.M., Pei, S., Grose, V., O'Dwyer, K.M.</w:t>
      </w:r>
      <w:r w:rsidRPr="009E5E8C">
        <w:rPr>
          <w:i/>
          <w:noProof/>
        </w:rPr>
        <w:t>, et al.</w:t>
      </w:r>
      <w:r w:rsidRPr="009E5E8C">
        <w:rPr>
          <w:noProof/>
        </w:rPr>
        <w:t xml:space="preserve"> (2013). BCL-2 inhibition targets oxidative phosphorylation and selectively eradicates quiescent human leukemia stem cells. Cell Stem Cell</w:t>
      </w:r>
      <w:r w:rsidRPr="009E5E8C">
        <w:rPr>
          <w:i/>
          <w:noProof/>
        </w:rPr>
        <w:t xml:space="preserve"> 12</w:t>
      </w:r>
      <w:r w:rsidRPr="009E5E8C">
        <w:rPr>
          <w:noProof/>
        </w:rPr>
        <w:t>, 329-341.</w:t>
      </w:r>
    </w:p>
    <w:p w14:paraId="4BEC7650" w14:textId="77777777" w:rsidR="009E5E8C" w:rsidRPr="009E5E8C" w:rsidRDefault="009E5E8C" w:rsidP="009E5E8C">
      <w:pPr>
        <w:pStyle w:val="EndNoteBibliography"/>
        <w:rPr>
          <w:noProof/>
        </w:rPr>
      </w:pPr>
      <w:r w:rsidRPr="009E5E8C">
        <w:rPr>
          <w:noProof/>
        </w:rPr>
        <w:t>Landt, S.G., Marinov, G.K., Kundaje, A., Kheradpour, P., Pauli, F., Batzoglou, S., Bernstein, B.E., Bickel, P., Brown, J.B., Cayting, P.</w:t>
      </w:r>
      <w:r w:rsidRPr="009E5E8C">
        <w:rPr>
          <w:i/>
          <w:noProof/>
        </w:rPr>
        <w:t>, et al.</w:t>
      </w:r>
      <w:r w:rsidRPr="009E5E8C">
        <w:rPr>
          <w:noProof/>
        </w:rPr>
        <w:t xml:space="preserve"> (2012). ChIP-seq guidelines and practices of the ENCODE and modENCODE consortia. Genome Res</w:t>
      </w:r>
      <w:r w:rsidRPr="009E5E8C">
        <w:rPr>
          <w:i/>
          <w:noProof/>
        </w:rPr>
        <w:t xml:space="preserve"> 22</w:t>
      </w:r>
      <w:r w:rsidRPr="009E5E8C">
        <w:rPr>
          <w:noProof/>
        </w:rPr>
        <w:t>, 1813-1831.</w:t>
      </w:r>
    </w:p>
    <w:p w14:paraId="4B9B9339" w14:textId="77777777" w:rsidR="009E5E8C" w:rsidRPr="009E5E8C" w:rsidRDefault="009E5E8C" w:rsidP="009E5E8C">
      <w:pPr>
        <w:pStyle w:val="EndNoteBibliography"/>
        <w:rPr>
          <w:noProof/>
        </w:rPr>
      </w:pPr>
      <w:r w:rsidRPr="009E5E8C">
        <w:rPr>
          <w:noProof/>
        </w:rPr>
        <w:t>Langmead, B., and Salzberg, S.L. (2012). Fast gapped-read alignment with Bowtie 2. Nat Methods</w:t>
      </w:r>
      <w:r w:rsidRPr="009E5E8C">
        <w:rPr>
          <w:i/>
          <w:noProof/>
        </w:rPr>
        <w:t xml:space="preserve"> 9</w:t>
      </w:r>
      <w:r w:rsidRPr="009E5E8C">
        <w:rPr>
          <w:noProof/>
        </w:rPr>
        <w:t>, 357-359.</w:t>
      </w:r>
    </w:p>
    <w:p w14:paraId="10384699" w14:textId="77777777" w:rsidR="009E5E8C" w:rsidRPr="009E5E8C" w:rsidRDefault="009E5E8C" w:rsidP="009E5E8C">
      <w:pPr>
        <w:pStyle w:val="EndNoteBibliography"/>
        <w:rPr>
          <w:noProof/>
        </w:rPr>
      </w:pPr>
      <w:r w:rsidRPr="009E5E8C">
        <w:rPr>
          <w:noProof/>
        </w:rPr>
        <w:t>Lapidot, T., Sirard, C., Vormoor, J., Murdoch, B., Hoang, T., Caceres-Cortes, J., Minden, M., Paterson, B., Caligiuri, M.A., and Dick, J.E. (1994). A cell initiating human acute myeloid leukaemia after transplantation into SCID mice. Nature</w:t>
      </w:r>
      <w:r w:rsidRPr="009E5E8C">
        <w:rPr>
          <w:i/>
          <w:noProof/>
        </w:rPr>
        <w:t xml:space="preserve"> 367</w:t>
      </w:r>
      <w:r w:rsidRPr="009E5E8C">
        <w:rPr>
          <w:noProof/>
        </w:rPr>
        <w:t>, 645-648.</w:t>
      </w:r>
    </w:p>
    <w:p w14:paraId="4E2F1596" w14:textId="77777777" w:rsidR="009E5E8C" w:rsidRPr="009E5E8C" w:rsidRDefault="009E5E8C" w:rsidP="009E5E8C">
      <w:pPr>
        <w:pStyle w:val="EndNoteBibliography"/>
        <w:rPr>
          <w:noProof/>
        </w:rPr>
      </w:pPr>
      <w:r w:rsidRPr="009E5E8C">
        <w:rPr>
          <w:noProof/>
        </w:rPr>
        <w:t>le Viseur, C., Hotfilder, M., Bomken, S., Wilson, K., Rottgers, S., Schrauder, A., Rosemann, A., Irving, J., Stam, R.W., Shultz, L.D.</w:t>
      </w:r>
      <w:r w:rsidRPr="009E5E8C">
        <w:rPr>
          <w:i/>
          <w:noProof/>
        </w:rPr>
        <w:t>, et al.</w:t>
      </w:r>
      <w:r w:rsidRPr="009E5E8C">
        <w:rPr>
          <w:noProof/>
        </w:rPr>
        <w:t xml:space="preserve"> (2008). In childhood acute lymphoblastic leukemia, blasts at different stages of immunophenotypic maturation have stem cell properties. Cancer Cell</w:t>
      </w:r>
      <w:r w:rsidRPr="009E5E8C">
        <w:rPr>
          <w:i/>
          <w:noProof/>
        </w:rPr>
        <w:t xml:space="preserve"> 14</w:t>
      </w:r>
      <w:r w:rsidRPr="009E5E8C">
        <w:rPr>
          <w:noProof/>
        </w:rPr>
        <w:t>, 47-58.</w:t>
      </w:r>
    </w:p>
    <w:p w14:paraId="533DC752" w14:textId="77777777" w:rsidR="009E5E8C" w:rsidRPr="009E5E8C" w:rsidRDefault="009E5E8C" w:rsidP="009E5E8C">
      <w:pPr>
        <w:pStyle w:val="EndNoteBibliography"/>
        <w:rPr>
          <w:noProof/>
        </w:rPr>
      </w:pPr>
      <w:r w:rsidRPr="009E5E8C">
        <w:rPr>
          <w:noProof/>
        </w:rPr>
        <w:t>Lee, K.M., Giltnane, J.M., Balko, J.M., Schwarz, L.J., Guerrero-Zotano, A.L., Hutchinson, K.E., Nixon, M.J., Estrada, M.V., Sanchez, V., Sanders, M.E.</w:t>
      </w:r>
      <w:r w:rsidRPr="009E5E8C">
        <w:rPr>
          <w:i/>
          <w:noProof/>
        </w:rPr>
        <w:t>, et al.</w:t>
      </w:r>
      <w:r w:rsidRPr="009E5E8C">
        <w:rPr>
          <w:noProof/>
        </w:rPr>
        <w:t xml:space="preserve"> (2017). MYC and MCL1 Cooperatively Promote Chemotherapy-Resistant Breast Cancer Stem Cells via Regulation of Mitochondrial Oxidative Phosphorylation. Cell Metab</w:t>
      </w:r>
      <w:r w:rsidRPr="009E5E8C">
        <w:rPr>
          <w:i/>
          <w:noProof/>
        </w:rPr>
        <w:t xml:space="preserve"> 26</w:t>
      </w:r>
      <w:r w:rsidRPr="009E5E8C">
        <w:rPr>
          <w:noProof/>
        </w:rPr>
        <w:t>, 633-647 e637.</w:t>
      </w:r>
    </w:p>
    <w:p w14:paraId="349B7147" w14:textId="77777777" w:rsidR="009E5E8C" w:rsidRPr="009E5E8C" w:rsidRDefault="009E5E8C" w:rsidP="009E5E8C">
      <w:pPr>
        <w:pStyle w:val="EndNoteBibliography"/>
        <w:rPr>
          <w:noProof/>
        </w:rPr>
      </w:pPr>
      <w:r w:rsidRPr="009E5E8C">
        <w:rPr>
          <w:noProof/>
        </w:rPr>
        <w:t>Li, W.V., and Li, J.J. (2018). An accurate and robust imputation method scImpute for single-cell RNA-seq data. Nat Commun</w:t>
      </w:r>
      <w:r w:rsidRPr="009E5E8C">
        <w:rPr>
          <w:i/>
          <w:noProof/>
        </w:rPr>
        <w:t xml:space="preserve"> 9</w:t>
      </w:r>
      <w:r w:rsidRPr="009E5E8C">
        <w:rPr>
          <w:noProof/>
        </w:rPr>
        <w:t>, 997.</w:t>
      </w:r>
    </w:p>
    <w:p w14:paraId="129D29F3" w14:textId="77777777" w:rsidR="009E5E8C" w:rsidRPr="009E5E8C" w:rsidRDefault="009E5E8C" w:rsidP="009E5E8C">
      <w:pPr>
        <w:pStyle w:val="EndNoteBibliography"/>
        <w:rPr>
          <w:noProof/>
        </w:rPr>
      </w:pPr>
      <w:r w:rsidRPr="009E5E8C">
        <w:rPr>
          <w:noProof/>
        </w:rPr>
        <w:t>Liao, Y., Smyth, G.K., and Shi, W. (2014). featureCounts: an efficient general purpose program for assigning sequence reads to genomic features. Bioinformatics</w:t>
      </w:r>
      <w:r w:rsidRPr="009E5E8C">
        <w:rPr>
          <w:i/>
          <w:noProof/>
        </w:rPr>
        <w:t xml:space="preserve"> 30</w:t>
      </w:r>
      <w:r w:rsidRPr="009E5E8C">
        <w:rPr>
          <w:noProof/>
        </w:rPr>
        <w:t>, 923-930.</w:t>
      </w:r>
    </w:p>
    <w:p w14:paraId="0360C7A0" w14:textId="77777777" w:rsidR="009E5E8C" w:rsidRPr="009E5E8C" w:rsidRDefault="009E5E8C" w:rsidP="009E5E8C">
      <w:pPr>
        <w:pStyle w:val="EndNoteBibliography"/>
        <w:rPr>
          <w:noProof/>
        </w:rPr>
      </w:pPr>
      <w:r w:rsidRPr="009E5E8C">
        <w:rPr>
          <w:noProof/>
        </w:rPr>
        <w:t>Love, M.I., Huber, W., and Anders, S. (2014). Moderated estimation of fold change and dispersion for RNA-seq data with DESeq2. Genome Biol</w:t>
      </w:r>
      <w:r w:rsidRPr="009E5E8C">
        <w:rPr>
          <w:i/>
          <w:noProof/>
        </w:rPr>
        <w:t xml:space="preserve"> 15</w:t>
      </w:r>
      <w:r w:rsidRPr="009E5E8C">
        <w:rPr>
          <w:noProof/>
        </w:rPr>
        <w:t>, 550.</w:t>
      </w:r>
    </w:p>
    <w:p w14:paraId="072A5E64" w14:textId="77777777" w:rsidR="009E5E8C" w:rsidRPr="009E5E8C" w:rsidRDefault="009E5E8C" w:rsidP="009E5E8C">
      <w:pPr>
        <w:pStyle w:val="EndNoteBibliography"/>
        <w:rPr>
          <w:noProof/>
        </w:rPr>
      </w:pPr>
      <w:r w:rsidRPr="009E5E8C">
        <w:rPr>
          <w:noProof/>
        </w:rPr>
        <w:t>Lummertz da Rocha, E., Rowe, R.G., Lundin, V., Malleshaiah, M., Jha, D.K., Rambo, C.R., Li, H., North, T.E., Collins, J.J., and Daley, G.Q. (2018). Reconstruction of complex single-cell trajectories using CellRouter. Nat Commun</w:t>
      </w:r>
      <w:r w:rsidRPr="009E5E8C">
        <w:rPr>
          <w:i/>
          <w:noProof/>
        </w:rPr>
        <w:t xml:space="preserve"> 9</w:t>
      </w:r>
      <w:r w:rsidRPr="009E5E8C">
        <w:rPr>
          <w:noProof/>
        </w:rPr>
        <w:t>, 892.</w:t>
      </w:r>
    </w:p>
    <w:p w14:paraId="3DBC65C7" w14:textId="77777777" w:rsidR="009E5E8C" w:rsidRPr="009E5E8C" w:rsidRDefault="009E5E8C" w:rsidP="009E5E8C">
      <w:pPr>
        <w:pStyle w:val="EndNoteBibliography"/>
        <w:rPr>
          <w:noProof/>
        </w:rPr>
      </w:pPr>
      <w:r w:rsidRPr="009E5E8C">
        <w:rPr>
          <w:noProof/>
        </w:rPr>
        <w:t>Macosko, E.Z., Basu, A., Satija, R., Nemesh, J., Shekhar, K., Goldman, M., Tirosh, I., Bialas, A.R., Kamitaki, N., Martersteck, E.M.</w:t>
      </w:r>
      <w:r w:rsidRPr="009E5E8C">
        <w:rPr>
          <w:i/>
          <w:noProof/>
        </w:rPr>
        <w:t>, et al.</w:t>
      </w:r>
      <w:r w:rsidRPr="009E5E8C">
        <w:rPr>
          <w:noProof/>
        </w:rPr>
        <w:t xml:space="preserve"> (2015). Highly Parallel Genome-wide Expression Profiling of Individual Cells Using Nanoliter Droplets. Cell</w:t>
      </w:r>
      <w:r w:rsidRPr="009E5E8C">
        <w:rPr>
          <w:i/>
          <w:noProof/>
        </w:rPr>
        <w:t xml:space="preserve"> 161</w:t>
      </w:r>
      <w:r w:rsidRPr="009E5E8C">
        <w:rPr>
          <w:noProof/>
        </w:rPr>
        <w:t>, 1202-1214.</w:t>
      </w:r>
    </w:p>
    <w:p w14:paraId="797BB53E" w14:textId="77777777" w:rsidR="009E5E8C" w:rsidRPr="009E5E8C" w:rsidRDefault="009E5E8C" w:rsidP="009E5E8C">
      <w:pPr>
        <w:pStyle w:val="EndNoteBibliography"/>
        <w:rPr>
          <w:noProof/>
        </w:rPr>
      </w:pPr>
      <w:r w:rsidRPr="009E5E8C">
        <w:rPr>
          <w:noProof/>
        </w:rPr>
        <w:t>McKenzie, M.D., Ghisi, M., Oxley, E.P., Ngo, S., Cimmino, L., Esnault, C., Liu, R., Salmon, J.M., Bell, C.C., Ahmed, N.</w:t>
      </w:r>
      <w:r w:rsidRPr="009E5E8C">
        <w:rPr>
          <w:i/>
          <w:noProof/>
        </w:rPr>
        <w:t>, et al.</w:t>
      </w:r>
      <w:r w:rsidRPr="009E5E8C">
        <w:rPr>
          <w:noProof/>
        </w:rPr>
        <w:t xml:space="preserve"> (2019). Interconversion between Tumorigenic and Differentiated States in Acute Myeloid Leukemia. Cell Stem Cell</w:t>
      </w:r>
      <w:r w:rsidRPr="009E5E8C">
        <w:rPr>
          <w:i/>
          <w:noProof/>
        </w:rPr>
        <w:t xml:space="preserve"> 25</w:t>
      </w:r>
      <w:r w:rsidRPr="009E5E8C">
        <w:rPr>
          <w:noProof/>
        </w:rPr>
        <w:t>, 258-272 e259.</w:t>
      </w:r>
    </w:p>
    <w:p w14:paraId="6F43A7BB" w14:textId="77777777" w:rsidR="009E5E8C" w:rsidRPr="009E5E8C" w:rsidRDefault="009E5E8C" w:rsidP="009E5E8C">
      <w:pPr>
        <w:pStyle w:val="EndNoteBibliography"/>
        <w:rPr>
          <w:noProof/>
        </w:rPr>
      </w:pPr>
      <w:r w:rsidRPr="009E5E8C">
        <w:rPr>
          <w:noProof/>
        </w:rPr>
        <w:t xml:space="preserve">Monaco, G., Konopleva, M., Munsell, M., Leysath, C., Wang, R.Y., Jackson, C.E., Korbling, M., Estey, E., Belmont, J., and Andreeff, M. (2004). Engraftment of acute </w:t>
      </w:r>
      <w:r w:rsidRPr="009E5E8C">
        <w:rPr>
          <w:noProof/>
        </w:rPr>
        <w:lastRenderedPageBreak/>
        <w:t>myeloid leukemia in NOD/SCID mice is independent of CXCR4 and predicts poor patient survival. Stem Cells</w:t>
      </w:r>
      <w:r w:rsidRPr="009E5E8C">
        <w:rPr>
          <w:i/>
          <w:noProof/>
        </w:rPr>
        <w:t xml:space="preserve"> 22</w:t>
      </w:r>
      <w:r w:rsidRPr="009E5E8C">
        <w:rPr>
          <w:noProof/>
        </w:rPr>
        <w:t>, 188-201.</w:t>
      </w:r>
    </w:p>
    <w:p w14:paraId="26115A68" w14:textId="77777777" w:rsidR="009E5E8C" w:rsidRPr="009E5E8C" w:rsidRDefault="009E5E8C" w:rsidP="009E5E8C">
      <w:pPr>
        <w:pStyle w:val="EndNoteBibliography"/>
        <w:rPr>
          <w:noProof/>
        </w:rPr>
      </w:pPr>
      <w:r w:rsidRPr="009E5E8C">
        <w:rPr>
          <w:noProof/>
        </w:rPr>
        <w:t>Nakamura-Ishizu, A., Ito, K., and Suda, T. (2020). Hematopoietic Stem Cell Metabolism during Development and Aging. Dev Cell</w:t>
      </w:r>
      <w:r w:rsidRPr="009E5E8C">
        <w:rPr>
          <w:i/>
          <w:noProof/>
        </w:rPr>
        <w:t xml:space="preserve"> 54</w:t>
      </w:r>
      <w:r w:rsidRPr="009E5E8C">
        <w:rPr>
          <w:noProof/>
        </w:rPr>
        <w:t>, 239-255.</w:t>
      </w:r>
    </w:p>
    <w:p w14:paraId="6F6EFD55" w14:textId="77777777" w:rsidR="009E5E8C" w:rsidRPr="009E5E8C" w:rsidRDefault="009E5E8C" w:rsidP="009E5E8C">
      <w:pPr>
        <w:pStyle w:val="EndNoteBibliography"/>
        <w:rPr>
          <w:noProof/>
        </w:rPr>
      </w:pPr>
      <w:r w:rsidRPr="009E5E8C">
        <w:rPr>
          <w:noProof/>
        </w:rPr>
        <w:t>Ng, S.W., Mitchell, A., Kennedy, J.A., Chen, W.C., McLeod, J., Ibrahimova, N., Arruda, A., Popescu, A., Gupta, V., Schimmer, A.D.</w:t>
      </w:r>
      <w:r w:rsidRPr="009E5E8C">
        <w:rPr>
          <w:i/>
          <w:noProof/>
        </w:rPr>
        <w:t>, et al.</w:t>
      </w:r>
      <w:r w:rsidRPr="009E5E8C">
        <w:rPr>
          <w:noProof/>
        </w:rPr>
        <w:t xml:space="preserve"> (2016). A 17-gene stemness score for rapid determination of risk in acute leukaemia. Nature</w:t>
      </w:r>
      <w:r w:rsidRPr="009E5E8C">
        <w:rPr>
          <w:i/>
          <w:noProof/>
        </w:rPr>
        <w:t xml:space="preserve"> 540</w:t>
      </w:r>
      <w:r w:rsidRPr="009E5E8C">
        <w:rPr>
          <w:noProof/>
        </w:rPr>
        <w:t>, 433-437.</w:t>
      </w:r>
    </w:p>
    <w:p w14:paraId="42ED6087" w14:textId="77777777" w:rsidR="009E5E8C" w:rsidRPr="009E5E8C" w:rsidRDefault="009E5E8C" w:rsidP="009E5E8C">
      <w:pPr>
        <w:pStyle w:val="EndNoteBibliography"/>
        <w:rPr>
          <w:noProof/>
        </w:rPr>
      </w:pPr>
      <w:r w:rsidRPr="009E5E8C">
        <w:rPr>
          <w:noProof/>
        </w:rPr>
        <w:t>Orbach, D., Sarnacki, S., Brisse, H.J., Gauthier-Villars, M., Jarreau, P.H., Tsatsaris, V., Baruchel, A., Zerah, M., Seigneur, E., Peuchmaur, M.</w:t>
      </w:r>
      <w:r w:rsidRPr="009E5E8C">
        <w:rPr>
          <w:i/>
          <w:noProof/>
        </w:rPr>
        <w:t>, et al.</w:t>
      </w:r>
      <w:r w:rsidRPr="009E5E8C">
        <w:rPr>
          <w:noProof/>
        </w:rPr>
        <w:t xml:space="preserve"> (2013). Neonatal cancer. Lancet Oncol</w:t>
      </w:r>
      <w:r w:rsidRPr="009E5E8C">
        <w:rPr>
          <w:i/>
          <w:noProof/>
        </w:rPr>
        <w:t xml:space="preserve"> 14</w:t>
      </w:r>
      <w:r w:rsidRPr="009E5E8C">
        <w:rPr>
          <w:noProof/>
        </w:rPr>
        <w:t>, e609-620.</w:t>
      </w:r>
    </w:p>
    <w:p w14:paraId="262FFB64" w14:textId="77777777" w:rsidR="009E5E8C" w:rsidRPr="009E5E8C" w:rsidRDefault="009E5E8C" w:rsidP="009E5E8C">
      <w:pPr>
        <w:pStyle w:val="EndNoteBibliography"/>
        <w:rPr>
          <w:noProof/>
        </w:rPr>
      </w:pPr>
      <w:r w:rsidRPr="009E5E8C">
        <w:rPr>
          <w:noProof/>
        </w:rPr>
        <w:t>Paczulla, A.M., Dirnhofer, S., Konantz, M., Medinger, M., Salih, H.R., Rothfelder, K., Tsakiris, D.A., Passweg, J.R., Lundberg, P., and Lengerke, C. (2017). Long-term observation reveals high-frequency engraftment of human acute myeloid leukemia in immunodeficient mice. Haematologica</w:t>
      </w:r>
      <w:r w:rsidRPr="009E5E8C">
        <w:rPr>
          <w:i/>
          <w:noProof/>
        </w:rPr>
        <w:t xml:space="preserve"> 102</w:t>
      </w:r>
      <w:r w:rsidRPr="009E5E8C">
        <w:rPr>
          <w:noProof/>
        </w:rPr>
        <w:t>, 854-864.</w:t>
      </w:r>
    </w:p>
    <w:p w14:paraId="1C3038E7" w14:textId="77777777" w:rsidR="009E5E8C" w:rsidRPr="009E5E8C" w:rsidRDefault="009E5E8C" w:rsidP="009E5E8C">
      <w:pPr>
        <w:pStyle w:val="EndNoteBibliography"/>
        <w:rPr>
          <w:noProof/>
        </w:rPr>
      </w:pPr>
      <w:r w:rsidRPr="009E5E8C">
        <w:rPr>
          <w:noProof/>
        </w:rPr>
        <w:t>Pei, S., Minhajuddin, M., Adane, B., Khan, N., Stevens, B.M., Mack, S.C., Lai, S., Rich, J.N., Inguva, A., Shannon, K.M.</w:t>
      </w:r>
      <w:r w:rsidRPr="009E5E8C">
        <w:rPr>
          <w:i/>
          <w:noProof/>
        </w:rPr>
        <w:t>, et al.</w:t>
      </w:r>
      <w:r w:rsidRPr="009E5E8C">
        <w:rPr>
          <w:noProof/>
        </w:rPr>
        <w:t xml:space="preserve"> (2018). AMPK/FIS1-Mediated Mitophagy Is Required for Self-Renewal of Human AML Stem Cells. Cell Stem Cell</w:t>
      </w:r>
      <w:r w:rsidRPr="009E5E8C">
        <w:rPr>
          <w:i/>
          <w:noProof/>
        </w:rPr>
        <w:t xml:space="preserve"> 23</w:t>
      </w:r>
      <w:r w:rsidRPr="009E5E8C">
        <w:rPr>
          <w:noProof/>
        </w:rPr>
        <w:t>, 86-100 e106.</w:t>
      </w:r>
    </w:p>
    <w:p w14:paraId="79AE2076" w14:textId="77777777" w:rsidR="009E5E8C" w:rsidRPr="009E5E8C" w:rsidRDefault="009E5E8C" w:rsidP="009E5E8C">
      <w:pPr>
        <w:pStyle w:val="EndNoteBibliography"/>
        <w:rPr>
          <w:noProof/>
        </w:rPr>
      </w:pPr>
      <w:r w:rsidRPr="009E5E8C">
        <w:rPr>
          <w:noProof/>
        </w:rPr>
        <w:t>Pieters, R., De Lorenzo, P., Ancliffe, P., Aversa, L.A., Brethon, B., Biondi, A., Campbell, M., Escherich, G., Ferster, A., Gardner, R.A.</w:t>
      </w:r>
      <w:r w:rsidRPr="009E5E8C">
        <w:rPr>
          <w:i/>
          <w:noProof/>
        </w:rPr>
        <w:t>, et al.</w:t>
      </w:r>
      <w:r w:rsidRPr="009E5E8C">
        <w:rPr>
          <w:noProof/>
        </w:rPr>
        <w:t xml:space="preserve"> (2019). Outcome of Infants Younger Than 1 Year With Acute Lymphoblastic Leukemia Treated With the Interfant-06 Protocol: Results From an International Phase III Randomized Study. J Clin Oncol</w:t>
      </w:r>
      <w:r w:rsidRPr="009E5E8C">
        <w:rPr>
          <w:i/>
          <w:noProof/>
        </w:rPr>
        <w:t xml:space="preserve"> 37</w:t>
      </w:r>
      <w:r w:rsidRPr="009E5E8C">
        <w:rPr>
          <w:noProof/>
        </w:rPr>
        <w:t>, 2246-2256.</w:t>
      </w:r>
    </w:p>
    <w:p w14:paraId="2ED747E9" w14:textId="77777777" w:rsidR="009E5E8C" w:rsidRPr="009E5E8C" w:rsidRDefault="009E5E8C" w:rsidP="009E5E8C">
      <w:pPr>
        <w:pStyle w:val="EndNoteBibliography"/>
        <w:rPr>
          <w:noProof/>
        </w:rPr>
      </w:pPr>
      <w:r w:rsidRPr="009E5E8C">
        <w:rPr>
          <w:noProof/>
        </w:rPr>
        <w:t>Pieters, R., Schrappe, M., De Lorenzo, P., Hann, I., De Rossi, G., Felice, M., Hovi, L., LeBlanc, T., Szczepanski, T., Ferster, A.</w:t>
      </w:r>
      <w:r w:rsidRPr="009E5E8C">
        <w:rPr>
          <w:i/>
          <w:noProof/>
        </w:rPr>
        <w:t>, et al.</w:t>
      </w:r>
      <w:r w:rsidRPr="009E5E8C">
        <w:rPr>
          <w:noProof/>
        </w:rPr>
        <w:t xml:space="preserve"> (2007). A treatment protocol for infants younger than 1 year with acute lymphoblastic leukaemia (Interfant-99): an observational study and a multicentre randomised trial. Lancet</w:t>
      </w:r>
      <w:r w:rsidRPr="009E5E8C">
        <w:rPr>
          <w:i/>
          <w:noProof/>
        </w:rPr>
        <w:t xml:space="preserve"> 370</w:t>
      </w:r>
      <w:r w:rsidRPr="009E5E8C">
        <w:rPr>
          <w:noProof/>
        </w:rPr>
        <w:t>, 240-250.</w:t>
      </w:r>
    </w:p>
    <w:p w14:paraId="1595C13C" w14:textId="77777777" w:rsidR="009E5E8C" w:rsidRPr="009E5E8C" w:rsidRDefault="009E5E8C" w:rsidP="009E5E8C">
      <w:pPr>
        <w:pStyle w:val="EndNoteBibliography"/>
        <w:rPr>
          <w:noProof/>
        </w:rPr>
      </w:pPr>
      <w:r w:rsidRPr="009E5E8C">
        <w:rPr>
          <w:noProof/>
        </w:rPr>
        <w:t>Pollyea, D.A., and Jordan, C.T. (2017). Therapeutic targeting of acute myeloid leukemia stem cells. Blood</w:t>
      </w:r>
      <w:r w:rsidRPr="009E5E8C">
        <w:rPr>
          <w:i/>
          <w:noProof/>
        </w:rPr>
        <w:t xml:space="preserve"> 129</w:t>
      </w:r>
      <w:r w:rsidRPr="009E5E8C">
        <w:rPr>
          <w:noProof/>
        </w:rPr>
        <w:t>, 1627-1635.</w:t>
      </w:r>
    </w:p>
    <w:p w14:paraId="04DDDACE" w14:textId="77777777" w:rsidR="009E5E8C" w:rsidRPr="009E5E8C" w:rsidRDefault="009E5E8C" w:rsidP="009E5E8C">
      <w:pPr>
        <w:pStyle w:val="EndNoteBibliography"/>
        <w:rPr>
          <w:noProof/>
        </w:rPr>
      </w:pPr>
      <w:r w:rsidRPr="009E5E8C">
        <w:rPr>
          <w:noProof/>
        </w:rPr>
        <w:t>Qiu, J., Gjini, J., Arif, T., Moore, K., Lin, M., and Ghaffari, S. (2021). Using mitochondrial activity to select for potent human hematopoietic stem cells. Blood Adv</w:t>
      </w:r>
      <w:r w:rsidRPr="009E5E8C">
        <w:rPr>
          <w:i/>
          <w:noProof/>
        </w:rPr>
        <w:t xml:space="preserve"> 5</w:t>
      </w:r>
      <w:r w:rsidRPr="009E5E8C">
        <w:rPr>
          <w:noProof/>
        </w:rPr>
        <w:t>, 1605-1616.</w:t>
      </w:r>
    </w:p>
    <w:p w14:paraId="263FA169" w14:textId="77777777" w:rsidR="009E5E8C" w:rsidRPr="009E5E8C" w:rsidRDefault="009E5E8C" w:rsidP="009E5E8C">
      <w:pPr>
        <w:pStyle w:val="EndNoteBibliography"/>
        <w:rPr>
          <w:noProof/>
        </w:rPr>
      </w:pPr>
      <w:r w:rsidRPr="009E5E8C">
        <w:rPr>
          <w:noProof/>
        </w:rPr>
        <w:t>Rossi, J.G., Bernasconi, A.R., Alonso, C.N., Rubio, P.L., Gallego, M.S., Carrara, C.A., Guitter, M.R., Eberle, S.E., Cocce, M., Zubizarreta, P.A.</w:t>
      </w:r>
      <w:r w:rsidRPr="009E5E8C">
        <w:rPr>
          <w:i/>
          <w:noProof/>
        </w:rPr>
        <w:t>, et al.</w:t>
      </w:r>
      <w:r w:rsidRPr="009E5E8C">
        <w:rPr>
          <w:noProof/>
        </w:rPr>
        <w:t xml:space="preserve"> (2012). Lineage switch in childhood acute leukemia: an unusual event with poor outcome. Am J Hematol</w:t>
      </w:r>
      <w:r w:rsidRPr="009E5E8C">
        <w:rPr>
          <w:i/>
          <w:noProof/>
        </w:rPr>
        <w:t xml:space="preserve"> 87</w:t>
      </w:r>
      <w:r w:rsidRPr="009E5E8C">
        <w:rPr>
          <w:noProof/>
        </w:rPr>
        <w:t>, 890-897.</w:t>
      </w:r>
    </w:p>
    <w:p w14:paraId="58DC0459" w14:textId="77777777" w:rsidR="009E5E8C" w:rsidRPr="009E5E8C" w:rsidRDefault="009E5E8C" w:rsidP="009E5E8C">
      <w:pPr>
        <w:pStyle w:val="EndNoteBibliography"/>
        <w:rPr>
          <w:noProof/>
        </w:rPr>
      </w:pPr>
      <w:r w:rsidRPr="009E5E8C">
        <w:rPr>
          <w:noProof/>
        </w:rPr>
        <w:t>Saito, Y., Uchida, N., Tanaka, S., Suzuki, N., Tomizawa-Murasawa, M., Sone, A., Najima, Y., Takagi, S., Aoki, Y., Wake, A.</w:t>
      </w:r>
      <w:r w:rsidRPr="009E5E8C">
        <w:rPr>
          <w:i/>
          <w:noProof/>
        </w:rPr>
        <w:t>, et al.</w:t>
      </w:r>
      <w:r w:rsidRPr="009E5E8C">
        <w:rPr>
          <w:noProof/>
        </w:rPr>
        <w:t xml:space="preserve"> (2010). Induction of cell cycle entry eliminates human leukemia stem cells in a mouse model of AML. Nat Biotechnol</w:t>
      </w:r>
      <w:r w:rsidRPr="009E5E8C">
        <w:rPr>
          <w:i/>
          <w:noProof/>
        </w:rPr>
        <w:t xml:space="preserve"> 28</w:t>
      </w:r>
      <w:r w:rsidRPr="009E5E8C">
        <w:rPr>
          <w:noProof/>
        </w:rPr>
        <w:t>, 275-280.</w:t>
      </w:r>
    </w:p>
    <w:p w14:paraId="42E16BF0" w14:textId="77777777" w:rsidR="009E5E8C" w:rsidRPr="009E5E8C" w:rsidRDefault="009E5E8C" w:rsidP="009E5E8C">
      <w:pPr>
        <w:pStyle w:val="EndNoteBibliography"/>
        <w:rPr>
          <w:noProof/>
        </w:rPr>
      </w:pPr>
      <w:r w:rsidRPr="009E5E8C">
        <w:rPr>
          <w:noProof/>
        </w:rPr>
        <w:t>Sarry, J.E., Murphy, K., Perry, R., Sanchez, P.V., Secreto, A., Keefer, C., Swider, C.R., Strzelecki, A.C., Cavelier, C., Recher, C.</w:t>
      </w:r>
      <w:r w:rsidRPr="009E5E8C">
        <w:rPr>
          <w:i/>
          <w:noProof/>
        </w:rPr>
        <w:t>, et al.</w:t>
      </w:r>
      <w:r w:rsidRPr="009E5E8C">
        <w:rPr>
          <w:noProof/>
        </w:rPr>
        <w:t xml:space="preserve"> (2011). Human acute myelogenous leukemia stem cells are rare and heterogeneous when assayed in NOD/SCID/IL2Rgammac-deficient mice. J Clin Invest</w:t>
      </w:r>
      <w:r w:rsidRPr="009E5E8C">
        <w:rPr>
          <w:i/>
          <w:noProof/>
        </w:rPr>
        <w:t xml:space="preserve"> 121</w:t>
      </w:r>
      <w:r w:rsidRPr="009E5E8C">
        <w:rPr>
          <w:noProof/>
        </w:rPr>
        <w:t>, 384-395.</w:t>
      </w:r>
    </w:p>
    <w:p w14:paraId="7BC3B121" w14:textId="77777777" w:rsidR="009E5E8C" w:rsidRPr="009E5E8C" w:rsidRDefault="009E5E8C" w:rsidP="009E5E8C">
      <w:pPr>
        <w:pStyle w:val="EndNoteBibliography"/>
        <w:rPr>
          <w:noProof/>
        </w:rPr>
      </w:pPr>
      <w:r w:rsidRPr="009E5E8C">
        <w:rPr>
          <w:noProof/>
        </w:rPr>
        <w:t>Saygin, C., Matei, D., Majeti, R., Reizes, O., and Lathia, J.D. (2019). Targeting Cancer Stemness in the Clinic: From Hype to Hope. Cell Stem Cell</w:t>
      </w:r>
      <w:r w:rsidRPr="009E5E8C">
        <w:rPr>
          <w:i/>
          <w:noProof/>
        </w:rPr>
        <w:t xml:space="preserve"> 24</w:t>
      </w:r>
      <w:r w:rsidRPr="009E5E8C">
        <w:rPr>
          <w:noProof/>
        </w:rPr>
        <w:t>, 25-40.</w:t>
      </w:r>
    </w:p>
    <w:p w14:paraId="754C8FA7" w14:textId="77777777" w:rsidR="009E5E8C" w:rsidRPr="009E5E8C" w:rsidRDefault="009E5E8C" w:rsidP="009E5E8C">
      <w:pPr>
        <w:pStyle w:val="EndNoteBibliography"/>
        <w:rPr>
          <w:noProof/>
        </w:rPr>
      </w:pPr>
      <w:r w:rsidRPr="009E5E8C">
        <w:rPr>
          <w:noProof/>
        </w:rPr>
        <w:t>Skrtic, M., Sriskanthadevan, S., Jhas, B., Gebbia, M., Wang, X., Wang, Z., Hurren, R., Jitkova, Y., Gronda, M., Maclean, N.</w:t>
      </w:r>
      <w:r w:rsidRPr="009E5E8C">
        <w:rPr>
          <w:i/>
          <w:noProof/>
        </w:rPr>
        <w:t>, et al.</w:t>
      </w:r>
      <w:r w:rsidRPr="009E5E8C">
        <w:rPr>
          <w:noProof/>
        </w:rPr>
        <w:t xml:space="preserve"> (2011). Inhibition of mitochondrial translation as a therapeutic strategy for human acute myeloid leukemia. Cancer Cell</w:t>
      </w:r>
      <w:r w:rsidRPr="009E5E8C">
        <w:rPr>
          <w:i/>
          <w:noProof/>
        </w:rPr>
        <w:t xml:space="preserve"> 20</w:t>
      </w:r>
      <w:r w:rsidRPr="009E5E8C">
        <w:rPr>
          <w:noProof/>
        </w:rPr>
        <w:t>, 674-688.</w:t>
      </w:r>
    </w:p>
    <w:p w14:paraId="191A1CFC" w14:textId="77777777" w:rsidR="009E5E8C" w:rsidRPr="009E5E8C" w:rsidRDefault="009E5E8C" w:rsidP="009E5E8C">
      <w:pPr>
        <w:pStyle w:val="EndNoteBibliography"/>
        <w:rPr>
          <w:noProof/>
        </w:rPr>
      </w:pPr>
      <w:r w:rsidRPr="009E5E8C">
        <w:rPr>
          <w:noProof/>
        </w:rPr>
        <w:t>Somervaille, T.C., and Cleary, M.L. (2006). Identification and characterization of leukemia stem cells in murine MLL-AF9 acute myeloid leukemia. Cancer Cell</w:t>
      </w:r>
      <w:r w:rsidRPr="009E5E8C">
        <w:rPr>
          <w:i/>
          <w:noProof/>
        </w:rPr>
        <w:t xml:space="preserve"> 10</w:t>
      </w:r>
      <w:r w:rsidRPr="009E5E8C">
        <w:rPr>
          <w:noProof/>
        </w:rPr>
        <w:t>, 257-268.</w:t>
      </w:r>
    </w:p>
    <w:p w14:paraId="2598C758" w14:textId="77777777" w:rsidR="009E5E8C" w:rsidRPr="009E5E8C" w:rsidRDefault="009E5E8C" w:rsidP="009E5E8C">
      <w:pPr>
        <w:pStyle w:val="EndNoteBibliography"/>
        <w:rPr>
          <w:noProof/>
        </w:rPr>
      </w:pPr>
      <w:r w:rsidRPr="009E5E8C">
        <w:rPr>
          <w:noProof/>
        </w:rPr>
        <w:lastRenderedPageBreak/>
        <w:t>Spencer, J.A., Ferraro, F., Roussakis, E., Klein, A., Wu, J., Runnels, J.M., Zaher, W., Mortensen, L.J., Alt, C., Turcotte, R.</w:t>
      </w:r>
      <w:r w:rsidRPr="009E5E8C">
        <w:rPr>
          <w:i/>
          <w:noProof/>
        </w:rPr>
        <w:t>, et al.</w:t>
      </w:r>
      <w:r w:rsidRPr="009E5E8C">
        <w:rPr>
          <w:noProof/>
        </w:rPr>
        <w:t xml:space="preserve"> (2014). Direct measurement of local oxygen concentration in the bone marrow of live animals. Nature</w:t>
      </w:r>
      <w:r w:rsidRPr="009E5E8C">
        <w:rPr>
          <w:i/>
          <w:noProof/>
        </w:rPr>
        <w:t xml:space="preserve"> 508</w:t>
      </w:r>
      <w:r w:rsidRPr="009E5E8C">
        <w:rPr>
          <w:noProof/>
        </w:rPr>
        <w:t>, 269-273.</w:t>
      </w:r>
    </w:p>
    <w:p w14:paraId="032B492C" w14:textId="77777777" w:rsidR="009E5E8C" w:rsidRPr="009E5E8C" w:rsidRDefault="009E5E8C" w:rsidP="009E5E8C">
      <w:pPr>
        <w:pStyle w:val="EndNoteBibliography"/>
        <w:rPr>
          <w:noProof/>
        </w:rPr>
      </w:pPr>
      <w:r w:rsidRPr="009E5E8C">
        <w:rPr>
          <w:noProof/>
        </w:rPr>
        <w:t>Takubo, K., Goda, N., Yamada, W., Iriuchishima, H., Ikeda, E., Kubota, Y., Shima, H., Johnson, R.S., Hirao, A., Suematsu, M.</w:t>
      </w:r>
      <w:r w:rsidRPr="009E5E8C">
        <w:rPr>
          <w:i/>
          <w:noProof/>
        </w:rPr>
        <w:t>, et al.</w:t>
      </w:r>
      <w:r w:rsidRPr="009E5E8C">
        <w:rPr>
          <w:noProof/>
        </w:rPr>
        <w:t xml:space="preserve"> (2010). Regulation of the HIF-1alpha level is essential for hematopoietic stem cells. Cell Stem Cell</w:t>
      </w:r>
      <w:r w:rsidRPr="009E5E8C">
        <w:rPr>
          <w:i/>
          <w:noProof/>
        </w:rPr>
        <w:t xml:space="preserve"> 7</w:t>
      </w:r>
      <w:r w:rsidRPr="009E5E8C">
        <w:rPr>
          <w:noProof/>
        </w:rPr>
        <w:t>, 391-402.</w:t>
      </w:r>
    </w:p>
    <w:p w14:paraId="71D4BED2" w14:textId="77777777" w:rsidR="009E5E8C" w:rsidRPr="009E5E8C" w:rsidRDefault="009E5E8C" w:rsidP="009E5E8C">
      <w:pPr>
        <w:pStyle w:val="EndNoteBibliography"/>
        <w:rPr>
          <w:noProof/>
        </w:rPr>
      </w:pPr>
      <w:r w:rsidRPr="009E5E8C">
        <w:rPr>
          <w:noProof/>
        </w:rPr>
        <w:t>Tan, Y., and Cahan, P. (2019). SingleCellNet: A Computational Tool to Classify Single Cell RNA-Seq Data Across Platforms and Across Species. Cell Syst</w:t>
      </w:r>
      <w:r w:rsidRPr="009E5E8C">
        <w:rPr>
          <w:i/>
          <w:noProof/>
        </w:rPr>
        <w:t xml:space="preserve"> 9</w:t>
      </w:r>
      <w:r w:rsidRPr="009E5E8C">
        <w:rPr>
          <w:noProof/>
        </w:rPr>
        <w:t>, 207-213 e202.</w:t>
      </w:r>
    </w:p>
    <w:p w14:paraId="45880B34" w14:textId="77777777" w:rsidR="009E5E8C" w:rsidRPr="009E5E8C" w:rsidRDefault="009E5E8C" w:rsidP="009E5E8C">
      <w:pPr>
        <w:pStyle w:val="EndNoteBibliography"/>
        <w:rPr>
          <w:noProof/>
        </w:rPr>
      </w:pPr>
      <w:r w:rsidRPr="009E5E8C">
        <w:rPr>
          <w:noProof/>
        </w:rPr>
        <w:t>Terpstra, W., Ploemacher, R.E., Prins, A., van Lom, K., Pouwels, K., Wognum, A.W., Wagemaker, G., Lowenberg, B., and Wielenga, J.J. (1996). Fluorouracil selectively spares acute myeloid leukemia cells with long-term growth abilities in immunodeficient mice and in culture. Blood</w:t>
      </w:r>
      <w:r w:rsidRPr="009E5E8C">
        <w:rPr>
          <w:i/>
          <w:noProof/>
        </w:rPr>
        <w:t xml:space="preserve"> 88</w:t>
      </w:r>
      <w:r w:rsidRPr="009E5E8C">
        <w:rPr>
          <w:noProof/>
        </w:rPr>
        <w:t>, 1944-1950.</w:t>
      </w:r>
    </w:p>
    <w:p w14:paraId="0CDEB30A" w14:textId="77777777" w:rsidR="009E5E8C" w:rsidRPr="009E5E8C" w:rsidRDefault="009E5E8C" w:rsidP="009E5E8C">
      <w:pPr>
        <w:pStyle w:val="EndNoteBibliography"/>
        <w:rPr>
          <w:noProof/>
        </w:rPr>
      </w:pPr>
      <w:r w:rsidRPr="009E5E8C">
        <w:rPr>
          <w:noProof/>
        </w:rPr>
        <w:t>Townsend, E.C., Murakami, M.A., Christodoulou, A., Christie, A.L., Koster, J., DeSouza, T.A., Morgan, E.A., Kallgren, S.P., Liu, H., Wu, S.C.</w:t>
      </w:r>
      <w:r w:rsidRPr="009E5E8C">
        <w:rPr>
          <w:i/>
          <w:noProof/>
        </w:rPr>
        <w:t>, et al.</w:t>
      </w:r>
      <w:r w:rsidRPr="009E5E8C">
        <w:rPr>
          <w:noProof/>
        </w:rPr>
        <w:t xml:space="preserve"> (2016). The Public Repository of Xenografts Enables Discovery and Randomized Phase II-like Trials in Mice. Cancer Cell</w:t>
      </w:r>
      <w:r w:rsidRPr="009E5E8C">
        <w:rPr>
          <w:i/>
          <w:noProof/>
        </w:rPr>
        <w:t xml:space="preserve"> 29</w:t>
      </w:r>
      <w:r w:rsidRPr="009E5E8C">
        <w:rPr>
          <w:noProof/>
        </w:rPr>
        <w:t>, 574-586.</w:t>
      </w:r>
    </w:p>
    <w:p w14:paraId="1408FA8B" w14:textId="77777777" w:rsidR="009E5E8C" w:rsidRPr="009E5E8C" w:rsidRDefault="009E5E8C" w:rsidP="009E5E8C">
      <w:pPr>
        <w:pStyle w:val="EndNoteBibliography"/>
        <w:rPr>
          <w:noProof/>
        </w:rPr>
      </w:pPr>
      <w:r w:rsidRPr="009E5E8C">
        <w:rPr>
          <w:noProof/>
        </w:rPr>
        <w:t>van Galen, P., Hovestadt, V., Wadsworth Ii, M.H., Hughes, T.K., Griffin, G.K., Battaglia, S., Verga, J.A., Stephansky, J., Pastika, T.J., Lombardi Story, J.</w:t>
      </w:r>
      <w:r w:rsidRPr="009E5E8C">
        <w:rPr>
          <w:i/>
          <w:noProof/>
        </w:rPr>
        <w:t>, et al.</w:t>
      </w:r>
      <w:r w:rsidRPr="009E5E8C">
        <w:rPr>
          <w:noProof/>
        </w:rPr>
        <w:t xml:space="preserve"> (2019). Single-Cell RNA-Seq Reveals AML Hierarchies Relevant to Disease Progression and Immunity. Cell</w:t>
      </w:r>
      <w:r w:rsidRPr="009E5E8C">
        <w:rPr>
          <w:i/>
          <w:noProof/>
        </w:rPr>
        <w:t xml:space="preserve"> 176</w:t>
      </w:r>
      <w:r w:rsidRPr="009E5E8C">
        <w:rPr>
          <w:noProof/>
        </w:rPr>
        <w:t>, 1265-1281 e1224.</w:t>
      </w:r>
    </w:p>
    <w:p w14:paraId="21B701B2" w14:textId="77777777" w:rsidR="009E5E8C" w:rsidRPr="009E5E8C" w:rsidRDefault="009E5E8C" w:rsidP="009E5E8C">
      <w:pPr>
        <w:pStyle w:val="EndNoteBibliography"/>
        <w:rPr>
          <w:noProof/>
        </w:rPr>
      </w:pPr>
      <w:r w:rsidRPr="009E5E8C">
        <w:rPr>
          <w:noProof/>
        </w:rPr>
        <w:t>Wang, Y., Liu, Y., Malek, S.N., Zheng, P., and Liu, Y. (2011). Targeting HIF1alpha eliminates cancer stem cells in hematological malignancies. Cell Stem Cell</w:t>
      </w:r>
      <w:r w:rsidRPr="009E5E8C">
        <w:rPr>
          <w:i/>
          <w:noProof/>
        </w:rPr>
        <w:t xml:space="preserve"> 8</w:t>
      </w:r>
      <w:r w:rsidRPr="009E5E8C">
        <w:rPr>
          <w:noProof/>
        </w:rPr>
        <w:t>, 399-411.</w:t>
      </w:r>
    </w:p>
    <w:p w14:paraId="2FD66DAC" w14:textId="77777777" w:rsidR="009E5E8C" w:rsidRPr="009E5E8C" w:rsidRDefault="009E5E8C" w:rsidP="009E5E8C">
      <w:pPr>
        <w:pStyle w:val="EndNoteBibliography"/>
        <w:rPr>
          <w:noProof/>
        </w:rPr>
      </w:pPr>
      <w:r w:rsidRPr="009E5E8C">
        <w:rPr>
          <w:noProof/>
        </w:rPr>
        <w:t>Zilionis, R., Nainys, J., Veres, A., Savova, V., Zemmour, D., Klein, A.M., and Mazutis, L. (2017). Single-cell barcoding and sequencing using droplet microfluidics. Nat Protoc</w:t>
      </w:r>
      <w:r w:rsidRPr="009E5E8C">
        <w:rPr>
          <w:i/>
          <w:noProof/>
        </w:rPr>
        <w:t xml:space="preserve"> 12</w:t>
      </w:r>
      <w:r w:rsidRPr="009E5E8C">
        <w:rPr>
          <w:noProof/>
        </w:rPr>
        <w:t>, 44-73.</w:t>
      </w:r>
    </w:p>
    <w:p w14:paraId="48EA46E2" w14:textId="28D288CA" w:rsidR="001F5002" w:rsidRDefault="008D6DAE" w:rsidP="00B60BDD">
      <w:pPr>
        <w:jc w:val="both"/>
      </w:pPr>
      <w:r>
        <w:fldChar w:fldCharType="end"/>
      </w:r>
    </w:p>
    <w:p w14:paraId="5CC63262" w14:textId="77777777" w:rsidR="0060113D" w:rsidRDefault="0060113D">
      <w:pPr>
        <w:rPr>
          <w:b/>
          <w:bCs/>
        </w:rPr>
      </w:pPr>
      <w:r>
        <w:rPr>
          <w:b/>
          <w:bCs/>
        </w:rPr>
        <w:br w:type="page"/>
      </w:r>
    </w:p>
    <w:p w14:paraId="29EA1A07" w14:textId="2BFB24F9" w:rsidR="004C25A8" w:rsidRPr="00E9666B" w:rsidRDefault="00E9666B" w:rsidP="00E9666B">
      <w:r>
        <w:rPr>
          <w:b/>
          <w:bCs/>
        </w:rPr>
        <w:lastRenderedPageBreak/>
        <w:t>FIGURE LEGENDS</w:t>
      </w:r>
    </w:p>
    <w:p w14:paraId="0C9B8F71" w14:textId="5C040BCF" w:rsidR="00E9666B" w:rsidRDefault="00E9666B" w:rsidP="00E9666B">
      <w:pPr>
        <w:rPr>
          <w:b/>
          <w:bCs/>
        </w:rPr>
      </w:pPr>
    </w:p>
    <w:p w14:paraId="2862E2BA" w14:textId="1ED295EF" w:rsidR="00E9666B" w:rsidRPr="00E9666B" w:rsidRDefault="00E9666B" w:rsidP="00E9666B">
      <w:pPr>
        <w:jc w:val="both"/>
      </w:pPr>
      <w:r w:rsidRPr="00E9666B">
        <w:rPr>
          <w:b/>
          <w:bCs/>
        </w:rPr>
        <w:t xml:space="preserve">Fig. </w:t>
      </w:r>
      <w:r w:rsidR="004F4D26">
        <w:rPr>
          <w:b/>
          <w:bCs/>
        </w:rPr>
        <w:t>1</w:t>
      </w:r>
      <w:r w:rsidRPr="00E9666B">
        <w:rPr>
          <w:b/>
          <w:bCs/>
        </w:rPr>
        <w:t xml:space="preserve">.  Single cell heterogeneity of </w:t>
      </w:r>
      <w:r w:rsidRPr="00E9666B">
        <w:rPr>
          <w:b/>
          <w:bCs/>
          <w:i/>
          <w:iCs/>
        </w:rPr>
        <w:t>MLL</w:t>
      </w:r>
      <w:r w:rsidRPr="00E9666B">
        <w:rPr>
          <w:b/>
          <w:bCs/>
        </w:rPr>
        <w:t>-r B-ALL.</w:t>
      </w:r>
      <w:r w:rsidRPr="00E9666B">
        <w:t xml:space="preserve">  (</w:t>
      </w:r>
      <w:r w:rsidRPr="00E9666B">
        <w:rPr>
          <w:b/>
          <w:bCs/>
        </w:rPr>
        <w:t>A</w:t>
      </w:r>
      <w:r w:rsidRPr="00E9666B">
        <w:t xml:space="preserve">) Human CD45+ </w:t>
      </w:r>
      <w:r w:rsidRPr="00E9666B">
        <w:rPr>
          <w:i/>
          <w:iCs/>
        </w:rPr>
        <w:t>MLL</w:t>
      </w:r>
      <w:r w:rsidRPr="00E9666B">
        <w:t xml:space="preserve">-r B-ALL cells were isolated from patient peripheral blood and analyzed by </w:t>
      </w:r>
      <w:proofErr w:type="spellStart"/>
      <w:r w:rsidRPr="00E9666B">
        <w:t>scRNAseq</w:t>
      </w:r>
      <w:proofErr w:type="spellEnd"/>
      <w:r w:rsidRPr="00E9666B">
        <w:t xml:space="preserve"> (results shown are for leukemia-1</w:t>
      </w:r>
      <w:r w:rsidRPr="00E9666B">
        <w:rPr>
          <w:i/>
          <w:iCs/>
        </w:rPr>
        <w:t>/MLL-AF4</w:t>
      </w:r>
      <w:r w:rsidRPr="00E9666B">
        <w:t>)</w:t>
      </w:r>
      <w:r w:rsidRPr="00E9666B">
        <w:rPr>
          <w:i/>
          <w:iCs/>
        </w:rPr>
        <w:t>.</w:t>
      </w:r>
      <w:r w:rsidRPr="00E9666B">
        <w:t xml:space="preserve">  t-distributed stochastic neighbor embedding (t-SNE) was used to visualize 14 distinct populations.</w:t>
      </w:r>
      <w:r w:rsidR="004F4D26">
        <w:t xml:space="preserve">  </w:t>
      </w:r>
      <w:r w:rsidRPr="00E9666B">
        <w:t>(</w:t>
      </w:r>
      <w:r w:rsidR="004F4D26">
        <w:rPr>
          <w:b/>
          <w:bCs/>
        </w:rPr>
        <w:t>B</w:t>
      </w:r>
      <w:r w:rsidRPr="00E9666B">
        <w:t xml:space="preserve">) The </w:t>
      </w:r>
      <w:proofErr w:type="spellStart"/>
      <w:r w:rsidRPr="00E9666B">
        <w:t>StemID</w:t>
      </w:r>
      <w:proofErr w:type="spellEnd"/>
      <w:r w:rsidRPr="00E9666B">
        <w:t xml:space="preserve"> algorithm was used to annotate each single cell with a multipotency score, with results overlaid on the t-SNE plot and proportion of predicted multipotent cells in each cluster shown</w:t>
      </w:r>
      <w:r w:rsidR="00017FFC">
        <w:t xml:space="preserve"> </w:t>
      </w:r>
      <w:r w:rsidRPr="00E9666B">
        <w:fldChar w:fldCharType="begin">
          <w:fldData xml:space="preserve">PEVuZE5vdGU+PENpdGU+PEF1dGhvcj5HcnVuPC9BdXRob3I+PFllYXI+MjAxNjwvWWVhcj48UmVj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zsgUHJpbmNlc3MgTWF4aW1hIENlbnRlciBmb3IgUGVkaWF0cmljIE9uY29sb2d5LCAzNTA4
IEFCIFV0cmVjaHQ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y4gRWxlY3Ryb25pYyBhZGRyZXNzOiBhLnZhbm91ZGVuYWFyZGVuQGh1YnJlY2h0LmV1Ljwv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</w:fldData>
        </w:fldChar>
      </w:r>
      <w:r w:rsidR="00477924">
        <w:instrText xml:space="preserve"> ADDIN EN.CITE </w:instrText>
      </w:r>
      <w:r w:rsidR="00477924">
        <w:fldChar w:fldCharType="begin">
          <w:fldData xml:space="preserve">PEVuZE5vdGU+PENpdGU+PEF1dGhvcj5HcnVuPC9BdXRob3I+PFllYXI+MjAxNjwvWWVhcj48UmVj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zsgUHJpbmNlc3MgTWF4aW1hIENlbnRlciBmb3IgUGVkaWF0cmljIE9uY29sb2d5LCAzNTA4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</w:fldData>
        </w:fldChar>
      </w:r>
      <w:r w:rsidR="00477924">
        <w:instrText xml:space="preserve"> ADDIN EN.CITE.DATA </w:instrText>
      </w:r>
      <w:r w:rsidR="00477924">
        <w:fldChar w:fldCharType="end"/>
      </w:r>
      <w:r w:rsidRPr="00E9666B">
        <w:fldChar w:fldCharType="separate"/>
      </w:r>
      <w:r w:rsidR="00477924">
        <w:rPr>
          <w:noProof/>
        </w:rPr>
        <w:t>(Grun et al., 2016)</w:t>
      </w:r>
      <w:r w:rsidRPr="00E9666B">
        <w:fldChar w:fldCharType="end"/>
      </w:r>
      <w:r w:rsidRPr="00E9666B">
        <w:t>.  (</w:t>
      </w:r>
      <w:r w:rsidR="004F4D26">
        <w:rPr>
          <w:b/>
          <w:bCs/>
        </w:rPr>
        <w:t>C</w:t>
      </w:r>
      <w:r w:rsidRPr="00E9666B">
        <w:t>) t-SNE plot showing enrichment of a validated HSC signature.  (</w:t>
      </w:r>
      <w:r w:rsidR="004F4D26">
        <w:rPr>
          <w:b/>
          <w:bCs/>
        </w:rPr>
        <w:t>D</w:t>
      </w:r>
      <w:r w:rsidRPr="00E9666B">
        <w:t>) The expression of the indicated cell surface markers in each population is shown.</w:t>
      </w:r>
      <w:r w:rsidR="004F4D26">
        <w:t xml:space="preserve">  </w:t>
      </w:r>
      <w:r w:rsidR="004F4D26" w:rsidRPr="004F4D26">
        <w:t>(</w:t>
      </w:r>
      <w:r w:rsidR="004F4D26">
        <w:rPr>
          <w:b/>
          <w:bCs/>
        </w:rPr>
        <w:t>E</w:t>
      </w:r>
      <w:r w:rsidR="004F4D26" w:rsidRPr="00E9666B">
        <w:t xml:space="preserve">) Representative flow cytometry distributions of cells based on the indicated markers.  </w:t>
      </w:r>
      <w:r w:rsidR="00490D6F">
        <w:t>(</w:t>
      </w:r>
      <w:r w:rsidR="00490D6F">
        <w:rPr>
          <w:b/>
          <w:bCs/>
        </w:rPr>
        <w:t>F</w:t>
      </w:r>
      <w:r w:rsidR="00490D6F" w:rsidRPr="00E9666B">
        <w:t>) The indicated populations were isolated from leukemic marrow (leukemia 1/</w:t>
      </w:r>
      <w:r w:rsidR="00490D6F" w:rsidRPr="00E9666B">
        <w:rPr>
          <w:i/>
          <w:iCs/>
        </w:rPr>
        <w:t>MLL-AF4</w:t>
      </w:r>
      <w:r w:rsidR="00490D6F" w:rsidRPr="00E9666B">
        <w:t xml:space="preserve">) by FACS and morphology examined following May-Grunwald-Giemsa staining (scale = 10 </w:t>
      </w:r>
      <w:proofErr w:type="spellStart"/>
      <w:r w:rsidR="00490D6F" w:rsidRPr="00E9666B">
        <w:t>μm</w:t>
      </w:r>
      <w:proofErr w:type="spellEnd"/>
      <w:r w:rsidR="00490D6F" w:rsidRPr="00E9666B">
        <w:t xml:space="preserve">).  </w:t>
      </w:r>
    </w:p>
    <w:p w14:paraId="0CDE496A" w14:textId="75BED9FB" w:rsidR="00E9666B" w:rsidRPr="00E9666B" w:rsidRDefault="00E9666B" w:rsidP="00E9666B">
      <w:pPr>
        <w:jc w:val="both"/>
      </w:pPr>
    </w:p>
    <w:p w14:paraId="3883BC8C" w14:textId="1439A220" w:rsidR="00E9666B" w:rsidRPr="00E9666B" w:rsidRDefault="00E9666B" w:rsidP="00E9666B">
      <w:pPr>
        <w:jc w:val="both"/>
      </w:pPr>
      <w:r w:rsidRPr="00E9666B">
        <w:rPr>
          <w:b/>
          <w:bCs/>
        </w:rPr>
        <w:t xml:space="preserve">Fig. </w:t>
      </w:r>
      <w:r w:rsidR="004F4D26">
        <w:rPr>
          <w:b/>
          <w:bCs/>
        </w:rPr>
        <w:t>2</w:t>
      </w:r>
      <w:r w:rsidRPr="00E9666B">
        <w:t xml:space="preserve">.  Functional hierarchy in </w:t>
      </w:r>
      <w:r w:rsidRPr="00E9666B">
        <w:rPr>
          <w:i/>
          <w:iCs/>
        </w:rPr>
        <w:t>MLL</w:t>
      </w:r>
      <w:r w:rsidRPr="00E9666B">
        <w:t>-r B-ALL.</w:t>
      </w:r>
      <w:r w:rsidR="004F4D26">
        <w:t xml:space="preserve">  </w:t>
      </w:r>
      <w:r w:rsidRPr="00E9666B">
        <w:t>(</w:t>
      </w:r>
      <w:r w:rsidR="00651C83">
        <w:rPr>
          <w:b/>
          <w:bCs/>
        </w:rPr>
        <w:t>A-B</w:t>
      </w:r>
      <w:r w:rsidRPr="00E9666B">
        <w:t>) The indicated populations were isolated by FACS and cell cycle state analyzed by flow cytometry following staining for Ki67 and DNA content with DAPI.  Cell cycle distribution of each population was quantified (results aggregated over two independent experiments, n = 5 xenografted mice tested; * p &lt; 0.05 compared to L-MLPs by unpaired student’s t-test).  (</w:t>
      </w:r>
      <w:r w:rsidR="00651C83">
        <w:rPr>
          <w:b/>
          <w:bCs/>
        </w:rPr>
        <w:t>C</w:t>
      </w:r>
      <w:r w:rsidRPr="00E9666B">
        <w:t xml:space="preserve">) The indicated populations were sorted onto MS5 stromal layers at doses of 1, 2, or 4 cells per well.  After 4 weeks, outgrowths at each dose were tabulated, and progenitor cell content quantified by limiting dilution analysis.  Estimated progenitor cell frequency is presented.  Results are aggregated over two independent experiments (for </w:t>
      </w:r>
      <w:r w:rsidR="00364C99">
        <w:t>34+38-</w:t>
      </w:r>
      <w:r w:rsidRPr="00E9666B">
        <w:t xml:space="preserve"> versus </w:t>
      </w:r>
      <w:r w:rsidR="00364C99">
        <w:t>34+38+</w:t>
      </w:r>
      <w:r w:rsidRPr="00E9666B">
        <w:t xml:space="preserve"> Χ</w:t>
      </w:r>
      <w:r w:rsidRPr="00E9666B">
        <w:rPr>
          <w:vertAlign w:val="superscript"/>
        </w:rPr>
        <w:t>2</w:t>
      </w:r>
      <w:r w:rsidRPr="00E9666B">
        <w:t xml:space="preserve"> = 64.3, p = 1 x 10</w:t>
      </w:r>
      <w:r w:rsidRPr="00E9666B">
        <w:rPr>
          <w:vertAlign w:val="superscript"/>
        </w:rPr>
        <w:t>-15</w:t>
      </w:r>
      <w:r w:rsidRPr="00E9666B">
        <w:t xml:space="preserve">; for </w:t>
      </w:r>
      <w:r w:rsidR="00364C99">
        <w:t>34+38-</w:t>
      </w:r>
      <w:r w:rsidRPr="00E9666B">
        <w:t xml:space="preserve"> versus 34</w:t>
      </w:r>
      <w:r w:rsidRPr="00364C99">
        <w:t xml:space="preserve">- </w:t>
      </w:r>
      <w:r w:rsidRPr="00E9666B">
        <w:t>Χ</w:t>
      </w:r>
      <w:r w:rsidRPr="00E9666B">
        <w:rPr>
          <w:vertAlign w:val="superscript"/>
        </w:rPr>
        <w:t>2</w:t>
      </w:r>
      <w:r w:rsidRPr="00E9666B">
        <w:t xml:space="preserve"> = 14.9, p = 0.0001; for </w:t>
      </w:r>
      <w:r w:rsidR="00364C99">
        <w:t>34+38+</w:t>
      </w:r>
      <w:r w:rsidRPr="00E9666B">
        <w:t xml:space="preserve"> versus 34</w:t>
      </w:r>
      <w:r w:rsidRPr="00364C99">
        <w:t>-</w:t>
      </w:r>
      <w:r w:rsidRPr="00E9666B">
        <w:t xml:space="preserve"> Χ</w:t>
      </w:r>
      <w:r w:rsidRPr="00E9666B">
        <w:rPr>
          <w:vertAlign w:val="superscript"/>
        </w:rPr>
        <w:t>2</w:t>
      </w:r>
      <w:r w:rsidRPr="00E9666B">
        <w:t xml:space="preserve"> = 18.1, p = 0.00002).  (</w:t>
      </w:r>
      <w:r w:rsidR="00651C83">
        <w:rPr>
          <w:b/>
          <w:bCs/>
        </w:rPr>
        <w:t>D</w:t>
      </w:r>
      <w:r w:rsidRPr="00E9666B">
        <w:t xml:space="preserve">) 400 cells of the indicated fraction were xenotransplanted into unconditioned NSG recipients, and the incidence of terminal leukemia monitored over time (results aggregated over two independent transplantation experiments; p = 0.008 for </w:t>
      </w:r>
      <w:r w:rsidR="00364C99">
        <w:t>34+38-</w:t>
      </w:r>
      <w:r w:rsidRPr="00E9666B">
        <w:t xml:space="preserve"> versus </w:t>
      </w:r>
      <w:r w:rsidR="00364C99">
        <w:t>34+38+</w:t>
      </w:r>
      <w:r w:rsidRPr="00E9666B">
        <w:t xml:space="preserve">, 0.005 for </w:t>
      </w:r>
      <w:r w:rsidR="00364C99">
        <w:t>34+38-</w:t>
      </w:r>
      <w:r w:rsidRPr="00E9666B">
        <w:t xml:space="preserve"> versus 34</w:t>
      </w:r>
      <w:r w:rsidRPr="00364C99">
        <w:t>-</w:t>
      </w:r>
      <w:r w:rsidRPr="00E9666B">
        <w:t xml:space="preserve">, and 0.9 for </w:t>
      </w:r>
      <w:r w:rsidR="00364C99">
        <w:t>34+38+</w:t>
      </w:r>
      <w:r w:rsidRPr="00E9666B">
        <w:t xml:space="preserve"> versus 34</w:t>
      </w:r>
      <w:r w:rsidRPr="00364C99">
        <w:t xml:space="preserve">- </w:t>
      </w:r>
      <w:r w:rsidRPr="00E9666B">
        <w:t>comparisons by log rank test).  (</w:t>
      </w:r>
      <w:r w:rsidR="00651C83">
        <w:rPr>
          <w:b/>
          <w:bCs/>
        </w:rPr>
        <w:t>E</w:t>
      </w:r>
      <w:r w:rsidRPr="00E9666B">
        <w:t>) NSG mice were transplanted with the indicated doses of cells from each population, and the incidence of terminal leukemia quantified at each dose aggregated over two experiments.  (</w:t>
      </w:r>
      <w:r w:rsidR="00651C83">
        <w:rPr>
          <w:b/>
          <w:bCs/>
        </w:rPr>
        <w:t>F</w:t>
      </w:r>
      <w:r w:rsidRPr="00E9666B">
        <w:t xml:space="preserve">)  LSC content of each population was quantified by in vivo limiting dilution analysis.  Results are plotted over 400 and 40 cell doses and aggregated over two independent xenotransplantation experiments (for </w:t>
      </w:r>
      <w:r w:rsidR="00364C99">
        <w:t>34+38-</w:t>
      </w:r>
      <w:r w:rsidRPr="00E9666B">
        <w:t xml:space="preserve"> versus </w:t>
      </w:r>
      <w:r w:rsidR="00364C99">
        <w:t>34+38+</w:t>
      </w:r>
      <w:r w:rsidRPr="00E9666B">
        <w:t xml:space="preserve"> Χ</w:t>
      </w:r>
      <w:r w:rsidRPr="00E9666B">
        <w:rPr>
          <w:vertAlign w:val="superscript"/>
        </w:rPr>
        <w:t>2</w:t>
      </w:r>
      <w:r w:rsidRPr="00E9666B">
        <w:t xml:space="preserve"> = 10.7, p = 0.001; for </w:t>
      </w:r>
      <w:r w:rsidR="00364C99">
        <w:t>34+38-</w:t>
      </w:r>
      <w:r w:rsidRPr="00E9666B">
        <w:t xml:space="preserve"> versus 34</w:t>
      </w:r>
      <w:r w:rsidRPr="00364C99">
        <w:t>-</w:t>
      </w:r>
      <w:r w:rsidRPr="00E9666B">
        <w:t xml:space="preserve"> Χ</w:t>
      </w:r>
      <w:r w:rsidRPr="00E9666B">
        <w:rPr>
          <w:vertAlign w:val="superscript"/>
        </w:rPr>
        <w:t>2</w:t>
      </w:r>
      <w:r w:rsidRPr="00E9666B">
        <w:t xml:space="preserve"> = 10.2, p = 0.001; for </w:t>
      </w:r>
      <w:r w:rsidR="00364C99">
        <w:t>34+38+</w:t>
      </w:r>
      <w:r w:rsidRPr="00E9666B">
        <w:t xml:space="preserve"> versus 34- Χ</w:t>
      </w:r>
      <w:r w:rsidRPr="00E9666B">
        <w:rPr>
          <w:vertAlign w:val="superscript"/>
        </w:rPr>
        <w:t>2</w:t>
      </w:r>
      <w:r w:rsidRPr="00E9666B">
        <w:t xml:space="preserve"> = 0.005, p = 0.9).</w:t>
      </w:r>
    </w:p>
    <w:p w14:paraId="0B9FF20C" w14:textId="2D2192D9" w:rsidR="00E9666B" w:rsidRPr="00E9666B" w:rsidRDefault="00E9666B" w:rsidP="00E9666B">
      <w:pPr>
        <w:jc w:val="both"/>
      </w:pPr>
    </w:p>
    <w:p w14:paraId="188B92DF" w14:textId="65611DAC" w:rsidR="00E9666B" w:rsidRPr="00E9666B" w:rsidRDefault="00E9666B" w:rsidP="00E9666B">
      <w:pPr>
        <w:jc w:val="both"/>
      </w:pPr>
      <w:r w:rsidRPr="00E9666B">
        <w:rPr>
          <w:b/>
          <w:bCs/>
        </w:rPr>
        <w:t xml:space="preserve">Fig. </w:t>
      </w:r>
      <w:r w:rsidR="004F4D26">
        <w:rPr>
          <w:b/>
          <w:bCs/>
        </w:rPr>
        <w:t>3</w:t>
      </w:r>
      <w:r w:rsidRPr="00E9666B">
        <w:t xml:space="preserve">.  </w:t>
      </w:r>
      <w:r w:rsidRPr="00E9666B">
        <w:rPr>
          <w:b/>
          <w:bCs/>
        </w:rPr>
        <w:t xml:space="preserve">Plasticity in the </w:t>
      </w:r>
      <w:r w:rsidRPr="00E9666B">
        <w:rPr>
          <w:b/>
          <w:bCs/>
          <w:i/>
          <w:iCs/>
        </w:rPr>
        <w:t>MLL</w:t>
      </w:r>
      <w:r w:rsidRPr="00E9666B">
        <w:rPr>
          <w:b/>
          <w:bCs/>
        </w:rPr>
        <w:t xml:space="preserve">-r B-ALL </w:t>
      </w:r>
      <w:r w:rsidR="00AA1C26">
        <w:rPr>
          <w:b/>
          <w:bCs/>
        </w:rPr>
        <w:t>LSCs</w:t>
      </w:r>
      <w:r w:rsidRPr="00E9666B">
        <w:rPr>
          <w:b/>
          <w:bCs/>
        </w:rPr>
        <w:t>.</w:t>
      </w:r>
      <w:r w:rsidRPr="00E9666B">
        <w:t xml:space="preserve">  (</w:t>
      </w:r>
      <w:r w:rsidRPr="00E9666B">
        <w:rPr>
          <w:b/>
          <w:bCs/>
        </w:rPr>
        <w:t>A</w:t>
      </w:r>
      <w:r w:rsidRPr="00E9666B">
        <w:t xml:space="preserve">) Representative flow cytometry profiles of terminal leukemias derived from the indicated transplanted cell populations from leukemia 1 and leukemia 2, gated on viable and human CD45+ cells within the mouse bone marrow.  Proportions of each cell type in leukemias derived from the indicated transplanted cell populations are presented (p = NS comparing each outcome population between leukemia sources except in leukemia 1 where p &lt; 0.05 comparing the </w:t>
      </w:r>
      <w:r w:rsidR="009938A6">
        <w:t>34+38+</w:t>
      </w:r>
      <w:r w:rsidRPr="00E9666B">
        <w:t xml:space="preserve"> and 34</w:t>
      </w:r>
      <w:r w:rsidRPr="009938A6">
        <w:t>-</w:t>
      </w:r>
      <w:r w:rsidRPr="00E9666B">
        <w:t xml:space="preserve"> fractions of leukemias derived from </w:t>
      </w:r>
      <w:r w:rsidR="009938A6">
        <w:t>34+38+</w:t>
      </w:r>
      <w:r w:rsidRPr="00E9666B">
        <w:t xml:space="preserve"> to both </w:t>
      </w:r>
      <w:r w:rsidR="009938A6">
        <w:t>34+38-</w:t>
      </w:r>
      <w:r w:rsidRPr="00E9666B">
        <w:t xml:space="preserve"> and 34</w:t>
      </w:r>
      <w:r w:rsidRPr="009938A6">
        <w:t>-</w:t>
      </w:r>
      <w:r w:rsidRPr="00E9666B">
        <w:t xml:space="preserve"> derived leukemia).  (</w:t>
      </w:r>
      <w:r w:rsidRPr="00E9666B">
        <w:rPr>
          <w:b/>
          <w:bCs/>
        </w:rPr>
        <w:t>B</w:t>
      </w:r>
      <w:r w:rsidRPr="00E9666B">
        <w:t>) Terminal leukemias derived from the indicated cell populations of leukemia 1/</w:t>
      </w:r>
      <w:r w:rsidRPr="00E9666B">
        <w:rPr>
          <w:i/>
          <w:iCs/>
        </w:rPr>
        <w:t>MLL-AF4</w:t>
      </w:r>
      <w:r w:rsidRPr="00E9666B">
        <w:t xml:space="preserve"> in primary transplantation were transplanted into secondary recipients at the indicated cell doses, and the onset of terminal leukemia was monitored in the secondary recipients.  (</w:t>
      </w:r>
      <w:r w:rsidRPr="00E9666B">
        <w:rPr>
          <w:b/>
          <w:bCs/>
        </w:rPr>
        <w:t>C</w:t>
      </w:r>
      <w:r w:rsidRPr="00E9666B">
        <w:t>) 34</w:t>
      </w:r>
      <w:r w:rsidRPr="009938A6">
        <w:t>-</w:t>
      </w:r>
      <w:r w:rsidRPr="00E9666B">
        <w:t xml:space="preserve"> cells were purified from leukemia 1 by FACS and transplanted into recipient mice.  Reconstitution of CD34</w:t>
      </w:r>
      <w:r w:rsidRPr="00E9666B">
        <w:rPr>
          <w:vertAlign w:val="superscript"/>
        </w:rPr>
        <w:t>+</w:t>
      </w:r>
      <w:r w:rsidRPr="00E9666B">
        <w:t xml:space="preserve"> populations was monitored by flow cytometry (gated on viable human CD45</w:t>
      </w:r>
      <w:r w:rsidRPr="00E9666B">
        <w:rPr>
          <w:vertAlign w:val="superscript"/>
        </w:rPr>
        <w:t>+</w:t>
      </w:r>
      <w:r w:rsidRPr="00E9666B">
        <w:t xml:space="preserve"> cells) and quantified over time.  (</w:t>
      </w:r>
      <w:r w:rsidRPr="00E9666B">
        <w:rPr>
          <w:b/>
          <w:bCs/>
        </w:rPr>
        <w:t>D</w:t>
      </w:r>
      <w:r w:rsidRPr="00E9666B">
        <w:t xml:space="preserve">) CITE-seq was performed on leukemia 1.  Cells were scored for enrichment of HSPC signatures (95th </w:t>
      </w:r>
      <w:r w:rsidRPr="00E9666B">
        <w:lastRenderedPageBreak/>
        <w:t>percentile cutoff) and plotted versus CD34 and CD38 expression determined from barcoded antibodies</w:t>
      </w:r>
      <w:r w:rsidR="00FB2921">
        <w:t xml:space="preserve"> </w:t>
      </w:r>
      <w:r w:rsidRPr="00E9666B">
        <w:fldChar w:fldCharType="begin">
          <w:fldData xml:space="preserve">PEVuZE5vdGU+PENpdGU+PEF1dGhvcj5JdmFub3ZhPC9BdXRob3I+PFllYXI+MjAwMjwvWWVhcj48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</w:fldData>
        </w:fldChar>
      </w:r>
      <w:r w:rsidR="00477924">
        <w:instrText xml:space="preserve"> ADDIN EN.CITE </w:instrText>
      </w:r>
      <w:r w:rsidR="00477924">
        <w:fldChar w:fldCharType="begin">
          <w:fldData xml:space="preserve">PEVuZE5vdGU+PENpdGU+PEF1dGhvcj5JdmFub3ZhPC9BdXRob3I+PFllYXI+MjAwMjwvWWVhcj48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</w:fldData>
        </w:fldChar>
      </w:r>
      <w:r w:rsidR="00477924">
        <w:instrText xml:space="preserve"> ADDIN EN.CITE.DATA </w:instrText>
      </w:r>
      <w:r w:rsidR="00477924">
        <w:fldChar w:fldCharType="end"/>
      </w:r>
      <w:r w:rsidRPr="00E9666B">
        <w:fldChar w:fldCharType="separate"/>
      </w:r>
      <w:r w:rsidR="00477924">
        <w:rPr>
          <w:noProof/>
        </w:rPr>
        <w:t>(Ivanova et al., 2002; Jaatinen et al., 2006)</w:t>
      </w:r>
      <w:r w:rsidRPr="00E9666B">
        <w:fldChar w:fldCharType="end"/>
      </w:r>
      <w:r w:rsidRPr="00E9666B">
        <w:t xml:space="preserve">.  </w:t>
      </w:r>
    </w:p>
    <w:p w14:paraId="5F783533" w14:textId="77777777" w:rsidR="00F322C4" w:rsidRDefault="00F322C4" w:rsidP="00E9666B">
      <w:pPr>
        <w:jc w:val="both"/>
      </w:pPr>
    </w:p>
    <w:p w14:paraId="460F033B" w14:textId="55D39049" w:rsidR="00E874D0" w:rsidRPr="00E9666B" w:rsidRDefault="00E9666B" w:rsidP="00E874D0">
      <w:pPr>
        <w:jc w:val="both"/>
      </w:pPr>
      <w:r w:rsidRPr="00E9666B">
        <w:rPr>
          <w:b/>
          <w:bCs/>
        </w:rPr>
        <w:t xml:space="preserve">Fig. </w:t>
      </w:r>
      <w:r w:rsidR="004F4D26">
        <w:rPr>
          <w:b/>
          <w:bCs/>
        </w:rPr>
        <w:t>4</w:t>
      </w:r>
      <w:r w:rsidRPr="00E9666B">
        <w:t xml:space="preserve">. </w:t>
      </w:r>
      <w:r w:rsidRPr="00E9666B">
        <w:rPr>
          <w:b/>
          <w:bCs/>
        </w:rPr>
        <w:t xml:space="preserve">MYC </w:t>
      </w:r>
      <w:r w:rsidR="00E874D0">
        <w:rPr>
          <w:b/>
          <w:bCs/>
        </w:rPr>
        <w:t>regulates</w:t>
      </w:r>
      <w:r w:rsidRPr="00E9666B">
        <w:rPr>
          <w:b/>
          <w:bCs/>
          <w:i/>
          <w:iCs/>
        </w:rPr>
        <w:t xml:space="preserve"> MLL</w:t>
      </w:r>
      <w:r w:rsidRPr="00E9666B">
        <w:rPr>
          <w:b/>
          <w:bCs/>
        </w:rPr>
        <w:t xml:space="preserve">-r B-ALL </w:t>
      </w:r>
      <w:r w:rsidR="004F4D26">
        <w:rPr>
          <w:b/>
          <w:bCs/>
        </w:rPr>
        <w:t xml:space="preserve">LSC </w:t>
      </w:r>
      <w:r w:rsidRPr="00E9666B">
        <w:rPr>
          <w:b/>
          <w:bCs/>
        </w:rPr>
        <w:t>plasticity.</w:t>
      </w:r>
      <w:r w:rsidRPr="00E9666B">
        <w:t xml:space="preserve">  (</w:t>
      </w:r>
      <w:r w:rsidRPr="00E9666B">
        <w:rPr>
          <w:b/>
          <w:bCs/>
        </w:rPr>
        <w:t>A</w:t>
      </w:r>
      <w:r w:rsidRPr="00E9666B">
        <w:t>) Schematic showing the input populations sorted for RNA-seq at steady state (left) and from regenerating 34</w:t>
      </w:r>
      <w:r w:rsidRPr="00BF7124">
        <w:t xml:space="preserve">- </w:t>
      </w:r>
      <w:r w:rsidRPr="00E9666B">
        <w:t>cells (right) isolated from the bone marrow of NSG mice.  (</w:t>
      </w:r>
      <w:r w:rsidRPr="00E9666B">
        <w:rPr>
          <w:b/>
          <w:bCs/>
        </w:rPr>
        <w:t>B</w:t>
      </w:r>
      <w:r w:rsidRPr="00E9666B">
        <w:t>) RNA-seq was performed on FACS-sorted 34</w:t>
      </w:r>
      <w:r w:rsidRPr="00BF7124">
        <w:t>-</w:t>
      </w:r>
      <w:r w:rsidRPr="00E9666B">
        <w:t xml:space="preserve"> cells growing in an active leukemia and mice transplanted with sorted 34</w:t>
      </w:r>
      <w:r w:rsidRPr="00BF7124">
        <w:t>-</w:t>
      </w:r>
      <w:r w:rsidRPr="00E9666B">
        <w:t xml:space="preserve"> cells actively repopulating CD34</w:t>
      </w:r>
      <w:r w:rsidRPr="00E9666B">
        <w:rPr>
          <w:vertAlign w:val="superscript"/>
        </w:rPr>
        <w:t>+</w:t>
      </w:r>
      <w:r w:rsidRPr="00E9666B">
        <w:t xml:space="preserve"> populations (34</w:t>
      </w:r>
      <w:r w:rsidRPr="00BF7124">
        <w:t>-</w:t>
      </w:r>
      <w:r w:rsidRPr="00E9666B">
        <w:t>r) at 5 weeks post transplantation, and differential gene expression analyzed.  Representative heatmap of differentially expressed gene is shown across three replicates.  (</w:t>
      </w:r>
      <w:r w:rsidRPr="00E9666B">
        <w:rPr>
          <w:b/>
          <w:bCs/>
        </w:rPr>
        <w:t>C</w:t>
      </w:r>
      <w:r w:rsidRPr="00E9666B">
        <w:t>) GSEA was used to identify differentially enriched signatures in 34</w:t>
      </w:r>
      <w:r w:rsidRPr="00BF7124">
        <w:t>-</w:t>
      </w:r>
      <w:r w:rsidRPr="00E9666B">
        <w:t>r versus 34</w:t>
      </w:r>
      <w:r w:rsidRPr="00BF7124">
        <w:t>-</w:t>
      </w:r>
      <w:r w:rsidRPr="00E9666B">
        <w:t xml:space="preserve"> cells.  (</w:t>
      </w:r>
      <w:r w:rsidRPr="00E9666B">
        <w:rPr>
          <w:b/>
          <w:bCs/>
        </w:rPr>
        <w:t>D</w:t>
      </w:r>
      <w:r w:rsidRPr="00E9666B">
        <w:t>) The indicated expression signatures were analyzed in the context of the corresponding scRNA-seq data.  (</w:t>
      </w:r>
      <w:r w:rsidRPr="00E9666B">
        <w:rPr>
          <w:b/>
          <w:bCs/>
        </w:rPr>
        <w:t>E</w:t>
      </w:r>
      <w:r w:rsidRPr="00E9666B">
        <w:t xml:space="preserve">) MYC </w:t>
      </w:r>
      <w:proofErr w:type="spellStart"/>
      <w:r w:rsidRPr="00E9666B">
        <w:t>ChIP</w:t>
      </w:r>
      <w:proofErr w:type="spellEnd"/>
      <w:r w:rsidRPr="00E9666B">
        <w:t xml:space="preserve">-seq </w:t>
      </w:r>
      <w:r w:rsidR="00E874D0">
        <w:t xml:space="preserve">was performed in MV4;11 and RS4;11 cells and peaks associated with promoters and transcriptional start sites identified.  GSEA was performed using </w:t>
      </w:r>
      <w:proofErr w:type="spellStart"/>
      <w:r w:rsidR="00E874D0">
        <w:t>preranked</w:t>
      </w:r>
      <w:proofErr w:type="spellEnd"/>
      <w:r w:rsidR="00E874D0">
        <w:t xml:space="preserve"> lists comparing transcript expression of 34-r versus 34- cells</w:t>
      </w:r>
      <w:r w:rsidRPr="00E9666B">
        <w:t>.  (</w:t>
      </w:r>
      <w:r w:rsidRPr="00E9666B">
        <w:rPr>
          <w:b/>
          <w:bCs/>
        </w:rPr>
        <w:t>F</w:t>
      </w:r>
      <w:r w:rsidRPr="00E9666B">
        <w:t xml:space="preserve">) </w:t>
      </w:r>
      <w:r w:rsidR="00E874D0" w:rsidRPr="00E9666B">
        <w:t xml:space="preserve">MV4;11 cells were treated for 48 hours with 50 </w:t>
      </w:r>
      <w:proofErr w:type="spellStart"/>
      <w:r w:rsidR="00E874D0" w:rsidRPr="00E9666B">
        <w:t>n</w:t>
      </w:r>
      <w:r w:rsidR="00E874D0" w:rsidRPr="00E9666B">
        <w:rPr>
          <w:i/>
          <w:iCs/>
        </w:rPr>
        <w:t>M</w:t>
      </w:r>
      <w:proofErr w:type="spellEnd"/>
      <w:r w:rsidR="00E874D0" w:rsidRPr="00E9666B">
        <w:t xml:space="preserve"> IBET-151 at which time MYC protein was measured by Western blot.  </w:t>
      </w:r>
      <w:r w:rsidR="00E874D0">
        <w:t>(</w:t>
      </w:r>
      <w:r w:rsidR="00E874D0">
        <w:rPr>
          <w:b/>
          <w:bCs/>
        </w:rPr>
        <w:t>G-H</w:t>
      </w:r>
      <w:r w:rsidR="00E874D0">
        <w:t xml:space="preserve">) </w:t>
      </w:r>
      <w:r w:rsidR="00E874D0" w:rsidRPr="00E9666B">
        <w:t>FACS-sorted CD34</w:t>
      </w:r>
      <w:r w:rsidR="00E874D0" w:rsidRPr="00E9666B">
        <w:rPr>
          <w:vertAlign w:val="superscript"/>
        </w:rPr>
        <w:t>-</w:t>
      </w:r>
      <w:r w:rsidR="00E874D0" w:rsidRPr="00E9666B">
        <w:t xml:space="preserve"> cells were cultured on MS5 stroma for 14 days </w:t>
      </w:r>
      <w:r w:rsidR="00E874D0">
        <w:t xml:space="preserve">with DMSO vehicle or 50 </w:t>
      </w:r>
      <w:proofErr w:type="spellStart"/>
      <w:r w:rsidR="00E874D0">
        <w:t>n</w:t>
      </w:r>
      <w:r w:rsidR="00E874D0">
        <w:rPr>
          <w:i/>
          <w:iCs/>
        </w:rPr>
        <w:t>M</w:t>
      </w:r>
      <w:proofErr w:type="spellEnd"/>
      <w:r w:rsidR="00E874D0">
        <w:t xml:space="preserve"> IBET-151</w:t>
      </w:r>
      <w:r w:rsidR="00E874D0" w:rsidRPr="00E9666B">
        <w:t xml:space="preserve">, at which time </w:t>
      </w:r>
      <w:r w:rsidR="00E874D0">
        <w:t>t</w:t>
      </w:r>
      <w:r w:rsidR="00E874D0" w:rsidRPr="00E9666B">
        <w:t>he CD34</w:t>
      </w:r>
      <w:r w:rsidR="00E874D0" w:rsidRPr="00E9666B">
        <w:rPr>
          <w:vertAlign w:val="superscript"/>
        </w:rPr>
        <w:t>+</w:t>
      </w:r>
      <w:r w:rsidR="00E874D0" w:rsidRPr="00E9666B">
        <w:t xml:space="preserve"> content</w:t>
      </w:r>
      <w:r w:rsidR="00E874D0">
        <w:t xml:space="preserve"> of the cultures was quantified (n = 5 independent samples).  (</w:t>
      </w:r>
      <w:r w:rsidR="00E874D0">
        <w:rPr>
          <w:b/>
          <w:bCs/>
        </w:rPr>
        <w:t>I-J</w:t>
      </w:r>
      <w:r w:rsidR="00E874D0">
        <w:t xml:space="preserve">) </w:t>
      </w:r>
      <w:r w:rsidR="00E874D0" w:rsidRPr="00E9666B">
        <w:t>CD34-r cells were engrafted into NSG mice for three weeks, at which time a two-week treatment course with IBET-151, after which the human CD45+ content of the bone marrow was analyzed by flow cytometry with the indicated markers (n = 5 mice per group).</w:t>
      </w:r>
      <w:r w:rsidR="00E874D0">
        <w:t xml:space="preserve">  </w:t>
      </w:r>
      <w:r w:rsidR="0086392B">
        <w:t>(</w:t>
      </w:r>
      <w:r w:rsidR="0086392B" w:rsidRPr="0086392B">
        <w:rPr>
          <w:b/>
          <w:bCs/>
        </w:rPr>
        <w:t>K</w:t>
      </w:r>
      <w:r w:rsidR="0086392B">
        <w:t xml:space="preserve">) K562 cells were transduced with a </w:t>
      </w:r>
      <w:r w:rsidR="00017FFC">
        <w:t>doxycycline inducible</w:t>
      </w:r>
      <w:r w:rsidR="0086392B">
        <w:t xml:space="preserve"> MYC vector and treated with or without doxycycline for 72 hours, at which time MYC levels were measured by Western blotting.  (</w:t>
      </w:r>
      <w:r w:rsidR="0086392B">
        <w:rPr>
          <w:b/>
          <w:bCs/>
        </w:rPr>
        <w:t>L</w:t>
      </w:r>
      <w:r w:rsidR="0086392B">
        <w:t xml:space="preserve">) </w:t>
      </w:r>
      <w:r w:rsidR="0086392B">
        <w:rPr>
          <w:i/>
          <w:iCs/>
        </w:rPr>
        <w:t>MLL</w:t>
      </w:r>
      <w:r w:rsidR="0086392B">
        <w:t xml:space="preserve">-r B-ALL cells were transduced or not transduced with the doxycycline-inducible MYC vector, sorted for GFP+ cells, and cultured on MS5 stroma with cytokines with or without doxycycline for 14 days, at which time CD34+ content of the cultures was measured by flow cytometry.  </w:t>
      </w:r>
      <w:r w:rsidR="00E874D0" w:rsidRPr="00E9666B">
        <w:t>In all experiments results are presented as mean ± SEM and results compared by student’s t-test, with p-value shown.</w:t>
      </w:r>
    </w:p>
    <w:p w14:paraId="3B180B60" w14:textId="77777777" w:rsidR="00E874D0" w:rsidRPr="00E874D0" w:rsidRDefault="00E874D0" w:rsidP="00E9666B">
      <w:pPr>
        <w:jc w:val="both"/>
      </w:pPr>
    </w:p>
    <w:p w14:paraId="7EE2E4EB" w14:textId="2206B47F" w:rsidR="002F2193" w:rsidRPr="00E9666B" w:rsidRDefault="00E874D0" w:rsidP="002F2193">
      <w:pPr>
        <w:jc w:val="both"/>
      </w:pPr>
      <w:r>
        <w:rPr>
          <w:b/>
          <w:bCs/>
        </w:rPr>
        <w:t>Fig. 5.  Targeting oxidative phosphorylation drives LSC emergence</w:t>
      </w:r>
      <w:r w:rsidR="00C76B3B">
        <w:rPr>
          <w:b/>
          <w:bCs/>
        </w:rPr>
        <w:t xml:space="preserve"> in </w:t>
      </w:r>
      <w:r w:rsidR="00C76B3B">
        <w:rPr>
          <w:b/>
          <w:bCs/>
          <w:i/>
          <w:iCs/>
        </w:rPr>
        <w:t>MLL</w:t>
      </w:r>
      <w:r w:rsidR="00C76B3B">
        <w:rPr>
          <w:b/>
          <w:bCs/>
        </w:rPr>
        <w:t>-r B-ALL</w:t>
      </w:r>
      <w:r>
        <w:rPr>
          <w:b/>
          <w:bCs/>
        </w:rPr>
        <w:t>.</w:t>
      </w:r>
      <w:r>
        <w:t xml:space="preserve">  (</w:t>
      </w:r>
      <w:r>
        <w:rPr>
          <w:b/>
          <w:bCs/>
        </w:rPr>
        <w:t>A-B</w:t>
      </w:r>
      <w:r>
        <w:t xml:space="preserve">) </w:t>
      </w:r>
      <w:r w:rsidRPr="00E9666B">
        <w:t>Active mitochondria were quantified in the 34</w:t>
      </w:r>
      <w:r w:rsidRPr="00BF7124">
        <w:t xml:space="preserve">- </w:t>
      </w:r>
      <w:r w:rsidRPr="00E9666B">
        <w:t>fraction of bulk leukemia or 34</w:t>
      </w:r>
      <w:r w:rsidRPr="00BF7124">
        <w:t>-</w:t>
      </w:r>
      <w:r w:rsidRPr="00E9666B">
        <w:t xml:space="preserve">r cells using </w:t>
      </w:r>
      <w:proofErr w:type="spellStart"/>
      <w:r w:rsidRPr="00E9666B">
        <w:t>Mitotracker</w:t>
      </w:r>
      <w:proofErr w:type="spellEnd"/>
      <w:r w:rsidRPr="00E9666B">
        <w:t xml:space="preserve"> green, with representative flow cytometry results presented compared to background of unstained cells (n = 8 34</w:t>
      </w:r>
      <w:r w:rsidRPr="00BF7124">
        <w:t>-</w:t>
      </w:r>
      <w:r w:rsidRPr="00E9666B">
        <w:t xml:space="preserve"> and 6 34</w:t>
      </w:r>
      <w:r w:rsidRPr="00BF7124">
        <w:t>-</w:t>
      </w:r>
      <w:r w:rsidRPr="00E9666B">
        <w:t>r biologic replicates over two independent experiments).</w:t>
      </w:r>
      <w:r>
        <w:t xml:space="preserve">  (</w:t>
      </w:r>
      <w:r>
        <w:rPr>
          <w:b/>
          <w:bCs/>
        </w:rPr>
        <w:t>C</w:t>
      </w:r>
      <w:r>
        <w:t xml:space="preserve">) </w:t>
      </w:r>
      <w:r w:rsidRPr="00E9666B">
        <w:t xml:space="preserve">34- human </w:t>
      </w:r>
      <w:r w:rsidRPr="00E9666B">
        <w:rPr>
          <w:i/>
          <w:iCs/>
        </w:rPr>
        <w:t>MLL</w:t>
      </w:r>
      <w:r w:rsidRPr="00E9666B">
        <w:t>-r B-ALL cells were cultured in the presence of stroma and cytokines with tigecycline (Tig</w:t>
      </w:r>
      <w:r>
        <w:t xml:space="preserve">, 2.5 </w:t>
      </w:r>
      <w:r>
        <w:sym w:font="Symbol" w:char="F06D"/>
      </w:r>
      <w:r>
        <w:rPr>
          <w:i/>
          <w:iCs/>
        </w:rPr>
        <w:t>M</w:t>
      </w:r>
      <w:r w:rsidRPr="00E9666B">
        <w:t xml:space="preserve">) or </w:t>
      </w:r>
      <w:r w:rsidR="00772E87">
        <w:t xml:space="preserve">DMSO </w:t>
      </w:r>
      <w:r w:rsidRPr="00E9666B">
        <w:t xml:space="preserve">vehicle for 14 days, at which time percentage viable human CD45+ cells </w:t>
      </w:r>
      <w:proofErr w:type="gramStart"/>
      <w:r w:rsidRPr="00E9666B">
        <w:t>was</w:t>
      </w:r>
      <w:proofErr w:type="gramEnd"/>
      <w:r w:rsidRPr="00E9666B">
        <w:t xml:space="preserve"> measured </w:t>
      </w:r>
      <w:r w:rsidR="002F2193">
        <w:t xml:space="preserve">by flow cytometry </w:t>
      </w:r>
      <w:r w:rsidRPr="00E9666B">
        <w:t xml:space="preserve">n = 4 biologic replicates over two experiments).  </w:t>
      </w:r>
      <w:r w:rsidR="00772E87">
        <w:t>(</w:t>
      </w:r>
      <w:r w:rsidR="00772E87">
        <w:rPr>
          <w:b/>
          <w:bCs/>
        </w:rPr>
        <w:t>D</w:t>
      </w:r>
      <w:r w:rsidR="00772E87">
        <w:t xml:space="preserve">) </w:t>
      </w:r>
      <w:r w:rsidR="004304C7">
        <w:t>Cell</w:t>
      </w:r>
      <w:r w:rsidR="00772E87" w:rsidRPr="00E9666B">
        <w:t xml:space="preserve"> lines were exposed to the indicated concentrations of tigecycline for 48 hours, at which time viable cells were quantified using Cell</w:t>
      </w:r>
      <w:r w:rsidR="00772E87">
        <w:t xml:space="preserve"> </w:t>
      </w:r>
      <w:r w:rsidR="00772E87" w:rsidRPr="00E9666B">
        <w:t>Titer Glo (n = 3 replicates over two experiments).</w:t>
      </w:r>
      <w:r w:rsidR="00772E87">
        <w:t xml:space="preserve">  </w:t>
      </w:r>
      <w:r w:rsidR="00772E87" w:rsidRPr="00E9666B">
        <w:t>(</w:t>
      </w:r>
      <w:r w:rsidR="00772E87" w:rsidRPr="00E9666B">
        <w:rPr>
          <w:b/>
          <w:bCs/>
        </w:rPr>
        <w:t>E</w:t>
      </w:r>
      <w:r w:rsidR="00772E87">
        <w:rPr>
          <w:b/>
          <w:bCs/>
        </w:rPr>
        <w:t>-F</w:t>
      </w:r>
      <w:r w:rsidR="00772E87" w:rsidRPr="00E9666B">
        <w:t xml:space="preserve">) NSG mice were engrafted with cells for three weeks, at which time treatment with tigecycline </w:t>
      </w:r>
      <w:r w:rsidR="004304C7">
        <w:t>commenced</w:t>
      </w:r>
      <w:r w:rsidR="00772E87" w:rsidRPr="00E9666B">
        <w:t xml:space="preserve"> and continued for two weeks, when the mice were euthanized and mouse/human chimerism within the bone marrow analyzed (n = 8 subjects in vehicle and tigecycline groups, results compared by paired student’s t-test).  (</w:t>
      </w:r>
      <w:r w:rsidR="00772E87">
        <w:rPr>
          <w:b/>
          <w:bCs/>
        </w:rPr>
        <w:t>G-H</w:t>
      </w:r>
      <w:r w:rsidR="00772E87" w:rsidRPr="00E9666B">
        <w:t>) Spleens were isolated and weighed at the endpoint from (</w:t>
      </w:r>
      <w:r w:rsidR="00772E87" w:rsidRPr="00E9666B">
        <w:rPr>
          <w:b/>
          <w:bCs/>
        </w:rPr>
        <w:t>E</w:t>
      </w:r>
      <w:r w:rsidR="00772E87" w:rsidRPr="00E9666B">
        <w:t>).</w:t>
      </w:r>
      <w:r w:rsidR="00772E87">
        <w:t xml:space="preserve">  (</w:t>
      </w:r>
      <w:r w:rsidR="00772E87">
        <w:rPr>
          <w:b/>
          <w:bCs/>
        </w:rPr>
        <w:t>I-J</w:t>
      </w:r>
      <w:r w:rsidR="00772E87">
        <w:t>) CD34+ content of the xenografts isolated in (</w:t>
      </w:r>
      <w:r w:rsidR="00772E87">
        <w:rPr>
          <w:b/>
          <w:bCs/>
        </w:rPr>
        <w:t>E</w:t>
      </w:r>
      <w:r w:rsidR="00772E87">
        <w:t>) was analyzed by flow cytometry (</w:t>
      </w:r>
      <w:r w:rsidR="00772E87" w:rsidRPr="00E9666B">
        <w:t>n = 8 subjects in vehicle and tigecycline groups)</w:t>
      </w:r>
      <w:r w:rsidR="00772E87">
        <w:t>.  (</w:t>
      </w:r>
      <w:r w:rsidR="00772E87">
        <w:rPr>
          <w:b/>
          <w:bCs/>
        </w:rPr>
        <w:t>K</w:t>
      </w:r>
      <w:r w:rsidR="00772E87">
        <w:t xml:space="preserve">) </w:t>
      </w:r>
      <w:r w:rsidR="004304C7">
        <w:t xml:space="preserve">Xenotransplanted </w:t>
      </w:r>
      <w:r w:rsidR="00772E87">
        <w:t>NSG mice were treated with the same treatment course of tigecycline as in (</w:t>
      </w:r>
      <w:r w:rsidR="00772E87">
        <w:rPr>
          <w:b/>
          <w:bCs/>
        </w:rPr>
        <w:t>E</w:t>
      </w:r>
      <w:r w:rsidR="00772E87">
        <w:t xml:space="preserve">) but followed to the onset of terminal leukemia (n = 7 </w:t>
      </w:r>
      <w:r w:rsidR="00772E87" w:rsidRPr="00E9666B">
        <w:t>subjects in vehicle and tigecycline groups</w:t>
      </w:r>
      <w:r w:rsidR="00772E87">
        <w:t>, compared with log-rank test).  (</w:t>
      </w:r>
      <w:r w:rsidR="00772E87">
        <w:rPr>
          <w:b/>
          <w:bCs/>
        </w:rPr>
        <w:t>L</w:t>
      </w:r>
      <w:r w:rsidR="00772E87">
        <w:t>) NSG mice were secondarily transplanted with primary grafts from (</w:t>
      </w:r>
      <w:r w:rsidR="00772E87">
        <w:rPr>
          <w:b/>
          <w:bCs/>
        </w:rPr>
        <w:t>E</w:t>
      </w:r>
      <w:proofErr w:type="gramStart"/>
      <w:r w:rsidR="00772E87">
        <w:t>)</w:t>
      </w:r>
      <w:proofErr w:type="gramEnd"/>
      <w:r w:rsidR="004304C7">
        <w:t xml:space="preserve"> </w:t>
      </w:r>
      <w:r w:rsidR="00772E87">
        <w:t xml:space="preserve">and survival monitored and compared by log-rank test (n = 5 </w:t>
      </w:r>
      <w:r w:rsidR="00772E87" w:rsidRPr="00E9666B">
        <w:t xml:space="preserve">subjects in </w:t>
      </w:r>
      <w:r w:rsidR="00772E87">
        <w:t xml:space="preserve">each group).  </w:t>
      </w:r>
      <w:r w:rsidR="002F2193" w:rsidRPr="00E9666B">
        <w:t>In all experiments</w:t>
      </w:r>
      <w:r w:rsidR="00772E87">
        <w:t xml:space="preserve">, unless </w:t>
      </w:r>
      <w:r w:rsidR="00772E87">
        <w:lastRenderedPageBreak/>
        <w:t>otherwise stated,</w:t>
      </w:r>
      <w:r w:rsidR="002F2193" w:rsidRPr="00E9666B">
        <w:t xml:space="preserve"> results are presented as mean ± SEM and results compared by student’s t-test, with p-value shown.</w:t>
      </w:r>
    </w:p>
    <w:p w14:paraId="5A811226" w14:textId="77777777" w:rsidR="002F2193" w:rsidRPr="00E874D0" w:rsidRDefault="002F2193" w:rsidP="00E9666B">
      <w:pPr>
        <w:jc w:val="both"/>
      </w:pPr>
    </w:p>
    <w:p w14:paraId="6C75F539" w14:textId="47B0D7C3" w:rsidR="00171444" w:rsidRPr="00E9666B" w:rsidRDefault="00E9666B" w:rsidP="00171444">
      <w:pPr>
        <w:jc w:val="both"/>
      </w:pPr>
      <w:r w:rsidRPr="00E9666B">
        <w:rPr>
          <w:b/>
          <w:bCs/>
        </w:rPr>
        <w:t>Fig. 6</w:t>
      </w:r>
      <w:r w:rsidRPr="00E9666B">
        <w:t xml:space="preserve">.  </w:t>
      </w:r>
      <w:r w:rsidRPr="00E9666B">
        <w:rPr>
          <w:b/>
          <w:bCs/>
          <w:i/>
          <w:iCs/>
        </w:rPr>
        <w:t>MLL</w:t>
      </w:r>
      <w:r w:rsidRPr="00E9666B">
        <w:rPr>
          <w:b/>
          <w:bCs/>
        </w:rPr>
        <w:t>-r B-ALL</w:t>
      </w:r>
      <w:r w:rsidR="00171444">
        <w:rPr>
          <w:b/>
          <w:bCs/>
        </w:rPr>
        <w:t xml:space="preserve"> LSCs maintain a glycolytic state</w:t>
      </w:r>
      <w:r w:rsidRPr="00E9666B">
        <w:rPr>
          <w:b/>
          <w:bCs/>
        </w:rPr>
        <w:t>.</w:t>
      </w:r>
      <w:r w:rsidRPr="00E9666B">
        <w:t xml:space="preserve">  </w:t>
      </w:r>
      <w:r w:rsidR="00171444">
        <w:t>(</w:t>
      </w:r>
      <w:r w:rsidR="00171444">
        <w:rPr>
          <w:b/>
          <w:bCs/>
        </w:rPr>
        <w:t>A</w:t>
      </w:r>
      <w:r w:rsidR="00171444">
        <w:t>) GSEA was used to query enrichment of a glycolysis gene expression signature in the indicated populations.  (</w:t>
      </w:r>
      <w:r w:rsidR="00171444">
        <w:rPr>
          <w:b/>
          <w:bCs/>
        </w:rPr>
        <w:t>B</w:t>
      </w:r>
      <w:r w:rsidR="00171444">
        <w:t xml:space="preserve">) Relative </w:t>
      </w:r>
      <w:proofErr w:type="spellStart"/>
      <w:r w:rsidR="00171444">
        <w:t>Mitotracker</w:t>
      </w:r>
      <w:proofErr w:type="spellEnd"/>
      <w:r w:rsidR="00171444">
        <w:t xml:space="preserve"> signal was quantified in the indicated populations from two independent leukemia sources (n = 6 samples for leukemia 1 and 5 samples for leukemia 2 compiled over three independent experiments).</w:t>
      </w:r>
      <w:r w:rsidR="00110ED6">
        <w:t xml:space="preserve">  (</w:t>
      </w:r>
      <w:r w:rsidR="00110ED6">
        <w:rPr>
          <w:b/>
          <w:bCs/>
        </w:rPr>
        <w:t>C</w:t>
      </w:r>
      <w:r w:rsidR="00110ED6">
        <w:t xml:space="preserve">) </w:t>
      </w:r>
      <w:r w:rsidR="00442CEF">
        <w:t>Heatmap showing relative normalized counts for the indicated genes in the indicated populations.  (</w:t>
      </w:r>
      <w:r w:rsidR="00442CEF">
        <w:rPr>
          <w:b/>
          <w:bCs/>
        </w:rPr>
        <w:t>D</w:t>
      </w:r>
      <w:r w:rsidR="00442CEF">
        <w:t xml:space="preserve">). </w:t>
      </w:r>
      <w:r w:rsidR="00110ED6">
        <w:t>GSEA was used to query enrichment of a hypoxia gene expression signature in the indicated populations.  (</w:t>
      </w:r>
      <w:r w:rsidR="00442CEF">
        <w:rPr>
          <w:b/>
          <w:bCs/>
        </w:rPr>
        <w:t>E</w:t>
      </w:r>
      <w:r w:rsidR="00110ED6">
        <w:t xml:space="preserve">) Human </w:t>
      </w:r>
      <w:r w:rsidR="00110ED6">
        <w:rPr>
          <w:i/>
          <w:iCs/>
        </w:rPr>
        <w:t>MLL</w:t>
      </w:r>
      <w:r w:rsidR="00110ED6">
        <w:t>-r B-ALL cells were cultured for 10 days under either 21% oxygen or 5% oxygen, and the composition of the cultures was measured by flow cytometry (result combined across three independent experiments from two independent donors).  (</w:t>
      </w:r>
      <w:r w:rsidR="00110ED6">
        <w:rPr>
          <w:b/>
          <w:bCs/>
        </w:rPr>
        <w:t>F-G</w:t>
      </w:r>
      <w:r w:rsidR="00110ED6">
        <w:t xml:space="preserve">) </w:t>
      </w:r>
      <w:proofErr w:type="spellStart"/>
      <w:r w:rsidR="00110ED6">
        <w:t>CellRox</w:t>
      </w:r>
      <w:proofErr w:type="spellEnd"/>
      <w:r w:rsidR="00110ED6">
        <w:t xml:space="preserve"> was used to stain for reactive oxygen species in </w:t>
      </w:r>
      <w:r w:rsidR="00110ED6">
        <w:rPr>
          <w:i/>
          <w:iCs/>
        </w:rPr>
        <w:t>MLL</w:t>
      </w:r>
      <w:r w:rsidR="00110ED6">
        <w:t xml:space="preserve">-r B-ALL cells and relative signal quantified (n = </w:t>
      </w:r>
      <w:r w:rsidR="00D62462">
        <w:t>8</w:t>
      </w:r>
      <w:r w:rsidR="00110ED6">
        <w:t xml:space="preserve"> specimens</w:t>
      </w:r>
      <w:r w:rsidR="00D62462">
        <w:t xml:space="preserve"> combined</w:t>
      </w:r>
      <w:r w:rsidR="00110ED6">
        <w:t xml:space="preserve"> from two independent donors</w:t>
      </w:r>
      <w:r w:rsidR="00EB40D0">
        <w:t>).  (</w:t>
      </w:r>
      <w:r w:rsidR="00EB40D0">
        <w:rPr>
          <w:b/>
          <w:bCs/>
        </w:rPr>
        <w:t>H</w:t>
      </w:r>
      <w:r w:rsidR="00EB40D0">
        <w:t>)</w:t>
      </w:r>
      <w:r w:rsidR="00442CEF">
        <w:t xml:space="preserve"> Visualization of MYC </w:t>
      </w:r>
      <w:proofErr w:type="spellStart"/>
      <w:r w:rsidR="00442CEF">
        <w:t>ChIP</w:t>
      </w:r>
      <w:proofErr w:type="spellEnd"/>
      <w:r w:rsidR="00442CEF">
        <w:t>-seq peaks associated with the indicated glycolytic genes in MV4;11 and RS4;11, with control input for each shown.  (</w:t>
      </w:r>
      <w:r w:rsidR="00442CEF">
        <w:rPr>
          <w:b/>
          <w:bCs/>
        </w:rPr>
        <w:t>I</w:t>
      </w:r>
      <w:r w:rsidR="00442CEF">
        <w:t xml:space="preserve">) </w:t>
      </w:r>
      <w:r w:rsidR="00EB40D0">
        <w:t xml:space="preserve">Gene ontology analysis was used to query for terms enriched in MYC </w:t>
      </w:r>
      <w:proofErr w:type="spellStart"/>
      <w:r w:rsidR="00EB40D0">
        <w:t>ChIP</w:t>
      </w:r>
      <w:proofErr w:type="spellEnd"/>
      <w:r w:rsidR="00EB40D0">
        <w:t xml:space="preserve">-seq peaks in </w:t>
      </w:r>
      <w:proofErr w:type="gramStart"/>
      <w:r w:rsidR="00EB40D0">
        <w:t>RS4;</w:t>
      </w:r>
      <w:proofErr w:type="gramEnd"/>
      <w:r w:rsidR="00EB40D0">
        <w:t xml:space="preserve">11 </w:t>
      </w:r>
      <w:r w:rsidR="00442CEF">
        <w:t>cells.  (</w:t>
      </w:r>
      <w:r w:rsidR="00442CEF">
        <w:rPr>
          <w:b/>
          <w:bCs/>
        </w:rPr>
        <w:t>J-K</w:t>
      </w:r>
      <w:r w:rsidR="00442CEF">
        <w:t xml:space="preserve">) MV4;11 cells were culture in the presence or absence of </w:t>
      </w:r>
      <w:r w:rsidR="00442CEF" w:rsidRPr="00E9666B">
        <w:t xml:space="preserve">50 </w:t>
      </w:r>
      <w:proofErr w:type="spellStart"/>
      <w:r w:rsidR="00442CEF" w:rsidRPr="00E9666B">
        <w:t>n</w:t>
      </w:r>
      <w:r w:rsidR="00442CEF" w:rsidRPr="00E9666B">
        <w:rPr>
          <w:i/>
          <w:iCs/>
        </w:rPr>
        <w:t>M</w:t>
      </w:r>
      <w:proofErr w:type="spellEnd"/>
      <w:r w:rsidR="00442CEF" w:rsidRPr="00E9666B">
        <w:t xml:space="preserve"> IBET-151</w:t>
      </w:r>
      <w:r w:rsidR="00442CEF">
        <w:t xml:space="preserve"> for 72 hours, at which the extracellular acidification rate (ECAR) was measured using the Seahorse assay.  I</w:t>
      </w:r>
      <w:r w:rsidR="00171444" w:rsidRPr="00E9666B">
        <w:t>n all experiments results are presented as mean ± SEM and results compared by student’s t-test, with p-value shown.</w:t>
      </w:r>
    </w:p>
    <w:p w14:paraId="33C20D1D" w14:textId="77777777" w:rsidR="00171444" w:rsidRDefault="00171444" w:rsidP="00E9666B">
      <w:pPr>
        <w:jc w:val="both"/>
      </w:pPr>
    </w:p>
    <w:p w14:paraId="48B7A79A" w14:textId="20B275EF" w:rsidR="00171444" w:rsidRPr="00490D1A" w:rsidRDefault="00776F95" w:rsidP="00E9666B">
      <w:pPr>
        <w:jc w:val="both"/>
      </w:pPr>
      <w:r>
        <w:rPr>
          <w:b/>
          <w:bCs/>
        </w:rPr>
        <w:t>Fig. 7.  Targeting glycolysis</w:t>
      </w:r>
      <w:r w:rsidR="004304C7">
        <w:rPr>
          <w:b/>
          <w:bCs/>
        </w:rPr>
        <w:t xml:space="preserve"> and hypoxic signaling</w:t>
      </w:r>
      <w:r>
        <w:rPr>
          <w:b/>
          <w:bCs/>
        </w:rPr>
        <w:t xml:space="preserve"> in LSCs</w:t>
      </w:r>
      <w:r w:rsidR="000A33DF">
        <w:rPr>
          <w:b/>
          <w:bCs/>
        </w:rPr>
        <w:t>.</w:t>
      </w:r>
      <w:r w:rsidR="00442CEF">
        <w:t xml:space="preserve">  </w:t>
      </w:r>
      <w:r w:rsidR="00D62462">
        <w:t>(</w:t>
      </w:r>
      <w:r w:rsidR="00D62462">
        <w:rPr>
          <w:b/>
          <w:bCs/>
        </w:rPr>
        <w:t>A</w:t>
      </w:r>
      <w:r w:rsidR="00D62462">
        <w:t xml:space="preserve">) 34+38- human </w:t>
      </w:r>
      <w:r w:rsidR="00D62462">
        <w:rPr>
          <w:i/>
          <w:iCs/>
        </w:rPr>
        <w:t>MLL</w:t>
      </w:r>
      <w:r w:rsidR="00D62462">
        <w:t xml:space="preserve">-r B-ALL cells were cultured for 8 days in the presence or absence of the indicated concentrations of 3-BP and viable human CD45+ in the stromal coculture assays were quantified by flow cytometry (n = 6 leukemia specimens aggregated over two independent experiments).  </w:t>
      </w:r>
      <w:r w:rsidR="00490D1A">
        <w:t>(</w:t>
      </w:r>
      <w:r w:rsidR="00D62462">
        <w:rPr>
          <w:b/>
          <w:bCs/>
        </w:rPr>
        <w:t>B</w:t>
      </w:r>
      <w:r w:rsidR="00490D1A">
        <w:t xml:space="preserve">) MV4;11 or RS4;11 cells were cultured in the presence of the indicated concentrations </w:t>
      </w:r>
      <w:r w:rsidR="004304C7">
        <w:t>of 3-BP</w:t>
      </w:r>
      <w:r w:rsidR="00490D1A">
        <w:t xml:space="preserve"> for 72 hours at which time relative viable cells were quantified using Cell Titer Glo.  (</w:t>
      </w:r>
      <w:r w:rsidR="00D62462">
        <w:rPr>
          <w:b/>
          <w:bCs/>
        </w:rPr>
        <w:t>C</w:t>
      </w:r>
      <w:r w:rsidR="00490D1A">
        <w:t>) MV4;11 cells were cultured in the presence or absence of dichloroacetate (</w:t>
      </w:r>
      <w:r w:rsidR="005173C5">
        <w:t xml:space="preserve">DCA; </w:t>
      </w:r>
      <w:r w:rsidR="00490D1A">
        <w:t>2 m</w:t>
      </w:r>
      <w:r w:rsidR="00490D1A">
        <w:rPr>
          <w:i/>
          <w:iCs/>
        </w:rPr>
        <w:t>M</w:t>
      </w:r>
      <w:r w:rsidR="00490D1A">
        <w:t xml:space="preserve">) for </w:t>
      </w:r>
      <w:r w:rsidR="005173C5">
        <w:t>72 hours at which time the oxygen consumption rate (OCR) was measured using the Seahorse assay.  (</w:t>
      </w:r>
      <w:r w:rsidR="00D62462">
        <w:rPr>
          <w:b/>
          <w:bCs/>
        </w:rPr>
        <w:t>D</w:t>
      </w:r>
      <w:r w:rsidR="005173C5">
        <w:t>) 1,000 MV4;11 cells were cultured in the presence or absence of the indicated compounds for 96 hours at which time cells were placed in methylcellulose colony formation assays.  After 8 days, colonies were enumerated (n = 6 independent experiments).</w:t>
      </w:r>
      <w:r w:rsidR="00BF3492">
        <w:t xml:space="preserve">  (</w:t>
      </w:r>
      <w:r w:rsidR="00BF3492">
        <w:rPr>
          <w:b/>
          <w:bCs/>
        </w:rPr>
        <w:t>E</w:t>
      </w:r>
      <w:r w:rsidR="00BF3492">
        <w:t xml:space="preserve">) </w:t>
      </w:r>
      <w:r w:rsidR="00010188">
        <w:t xml:space="preserve">34+38- human </w:t>
      </w:r>
      <w:r w:rsidR="00010188">
        <w:rPr>
          <w:i/>
          <w:iCs/>
        </w:rPr>
        <w:t>MLL</w:t>
      </w:r>
      <w:r w:rsidR="00010188">
        <w:t>-r B-ALL cells were sorted onto stromal cells and treated with or without DCA (0.25 m</w:t>
      </w:r>
      <w:r w:rsidR="00010188">
        <w:rPr>
          <w:i/>
          <w:iCs/>
        </w:rPr>
        <w:t>M</w:t>
      </w:r>
      <w:r w:rsidR="00010188">
        <w:t xml:space="preserve">) for 5 days at which time </w:t>
      </w:r>
      <w:proofErr w:type="spellStart"/>
      <w:r w:rsidR="00010188">
        <w:t>Mitotracker</w:t>
      </w:r>
      <w:proofErr w:type="spellEnd"/>
      <w:r w:rsidR="00010188">
        <w:t xml:space="preserve"> or </w:t>
      </w:r>
      <w:proofErr w:type="spellStart"/>
      <w:r w:rsidR="00010188">
        <w:t>tetramethylrhodamine</w:t>
      </w:r>
      <w:proofErr w:type="spellEnd"/>
      <w:r w:rsidR="00010188">
        <w:t xml:space="preserve"> methyl ester (TMRM) were used to quantify active mitochondria or </w:t>
      </w:r>
      <w:r w:rsidR="00010188">
        <w:sym w:font="Symbol" w:char="F044"/>
      </w:r>
      <w:r w:rsidR="00010188">
        <w:sym w:font="Symbol" w:char="F059"/>
      </w:r>
      <w:r w:rsidR="00010188">
        <w:t xml:space="preserve">mt, respectively, by flow cytometry (n = 5 specimens over two independent experiments).  </w:t>
      </w:r>
      <w:r w:rsidR="005173C5">
        <w:t>(</w:t>
      </w:r>
      <w:r w:rsidR="00BF3492">
        <w:rPr>
          <w:b/>
          <w:bCs/>
        </w:rPr>
        <w:t>F</w:t>
      </w:r>
      <w:r w:rsidR="00D62462">
        <w:rPr>
          <w:b/>
          <w:bCs/>
        </w:rPr>
        <w:t>-</w:t>
      </w:r>
      <w:r w:rsidR="00BF3492">
        <w:rPr>
          <w:b/>
          <w:bCs/>
        </w:rPr>
        <w:t>G</w:t>
      </w:r>
      <w:r w:rsidR="005173C5">
        <w:t xml:space="preserve">) Human </w:t>
      </w:r>
      <w:r w:rsidR="005173C5">
        <w:rPr>
          <w:i/>
          <w:iCs/>
        </w:rPr>
        <w:t>MLL</w:t>
      </w:r>
      <w:r w:rsidR="005173C5">
        <w:t>-r B-ALL cells were cultured on MS5 stroma in the presence or absence of 2 m</w:t>
      </w:r>
      <w:r w:rsidR="005173C5">
        <w:rPr>
          <w:i/>
          <w:iCs/>
        </w:rPr>
        <w:t xml:space="preserve">M </w:t>
      </w:r>
      <w:r w:rsidR="005173C5">
        <w:t xml:space="preserve">DCA under </w:t>
      </w:r>
      <w:proofErr w:type="spellStart"/>
      <w:r w:rsidR="005173C5">
        <w:t>normoxic</w:t>
      </w:r>
      <w:proofErr w:type="spellEnd"/>
      <w:r w:rsidR="005173C5">
        <w:t xml:space="preserve"> or hypoxic conditions for 10 days, at which time viable human cells and CD34- content were quantified by flow cytometry (n = 12 specimens derived from two leukemic donors collected over two independent experiments).  </w:t>
      </w:r>
      <w:r w:rsidR="006E11DA">
        <w:t>(</w:t>
      </w:r>
      <w:r w:rsidR="006E11DA">
        <w:rPr>
          <w:b/>
          <w:bCs/>
        </w:rPr>
        <w:t>H</w:t>
      </w:r>
      <w:r w:rsidR="006E11DA">
        <w:t xml:space="preserve">) NSG mice were xenotransplanted with 34+38- </w:t>
      </w:r>
      <w:r w:rsidR="006E11DA">
        <w:rPr>
          <w:i/>
          <w:iCs/>
        </w:rPr>
        <w:t>MLL</w:t>
      </w:r>
      <w:r w:rsidR="006E11DA">
        <w:t xml:space="preserve">-r B-ALL cells.  Two weeks following transplantation, treatment with DCA commenced and survival was monitored (n = 7 mice in each group; results compared by log-rank test).  </w:t>
      </w:r>
      <w:r w:rsidR="009A73F3">
        <w:t>(</w:t>
      </w:r>
      <w:r w:rsidR="009A73F3">
        <w:rPr>
          <w:b/>
        </w:rPr>
        <w:t>I</w:t>
      </w:r>
      <w:r w:rsidR="009A73F3">
        <w:rPr>
          <w:bCs/>
        </w:rPr>
        <w:t xml:space="preserve">) </w:t>
      </w:r>
      <w:r w:rsidR="009A73F3">
        <w:rPr>
          <w:i/>
          <w:iCs/>
        </w:rPr>
        <w:t>MLL</w:t>
      </w:r>
      <w:r w:rsidR="009A73F3">
        <w:t>-r B-ALL cells were treated in culture with or without 3-BP (</w:t>
      </w:r>
      <w:r w:rsidR="004304C7">
        <w:t>10</w:t>
      </w:r>
      <w:r w:rsidR="009A73F3">
        <w:t xml:space="preserve"> </w:t>
      </w:r>
      <w:r w:rsidR="009A73F3">
        <w:sym w:font="Symbol" w:char="F06D"/>
      </w:r>
      <w:r w:rsidR="009A73F3">
        <w:rPr>
          <w:i/>
          <w:iCs/>
        </w:rPr>
        <w:t>M</w:t>
      </w:r>
      <w:r w:rsidR="009A73F3">
        <w:t>) and then transplanted into NSG mice, with survival monitored (n = 5 mice in each group; results compared by log-rank test).  (</w:t>
      </w:r>
      <w:r w:rsidR="009A73F3">
        <w:rPr>
          <w:b/>
          <w:bCs/>
        </w:rPr>
        <w:t>J-L</w:t>
      </w:r>
      <w:r w:rsidR="009A73F3">
        <w:t xml:space="preserve">) NSG mice were transplanted with </w:t>
      </w:r>
      <w:r w:rsidR="009A73F3">
        <w:rPr>
          <w:i/>
          <w:iCs/>
        </w:rPr>
        <w:t>MLL</w:t>
      </w:r>
      <w:r w:rsidR="009A73F3">
        <w:t>-r B-ALL cells (</w:t>
      </w:r>
      <w:r w:rsidR="009A73F3">
        <w:rPr>
          <w:i/>
          <w:iCs/>
        </w:rPr>
        <w:t>MLL-ENL</w:t>
      </w:r>
      <w:r w:rsidR="009A73F3">
        <w:t xml:space="preserve">).  Three weeks following engraftment, mice were treated with echinomycin for two weeks at which time human CD45 and CD34 chimerism were analyzed.  </w:t>
      </w:r>
      <w:r w:rsidR="00490D1A" w:rsidRPr="00E9666B">
        <w:t xml:space="preserve">In all </w:t>
      </w:r>
      <w:r w:rsidR="00490D1A" w:rsidRPr="00E9666B">
        <w:lastRenderedPageBreak/>
        <w:t>experiments</w:t>
      </w:r>
      <w:r w:rsidR="00490D1A">
        <w:t>, unless otherwise stated,</w:t>
      </w:r>
      <w:r w:rsidR="00490D1A" w:rsidRPr="00E9666B">
        <w:t xml:space="preserve"> results are presented as mean ± SEM and results compared by student’s t-test, with p-value shown.</w:t>
      </w:r>
    </w:p>
    <w:p w14:paraId="6D5C8C79" w14:textId="61887E55" w:rsidR="00171444" w:rsidRDefault="00171444" w:rsidP="00E9666B">
      <w:pPr>
        <w:jc w:val="both"/>
      </w:pPr>
    </w:p>
    <w:p w14:paraId="15AF13CA" w14:textId="77777777" w:rsidR="00490D1A" w:rsidRDefault="00490D1A" w:rsidP="00171444">
      <w:pPr>
        <w:jc w:val="both"/>
      </w:pPr>
    </w:p>
    <w:p w14:paraId="286F539E" w14:textId="77777777" w:rsidR="00E9666B" w:rsidRDefault="00E9666B" w:rsidP="00E9666B">
      <w:pPr>
        <w:jc w:val="both"/>
        <w:rPr>
          <w:sz w:val="24"/>
          <w:szCs w:val="24"/>
        </w:rPr>
      </w:pPr>
    </w:p>
    <w:p w14:paraId="6250C50A" w14:textId="72A63014" w:rsidR="00AB2514" w:rsidRPr="00E9666B" w:rsidRDefault="00AB2514" w:rsidP="00B60BDD">
      <w:pPr>
        <w:jc w:val="both"/>
        <w:rPr>
          <w:sz w:val="24"/>
          <w:szCs w:val="24"/>
        </w:rPr>
      </w:pPr>
    </w:p>
    <w:sectPr w:rsidR="00AB2514" w:rsidRPr="00E9666B" w:rsidSect="00412895">
      <w:footerReference w:type="even" r:id="rId16"/>
      <w:footerReference w:type="default" r:id="rId17"/>
      <w:pgSz w:w="12240" w:h="15840"/>
      <w:pgMar w:top="1440" w:right="1800" w:bottom="1440" w:left="180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9B7ABA3" w14:textId="77777777" w:rsidR="00646FAA" w:rsidRDefault="00646FAA" w:rsidP="00060080">
      <w:r>
        <w:separator/>
      </w:r>
    </w:p>
  </w:endnote>
  <w:endnote w:type="continuationSeparator" w:id="0">
    <w:p w14:paraId="6BD7E3F3" w14:textId="77777777" w:rsidR="00646FAA" w:rsidRDefault="00646FAA" w:rsidP="0006008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Lucida Grande">
    <w:panose1 w:val="020B0600040502020204"/>
    <w:charset w:val="00"/>
    <w:family w:val="swiss"/>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1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253975174"/>
      <w:docPartObj>
        <w:docPartGallery w:val="Page Numbers (Bottom of Page)"/>
        <w:docPartUnique/>
      </w:docPartObj>
    </w:sdtPr>
    <w:sdtEndPr>
      <w:rPr>
        <w:rStyle w:val="PageNumber"/>
      </w:rPr>
    </w:sdtEndPr>
    <w:sdtContent>
      <w:p w14:paraId="3CAD7606" w14:textId="3669282C" w:rsidR="006F3EFD" w:rsidRDefault="006F3EFD" w:rsidP="00772B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923950" w14:textId="77777777" w:rsidR="006F3EFD" w:rsidRDefault="006F3EFD" w:rsidP="0006008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37166923"/>
      <w:docPartObj>
        <w:docPartGallery w:val="Page Numbers (Bottom of Page)"/>
        <w:docPartUnique/>
      </w:docPartObj>
    </w:sdtPr>
    <w:sdtEndPr>
      <w:rPr>
        <w:rStyle w:val="PageNumber"/>
      </w:rPr>
    </w:sdtEndPr>
    <w:sdtContent>
      <w:p w14:paraId="3DED4D46" w14:textId="2213BC74" w:rsidR="006F3EFD" w:rsidRDefault="006F3EFD" w:rsidP="00772B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1225A42" w14:textId="77777777" w:rsidR="006F3EFD" w:rsidRDefault="006F3EFD" w:rsidP="0006008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7142D0" w14:textId="77777777" w:rsidR="00646FAA" w:rsidRDefault="00646FAA" w:rsidP="00060080">
      <w:r>
        <w:separator/>
      </w:r>
    </w:p>
  </w:footnote>
  <w:footnote w:type="continuationSeparator" w:id="0">
    <w:p w14:paraId="2DE7647F" w14:textId="77777777" w:rsidR="00646FAA" w:rsidRDefault="00646FAA" w:rsidP="0006008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C0662C"/>
    <w:multiLevelType w:val="hybridMultilevel"/>
    <w:tmpl w:val="9B1C2CA8"/>
    <w:lvl w:ilvl="0" w:tplc="DD688E04">
      <w:start w:val="2"/>
      <w:numFmt w:val="bullet"/>
      <w:lvlText w:val="-"/>
      <w:lvlJc w:val="left"/>
      <w:pPr>
        <w:ind w:left="720" w:hanging="360"/>
      </w:pPr>
      <w:rPr>
        <w:rFonts w:ascii="Arial" w:eastAsiaTheme="minorEastAsia" w:hAnsi="Arial" w:cs="Aria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2D3DE9"/>
    <w:multiLevelType w:val="hybridMultilevel"/>
    <w:tmpl w:val="EF30CD78"/>
    <w:lvl w:ilvl="0" w:tplc="2C74C6CA">
      <w:start w:val="3"/>
      <w:numFmt w:val="bullet"/>
      <w:lvlText w:val="-"/>
      <w:lvlJc w:val="left"/>
      <w:pPr>
        <w:ind w:left="1080" w:hanging="360"/>
      </w:pPr>
      <w:rPr>
        <w:rFonts w:ascii="Arial" w:eastAsiaTheme="minorEastAsia"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1A9B66BA"/>
    <w:multiLevelType w:val="multilevel"/>
    <w:tmpl w:val="5AB678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wdrrfpau0fvtfeps9fptx9os95xppve5r92&quot;&gt;leukemia-Converted&lt;record-ids&gt;&lt;item&gt;42&lt;/item&gt;&lt;item&gt;74&lt;/item&gt;&lt;item&gt;75&lt;/item&gt;&lt;item&gt;112&lt;/item&gt;&lt;item&gt;113&lt;/item&gt;&lt;item&gt;123&lt;/item&gt;&lt;item&gt;124&lt;/item&gt;&lt;item&gt;125&lt;/item&gt;&lt;item&gt;130&lt;/item&gt;&lt;item&gt;132&lt;/item&gt;&lt;item&gt;133&lt;/item&gt;&lt;item&gt;141&lt;/item&gt;&lt;item&gt;143&lt;/item&gt;&lt;item&gt;146&lt;/item&gt;&lt;item&gt;147&lt;/item&gt;&lt;item&gt;148&lt;/item&gt;&lt;item&gt;150&lt;/item&gt;&lt;item&gt;151&lt;/item&gt;&lt;item&gt;154&lt;/item&gt;&lt;item&gt;166&lt;/item&gt;&lt;item&gt;176&lt;/item&gt;&lt;item&gt;179&lt;/item&gt;&lt;item&gt;181&lt;/item&gt;&lt;item&gt;183&lt;/item&gt;&lt;item&gt;185&lt;/item&gt;&lt;item&gt;206&lt;/item&gt;&lt;item&gt;210&lt;/item&gt;&lt;item&gt;211&lt;/item&gt;&lt;item&gt;213&lt;/item&gt;&lt;item&gt;224&lt;/item&gt;&lt;item&gt;226&lt;/item&gt;&lt;item&gt;230&lt;/item&gt;&lt;item&gt;231&lt;/item&gt;&lt;item&gt;232&lt;/item&gt;&lt;item&gt;233&lt;/item&gt;&lt;item&gt;234&lt;/item&gt;&lt;item&gt;237&lt;/item&gt;&lt;item&gt;238&lt;/item&gt;&lt;item&gt;240&lt;/item&gt;&lt;item&gt;243&lt;/item&gt;&lt;item&gt;245&lt;/item&gt;&lt;item&gt;249&lt;/item&gt;&lt;item&gt;250&lt;/item&gt;&lt;item&gt;251&lt;/item&gt;&lt;item&gt;252&lt;/item&gt;&lt;item&gt;261&lt;/item&gt;&lt;item&gt;262&lt;/item&gt;&lt;item&gt;265&lt;/item&gt;&lt;item&gt;266&lt;/item&gt;&lt;item&gt;291&lt;/item&gt;&lt;item&gt;292&lt;/item&gt;&lt;item&gt;295&lt;/item&gt;&lt;item&gt;296&lt;/item&gt;&lt;item&gt;297&lt;/item&gt;&lt;item&gt;298&lt;/item&gt;&lt;item&gt;299&lt;/item&gt;&lt;item&gt;303&lt;/item&gt;&lt;item&gt;305&lt;/item&gt;&lt;item&gt;306&lt;/item&gt;&lt;item&gt;307&lt;/item&gt;&lt;item&gt;314&lt;/item&gt;&lt;item&gt;319&lt;/item&gt;&lt;item&gt;320&lt;/item&gt;&lt;item&gt;321&lt;/item&gt;&lt;item&gt;324&lt;/item&gt;&lt;item&gt;326&lt;/item&gt;&lt;item&gt;327&lt;/item&gt;&lt;item&gt;329&lt;/item&gt;&lt;item&gt;330&lt;/item&gt;&lt;item&gt;331&lt;/item&gt;&lt;/record-ids&gt;&lt;/item&gt;&lt;/Libraries&gt;"/>
  </w:docVars>
  <w:rsids>
    <w:rsidRoot w:val="00446F27"/>
    <w:rsid w:val="000017F0"/>
    <w:rsid w:val="000054A7"/>
    <w:rsid w:val="00007572"/>
    <w:rsid w:val="00010188"/>
    <w:rsid w:val="00012BB3"/>
    <w:rsid w:val="00017288"/>
    <w:rsid w:val="00017FFC"/>
    <w:rsid w:val="00020000"/>
    <w:rsid w:val="000200C2"/>
    <w:rsid w:val="000218BE"/>
    <w:rsid w:val="00023AF4"/>
    <w:rsid w:val="00024453"/>
    <w:rsid w:val="0002521C"/>
    <w:rsid w:val="00026349"/>
    <w:rsid w:val="00035B2F"/>
    <w:rsid w:val="00037CC7"/>
    <w:rsid w:val="00037D6F"/>
    <w:rsid w:val="00040D91"/>
    <w:rsid w:val="000430B0"/>
    <w:rsid w:val="0005434C"/>
    <w:rsid w:val="00056912"/>
    <w:rsid w:val="00056C58"/>
    <w:rsid w:val="00056CFC"/>
    <w:rsid w:val="00057EA3"/>
    <w:rsid w:val="00060080"/>
    <w:rsid w:val="000671C0"/>
    <w:rsid w:val="00067241"/>
    <w:rsid w:val="000672B6"/>
    <w:rsid w:val="00067EDC"/>
    <w:rsid w:val="00070EA9"/>
    <w:rsid w:val="00071424"/>
    <w:rsid w:val="000719A0"/>
    <w:rsid w:val="0007320B"/>
    <w:rsid w:val="00073F36"/>
    <w:rsid w:val="00077110"/>
    <w:rsid w:val="00083690"/>
    <w:rsid w:val="00083EE9"/>
    <w:rsid w:val="000843B1"/>
    <w:rsid w:val="00084605"/>
    <w:rsid w:val="00084655"/>
    <w:rsid w:val="00085A3C"/>
    <w:rsid w:val="00087396"/>
    <w:rsid w:val="00094EB5"/>
    <w:rsid w:val="000956A1"/>
    <w:rsid w:val="00097FE2"/>
    <w:rsid w:val="000A0136"/>
    <w:rsid w:val="000A24BF"/>
    <w:rsid w:val="000A2C06"/>
    <w:rsid w:val="000A33DF"/>
    <w:rsid w:val="000A49C1"/>
    <w:rsid w:val="000A5983"/>
    <w:rsid w:val="000B0841"/>
    <w:rsid w:val="000B3A71"/>
    <w:rsid w:val="000B50DC"/>
    <w:rsid w:val="000B7B37"/>
    <w:rsid w:val="000C0DAE"/>
    <w:rsid w:val="000C16A8"/>
    <w:rsid w:val="000C44A4"/>
    <w:rsid w:val="000D0C1C"/>
    <w:rsid w:val="000D16DD"/>
    <w:rsid w:val="000D17FA"/>
    <w:rsid w:val="000D4322"/>
    <w:rsid w:val="000D6D1A"/>
    <w:rsid w:val="000E009C"/>
    <w:rsid w:val="000E0C3A"/>
    <w:rsid w:val="000E184E"/>
    <w:rsid w:val="000E3725"/>
    <w:rsid w:val="000E398D"/>
    <w:rsid w:val="000E3EBE"/>
    <w:rsid w:val="000E3FDE"/>
    <w:rsid w:val="000E4217"/>
    <w:rsid w:val="000E5647"/>
    <w:rsid w:val="000E6E2C"/>
    <w:rsid w:val="000F2AF0"/>
    <w:rsid w:val="000F4FF7"/>
    <w:rsid w:val="000F543A"/>
    <w:rsid w:val="000F67FE"/>
    <w:rsid w:val="000F71A7"/>
    <w:rsid w:val="00101EBD"/>
    <w:rsid w:val="001047A0"/>
    <w:rsid w:val="001102B6"/>
    <w:rsid w:val="00110ED6"/>
    <w:rsid w:val="00111B41"/>
    <w:rsid w:val="001125D0"/>
    <w:rsid w:val="001150DE"/>
    <w:rsid w:val="001158CF"/>
    <w:rsid w:val="00117174"/>
    <w:rsid w:val="00117191"/>
    <w:rsid w:val="0012265B"/>
    <w:rsid w:val="0012320B"/>
    <w:rsid w:val="00123E36"/>
    <w:rsid w:val="00124141"/>
    <w:rsid w:val="00126CE2"/>
    <w:rsid w:val="001313EA"/>
    <w:rsid w:val="0013246F"/>
    <w:rsid w:val="001413B4"/>
    <w:rsid w:val="001436E3"/>
    <w:rsid w:val="00144127"/>
    <w:rsid w:val="00144515"/>
    <w:rsid w:val="0014477E"/>
    <w:rsid w:val="00156883"/>
    <w:rsid w:val="001568C5"/>
    <w:rsid w:val="00157232"/>
    <w:rsid w:val="00161A52"/>
    <w:rsid w:val="001651F8"/>
    <w:rsid w:val="001661B9"/>
    <w:rsid w:val="00170156"/>
    <w:rsid w:val="00171444"/>
    <w:rsid w:val="001738EB"/>
    <w:rsid w:val="001739F2"/>
    <w:rsid w:val="00173D0D"/>
    <w:rsid w:val="0018048E"/>
    <w:rsid w:val="001807E3"/>
    <w:rsid w:val="00185B97"/>
    <w:rsid w:val="001861CF"/>
    <w:rsid w:val="00187AF0"/>
    <w:rsid w:val="00193911"/>
    <w:rsid w:val="0019477A"/>
    <w:rsid w:val="00195B07"/>
    <w:rsid w:val="0019707F"/>
    <w:rsid w:val="001A623D"/>
    <w:rsid w:val="001A797F"/>
    <w:rsid w:val="001B05F9"/>
    <w:rsid w:val="001B1751"/>
    <w:rsid w:val="001B2D9E"/>
    <w:rsid w:val="001B34CE"/>
    <w:rsid w:val="001B676F"/>
    <w:rsid w:val="001B6B8A"/>
    <w:rsid w:val="001B7241"/>
    <w:rsid w:val="001C0B66"/>
    <w:rsid w:val="001C3C82"/>
    <w:rsid w:val="001C5016"/>
    <w:rsid w:val="001D0489"/>
    <w:rsid w:val="001D1613"/>
    <w:rsid w:val="001D174D"/>
    <w:rsid w:val="001D44F0"/>
    <w:rsid w:val="001D4CAE"/>
    <w:rsid w:val="001D50C7"/>
    <w:rsid w:val="001D5EED"/>
    <w:rsid w:val="001E53ED"/>
    <w:rsid w:val="001F080C"/>
    <w:rsid w:val="001F5002"/>
    <w:rsid w:val="001F5C6E"/>
    <w:rsid w:val="00203D60"/>
    <w:rsid w:val="002059B6"/>
    <w:rsid w:val="0020690B"/>
    <w:rsid w:val="00210F45"/>
    <w:rsid w:val="002115C4"/>
    <w:rsid w:val="0022101B"/>
    <w:rsid w:val="00221030"/>
    <w:rsid w:val="002218CA"/>
    <w:rsid w:val="00222099"/>
    <w:rsid w:val="002225E0"/>
    <w:rsid w:val="002261F9"/>
    <w:rsid w:val="00226BAF"/>
    <w:rsid w:val="002272D2"/>
    <w:rsid w:val="002331F4"/>
    <w:rsid w:val="002333FB"/>
    <w:rsid w:val="0023416D"/>
    <w:rsid w:val="00234E03"/>
    <w:rsid w:val="00236932"/>
    <w:rsid w:val="00240E51"/>
    <w:rsid w:val="0024401D"/>
    <w:rsid w:val="002450BF"/>
    <w:rsid w:val="002460D6"/>
    <w:rsid w:val="002464C6"/>
    <w:rsid w:val="00246DC6"/>
    <w:rsid w:val="002508B8"/>
    <w:rsid w:val="0025099C"/>
    <w:rsid w:val="00253B82"/>
    <w:rsid w:val="0026015B"/>
    <w:rsid w:val="00260A3B"/>
    <w:rsid w:val="00271377"/>
    <w:rsid w:val="002730A9"/>
    <w:rsid w:val="0027360A"/>
    <w:rsid w:val="00274948"/>
    <w:rsid w:val="00275DE4"/>
    <w:rsid w:val="00277D43"/>
    <w:rsid w:val="002808B5"/>
    <w:rsid w:val="0028315A"/>
    <w:rsid w:val="00284A54"/>
    <w:rsid w:val="00286CBC"/>
    <w:rsid w:val="00286E62"/>
    <w:rsid w:val="00286FA3"/>
    <w:rsid w:val="00290B96"/>
    <w:rsid w:val="002949E7"/>
    <w:rsid w:val="00294DFC"/>
    <w:rsid w:val="00295389"/>
    <w:rsid w:val="00296EC6"/>
    <w:rsid w:val="002975C5"/>
    <w:rsid w:val="00297C40"/>
    <w:rsid w:val="002A0BA5"/>
    <w:rsid w:val="002A2B0E"/>
    <w:rsid w:val="002A4BEB"/>
    <w:rsid w:val="002A52A5"/>
    <w:rsid w:val="002A765B"/>
    <w:rsid w:val="002A7D23"/>
    <w:rsid w:val="002B3E42"/>
    <w:rsid w:val="002B4407"/>
    <w:rsid w:val="002B762E"/>
    <w:rsid w:val="002B7A76"/>
    <w:rsid w:val="002C00E8"/>
    <w:rsid w:val="002C1819"/>
    <w:rsid w:val="002C21F2"/>
    <w:rsid w:val="002C34D7"/>
    <w:rsid w:val="002C3A20"/>
    <w:rsid w:val="002C46BB"/>
    <w:rsid w:val="002C629E"/>
    <w:rsid w:val="002D0CB1"/>
    <w:rsid w:val="002D1D03"/>
    <w:rsid w:val="002D46E4"/>
    <w:rsid w:val="002D544C"/>
    <w:rsid w:val="002E054B"/>
    <w:rsid w:val="002E5492"/>
    <w:rsid w:val="002F2193"/>
    <w:rsid w:val="002F695E"/>
    <w:rsid w:val="002F74F8"/>
    <w:rsid w:val="003011E4"/>
    <w:rsid w:val="003053AD"/>
    <w:rsid w:val="00310BF3"/>
    <w:rsid w:val="00310DD5"/>
    <w:rsid w:val="00312199"/>
    <w:rsid w:val="00313A73"/>
    <w:rsid w:val="00313BB0"/>
    <w:rsid w:val="0031606C"/>
    <w:rsid w:val="003163BB"/>
    <w:rsid w:val="00320146"/>
    <w:rsid w:val="003218A6"/>
    <w:rsid w:val="00323459"/>
    <w:rsid w:val="00325381"/>
    <w:rsid w:val="00327E5E"/>
    <w:rsid w:val="00337BF0"/>
    <w:rsid w:val="00337CC7"/>
    <w:rsid w:val="003400D2"/>
    <w:rsid w:val="00340AE4"/>
    <w:rsid w:val="003425B8"/>
    <w:rsid w:val="00343C2F"/>
    <w:rsid w:val="00344FE3"/>
    <w:rsid w:val="003454DE"/>
    <w:rsid w:val="0034770C"/>
    <w:rsid w:val="00350AF3"/>
    <w:rsid w:val="0035403B"/>
    <w:rsid w:val="00360950"/>
    <w:rsid w:val="00361F12"/>
    <w:rsid w:val="003623B7"/>
    <w:rsid w:val="003631B8"/>
    <w:rsid w:val="00364C99"/>
    <w:rsid w:val="003676D3"/>
    <w:rsid w:val="00370672"/>
    <w:rsid w:val="00373897"/>
    <w:rsid w:val="0037567E"/>
    <w:rsid w:val="003761CA"/>
    <w:rsid w:val="0037714B"/>
    <w:rsid w:val="00381374"/>
    <w:rsid w:val="00382DCD"/>
    <w:rsid w:val="0038462D"/>
    <w:rsid w:val="0038567D"/>
    <w:rsid w:val="00385731"/>
    <w:rsid w:val="00386F4A"/>
    <w:rsid w:val="00391F17"/>
    <w:rsid w:val="003944E4"/>
    <w:rsid w:val="00397207"/>
    <w:rsid w:val="003A027C"/>
    <w:rsid w:val="003A4BDC"/>
    <w:rsid w:val="003A5580"/>
    <w:rsid w:val="003B3DEA"/>
    <w:rsid w:val="003B68A1"/>
    <w:rsid w:val="003C1D6B"/>
    <w:rsid w:val="003C45CB"/>
    <w:rsid w:val="003D08C4"/>
    <w:rsid w:val="003D670C"/>
    <w:rsid w:val="003D7FD8"/>
    <w:rsid w:val="003E118C"/>
    <w:rsid w:val="003E5563"/>
    <w:rsid w:val="003E6BF5"/>
    <w:rsid w:val="003F20ED"/>
    <w:rsid w:val="003F35CA"/>
    <w:rsid w:val="003F525F"/>
    <w:rsid w:val="004007A9"/>
    <w:rsid w:val="004009BF"/>
    <w:rsid w:val="00401AC1"/>
    <w:rsid w:val="00402D66"/>
    <w:rsid w:val="00403377"/>
    <w:rsid w:val="00403E5F"/>
    <w:rsid w:val="00404876"/>
    <w:rsid w:val="004074B2"/>
    <w:rsid w:val="00410627"/>
    <w:rsid w:val="00412895"/>
    <w:rsid w:val="00413F81"/>
    <w:rsid w:val="004143DC"/>
    <w:rsid w:val="00417FE7"/>
    <w:rsid w:val="00420310"/>
    <w:rsid w:val="004256EC"/>
    <w:rsid w:val="0042679F"/>
    <w:rsid w:val="004304C7"/>
    <w:rsid w:val="004314B7"/>
    <w:rsid w:val="00431A61"/>
    <w:rsid w:val="00436115"/>
    <w:rsid w:val="00437645"/>
    <w:rsid w:val="00440B7E"/>
    <w:rsid w:val="00440FC2"/>
    <w:rsid w:val="00442CEF"/>
    <w:rsid w:val="00446F27"/>
    <w:rsid w:val="00447271"/>
    <w:rsid w:val="00451503"/>
    <w:rsid w:val="00453C5E"/>
    <w:rsid w:val="00455C8F"/>
    <w:rsid w:val="00457172"/>
    <w:rsid w:val="004571C6"/>
    <w:rsid w:val="0046301D"/>
    <w:rsid w:val="004633B1"/>
    <w:rsid w:val="00464246"/>
    <w:rsid w:val="00464369"/>
    <w:rsid w:val="004754D9"/>
    <w:rsid w:val="00477924"/>
    <w:rsid w:val="0048177B"/>
    <w:rsid w:val="00482161"/>
    <w:rsid w:val="0048534F"/>
    <w:rsid w:val="00485E5E"/>
    <w:rsid w:val="004873E8"/>
    <w:rsid w:val="00490C4C"/>
    <w:rsid w:val="00490D1A"/>
    <w:rsid w:val="00490D6F"/>
    <w:rsid w:val="00491421"/>
    <w:rsid w:val="0049225D"/>
    <w:rsid w:val="00493FD1"/>
    <w:rsid w:val="004955CB"/>
    <w:rsid w:val="00495E8B"/>
    <w:rsid w:val="004B065B"/>
    <w:rsid w:val="004B1E91"/>
    <w:rsid w:val="004B35BD"/>
    <w:rsid w:val="004B3BE3"/>
    <w:rsid w:val="004B6A1E"/>
    <w:rsid w:val="004B78CC"/>
    <w:rsid w:val="004C0FA4"/>
    <w:rsid w:val="004C17B2"/>
    <w:rsid w:val="004C1958"/>
    <w:rsid w:val="004C25A8"/>
    <w:rsid w:val="004C4985"/>
    <w:rsid w:val="004C6399"/>
    <w:rsid w:val="004C6E40"/>
    <w:rsid w:val="004D159E"/>
    <w:rsid w:val="004D5CBC"/>
    <w:rsid w:val="004E019C"/>
    <w:rsid w:val="004E1446"/>
    <w:rsid w:val="004E39A2"/>
    <w:rsid w:val="004E4F1F"/>
    <w:rsid w:val="004E66D6"/>
    <w:rsid w:val="004F102D"/>
    <w:rsid w:val="004F24A9"/>
    <w:rsid w:val="004F4D26"/>
    <w:rsid w:val="004F534F"/>
    <w:rsid w:val="00500051"/>
    <w:rsid w:val="005031A5"/>
    <w:rsid w:val="00503CF2"/>
    <w:rsid w:val="00504DCA"/>
    <w:rsid w:val="00506EB1"/>
    <w:rsid w:val="005130A1"/>
    <w:rsid w:val="005173C5"/>
    <w:rsid w:val="00522964"/>
    <w:rsid w:val="00524834"/>
    <w:rsid w:val="00527FE8"/>
    <w:rsid w:val="0053093A"/>
    <w:rsid w:val="0053214B"/>
    <w:rsid w:val="005353D8"/>
    <w:rsid w:val="0053634A"/>
    <w:rsid w:val="005410BE"/>
    <w:rsid w:val="005412B2"/>
    <w:rsid w:val="00541DD5"/>
    <w:rsid w:val="005448C7"/>
    <w:rsid w:val="00545F30"/>
    <w:rsid w:val="005517F4"/>
    <w:rsid w:val="00554C87"/>
    <w:rsid w:val="005551E2"/>
    <w:rsid w:val="00555375"/>
    <w:rsid w:val="0055675E"/>
    <w:rsid w:val="00556A76"/>
    <w:rsid w:val="00557E3B"/>
    <w:rsid w:val="00561FBF"/>
    <w:rsid w:val="005658D9"/>
    <w:rsid w:val="00573226"/>
    <w:rsid w:val="00580BCD"/>
    <w:rsid w:val="00580DA3"/>
    <w:rsid w:val="00581D39"/>
    <w:rsid w:val="00581D96"/>
    <w:rsid w:val="005823B7"/>
    <w:rsid w:val="00585D83"/>
    <w:rsid w:val="00586B8D"/>
    <w:rsid w:val="00587547"/>
    <w:rsid w:val="005951D7"/>
    <w:rsid w:val="005968B9"/>
    <w:rsid w:val="00596E63"/>
    <w:rsid w:val="005A0302"/>
    <w:rsid w:val="005A0EFC"/>
    <w:rsid w:val="005A2D73"/>
    <w:rsid w:val="005A5914"/>
    <w:rsid w:val="005A602B"/>
    <w:rsid w:val="005A679D"/>
    <w:rsid w:val="005B087E"/>
    <w:rsid w:val="005B10F0"/>
    <w:rsid w:val="005B193C"/>
    <w:rsid w:val="005B2351"/>
    <w:rsid w:val="005B365D"/>
    <w:rsid w:val="005B3B38"/>
    <w:rsid w:val="005B65E5"/>
    <w:rsid w:val="005C1E07"/>
    <w:rsid w:val="005C2FBE"/>
    <w:rsid w:val="005C7689"/>
    <w:rsid w:val="005D02DE"/>
    <w:rsid w:val="005D475D"/>
    <w:rsid w:val="005E3C53"/>
    <w:rsid w:val="005E7B13"/>
    <w:rsid w:val="005F1A55"/>
    <w:rsid w:val="005F26AD"/>
    <w:rsid w:val="005F2ADC"/>
    <w:rsid w:val="005F59EB"/>
    <w:rsid w:val="005F5BE9"/>
    <w:rsid w:val="006008BA"/>
    <w:rsid w:val="0060113D"/>
    <w:rsid w:val="0060432A"/>
    <w:rsid w:val="00604C80"/>
    <w:rsid w:val="00606845"/>
    <w:rsid w:val="00610DF2"/>
    <w:rsid w:val="006122C5"/>
    <w:rsid w:val="006155B3"/>
    <w:rsid w:val="0061581A"/>
    <w:rsid w:val="00620663"/>
    <w:rsid w:val="0062294D"/>
    <w:rsid w:val="006234BC"/>
    <w:rsid w:val="00625181"/>
    <w:rsid w:val="006266AE"/>
    <w:rsid w:val="00626D51"/>
    <w:rsid w:val="00631201"/>
    <w:rsid w:val="00632468"/>
    <w:rsid w:val="006352F7"/>
    <w:rsid w:val="00635939"/>
    <w:rsid w:val="00642B66"/>
    <w:rsid w:val="00642FB2"/>
    <w:rsid w:val="00643AD8"/>
    <w:rsid w:val="00644B54"/>
    <w:rsid w:val="00646FAA"/>
    <w:rsid w:val="006478A9"/>
    <w:rsid w:val="00651C83"/>
    <w:rsid w:val="006531ED"/>
    <w:rsid w:val="00660A74"/>
    <w:rsid w:val="00662DAF"/>
    <w:rsid w:val="00662EFC"/>
    <w:rsid w:val="006641C1"/>
    <w:rsid w:val="00673284"/>
    <w:rsid w:val="00673AE8"/>
    <w:rsid w:val="00683D93"/>
    <w:rsid w:val="00684993"/>
    <w:rsid w:val="00684C72"/>
    <w:rsid w:val="0068509F"/>
    <w:rsid w:val="00690F98"/>
    <w:rsid w:val="006961C3"/>
    <w:rsid w:val="006970F6"/>
    <w:rsid w:val="006A23C6"/>
    <w:rsid w:val="006A32AC"/>
    <w:rsid w:val="006A352C"/>
    <w:rsid w:val="006A35BE"/>
    <w:rsid w:val="006B046E"/>
    <w:rsid w:val="006B305D"/>
    <w:rsid w:val="006B48B5"/>
    <w:rsid w:val="006B6699"/>
    <w:rsid w:val="006C5A5C"/>
    <w:rsid w:val="006C79FC"/>
    <w:rsid w:val="006D078C"/>
    <w:rsid w:val="006D0E97"/>
    <w:rsid w:val="006D101A"/>
    <w:rsid w:val="006D1DC4"/>
    <w:rsid w:val="006D67A5"/>
    <w:rsid w:val="006D77EC"/>
    <w:rsid w:val="006E11DA"/>
    <w:rsid w:val="006E227D"/>
    <w:rsid w:val="006E6FAB"/>
    <w:rsid w:val="006E759F"/>
    <w:rsid w:val="006F3EFD"/>
    <w:rsid w:val="006F5D53"/>
    <w:rsid w:val="0070081A"/>
    <w:rsid w:val="00702528"/>
    <w:rsid w:val="007037CC"/>
    <w:rsid w:val="00706059"/>
    <w:rsid w:val="00714E36"/>
    <w:rsid w:val="00715438"/>
    <w:rsid w:val="00716A13"/>
    <w:rsid w:val="00720E64"/>
    <w:rsid w:val="00721E1B"/>
    <w:rsid w:val="00727A78"/>
    <w:rsid w:val="0073012A"/>
    <w:rsid w:val="00730523"/>
    <w:rsid w:val="00731C65"/>
    <w:rsid w:val="00733E21"/>
    <w:rsid w:val="00735ED2"/>
    <w:rsid w:val="00752754"/>
    <w:rsid w:val="007547DD"/>
    <w:rsid w:val="00755F53"/>
    <w:rsid w:val="00757481"/>
    <w:rsid w:val="007636E7"/>
    <w:rsid w:val="0076497A"/>
    <w:rsid w:val="007729B7"/>
    <w:rsid w:val="00772B09"/>
    <w:rsid w:val="00772E87"/>
    <w:rsid w:val="007758C9"/>
    <w:rsid w:val="00776F95"/>
    <w:rsid w:val="00777DFE"/>
    <w:rsid w:val="007806B1"/>
    <w:rsid w:val="00783268"/>
    <w:rsid w:val="007843CF"/>
    <w:rsid w:val="00786922"/>
    <w:rsid w:val="00787487"/>
    <w:rsid w:val="0079324A"/>
    <w:rsid w:val="00793D4C"/>
    <w:rsid w:val="00793D96"/>
    <w:rsid w:val="00794916"/>
    <w:rsid w:val="007A2295"/>
    <w:rsid w:val="007A2D0F"/>
    <w:rsid w:val="007A32F5"/>
    <w:rsid w:val="007A40C8"/>
    <w:rsid w:val="007A5773"/>
    <w:rsid w:val="007A5C96"/>
    <w:rsid w:val="007A6553"/>
    <w:rsid w:val="007B31CC"/>
    <w:rsid w:val="007B4E9C"/>
    <w:rsid w:val="007B4FF9"/>
    <w:rsid w:val="007C077B"/>
    <w:rsid w:val="007C0F3A"/>
    <w:rsid w:val="007C2F17"/>
    <w:rsid w:val="007C6E7C"/>
    <w:rsid w:val="007D1329"/>
    <w:rsid w:val="007D3F6E"/>
    <w:rsid w:val="007D4A5F"/>
    <w:rsid w:val="007D54B4"/>
    <w:rsid w:val="007E4197"/>
    <w:rsid w:val="007E62B2"/>
    <w:rsid w:val="00800360"/>
    <w:rsid w:val="00800A58"/>
    <w:rsid w:val="008010DD"/>
    <w:rsid w:val="0080176F"/>
    <w:rsid w:val="00801A73"/>
    <w:rsid w:val="00801F0A"/>
    <w:rsid w:val="00802472"/>
    <w:rsid w:val="00802849"/>
    <w:rsid w:val="00804AFF"/>
    <w:rsid w:val="00806853"/>
    <w:rsid w:val="00811810"/>
    <w:rsid w:val="00813133"/>
    <w:rsid w:val="008139B4"/>
    <w:rsid w:val="00815ECE"/>
    <w:rsid w:val="00816488"/>
    <w:rsid w:val="0082074D"/>
    <w:rsid w:val="0082359C"/>
    <w:rsid w:val="00824DB1"/>
    <w:rsid w:val="0082516D"/>
    <w:rsid w:val="00825DC1"/>
    <w:rsid w:val="008263FF"/>
    <w:rsid w:val="00831CAA"/>
    <w:rsid w:val="0083503B"/>
    <w:rsid w:val="00835382"/>
    <w:rsid w:val="008435A5"/>
    <w:rsid w:val="00844B0A"/>
    <w:rsid w:val="008466E7"/>
    <w:rsid w:val="008548CC"/>
    <w:rsid w:val="00855254"/>
    <w:rsid w:val="0085568D"/>
    <w:rsid w:val="0086392B"/>
    <w:rsid w:val="00863DB7"/>
    <w:rsid w:val="00870924"/>
    <w:rsid w:val="00870DFD"/>
    <w:rsid w:val="00873248"/>
    <w:rsid w:val="0087335B"/>
    <w:rsid w:val="00874E76"/>
    <w:rsid w:val="00874F3D"/>
    <w:rsid w:val="00875126"/>
    <w:rsid w:val="00882FBB"/>
    <w:rsid w:val="00885ABB"/>
    <w:rsid w:val="00891C83"/>
    <w:rsid w:val="008A0C11"/>
    <w:rsid w:val="008A261D"/>
    <w:rsid w:val="008A397E"/>
    <w:rsid w:val="008A3D28"/>
    <w:rsid w:val="008A7A9F"/>
    <w:rsid w:val="008B24AE"/>
    <w:rsid w:val="008B2D7D"/>
    <w:rsid w:val="008B702D"/>
    <w:rsid w:val="008B788F"/>
    <w:rsid w:val="008C17CF"/>
    <w:rsid w:val="008C1A80"/>
    <w:rsid w:val="008C2527"/>
    <w:rsid w:val="008C2A28"/>
    <w:rsid w:val="008D0DAD"/>
    <w:rsid w:val="008D1DE3"/>
    <w:rsid w:val="008D42F1"/>
    <w:rsid w:val="008D53AC"/>
    <w:rsid w:val="008D5487"/>
    <w:rsid w:val="008D6DAE"/>
    <w:rsid w:val="008D6ED1"/>
    <w:rsid w:val="008E2AB6"/>
    <w:rsid w:val="008E5F01"/>
    <w:rsid w:val="008F50E3"/>
    <w:rsid w:val="009010E6"/>
    <w:rsid w:val="0090283D"/>
    <w:rsid w:val="00905B60"/>
    <w:rsid w:val="009069FF"/>
    <w:rsid w:val="009072C6"/>
    <w:rsid w:val="0090737A"/>
    <w:rsid w:val="009074AA"/>
    <w:rsid w:val="0090760B"/>
    <w:rsid w:val="0090795F"/>
    <w:rsid w:val="00911913"/>
    <w:rsid w:val="009161CB"/>
    <w:rsid w:val="0092442A"/>
    <w:rsid w:val="00924498"/>
    <w:rsid w:val="00936E8B"/>
    <w:rsid w:val="009466AC"/>
    <w:rsid w:val="00953013"/>
    <w:rsid w:val="00953A2E"/>
    <w:rsid w:val="00954641"/>
    <w:rsid w:val="00956496"/>
    <w:rsid w:val="00961068"/>
    <w:rsid w:val="00961914"/>
    <w:rsid w:val="00962984"/>
    <w:rsid w:val="00963B8C"/>
    <w:rsid w:val="009646E6"/>
    <w:rsid w:val="00964DFB"/>
    <w:rsid w:val="009710DA"/>
    <w:rsid w:val="009722CA"/>
    <w:rsid w:val="0097613E"/>
    <w:rsid w:val="0097666C"/>
    <w:rsid w:val="00976ECD"/>
    <w:rsid w:val="009843A8"/>
    <w:rsid w:val="00984937"/>
    <w:rsid w:val="00986227"/>
    <w:rsid w:val="0099294F"/>
    <w:rsid w:val="00992D1C"/>
    <w:rsid w:val="009938A6"/>
    <w:rsid w:val="009A0639"/>
    <w:rsid w:val="009A21F1"/>
    <w:rsid w:val="009A73F3"/>
    <w:rsid w:val="009A7C59"/>
    <w:rsid w:val="009B0435"/>
    <w:rsid w:val="009B11C2"/>
    <w:rsid w:val="009B23C3"/>
    <w:rsid w:val="009B3961"/>
    <w:rsid w:val="009B3FC3"/>
    <w:rsid w:val="009B4A37"/>
    <w:rsid w:val="009B5277"/>
    <w:rsid w:val="009C0C81"/>
    <w:rsid w:val="009C12BB"/>
    <w:rsid w:val="009C3B83"/>
    <w:rsid w:val="009C5C88"/>
    <w:rsid w:val="009C7D35"/>
    <w:rsid w:val="009D022E"/>
    <w:rsid w:val="009D08A5"/>
    <w:rsid w:val="009D0C64"/>
    <w:rsid w:val="009D1635"/>
    <w:rsid w:val="009D2233"/>
    <w:rsid w:val="009D4A00"/>
    <w:rsid w:val="009E0A22"/>
    <w:rsid w:val="009E0A5A"/>
    <w:rsid w:val="009E3529"/>
    <w:rsid w:val="009E42F8"/>
    <w:rsid w:val="009E5E8C"/>
    <w:rsid w:val="009F0821"/>
    <w:rsid w:val="009F4688"/>
    <w:rsid w:val="009F4D04"/>
    <w:rsid w:val="009F63CE"/>
    <w:rsid w:val="00A04750"/>
    <w:rsid w:val="00A04854"/>
    <w:rsid w:val="00A04A75"/>
    <w:rsid w:val="00A058B1"/>
    <w:rsid w:val="00A06487"/>
    <w:rsid w:val="00A07170"/>
    <w:rsid w:val="00A078EB"/>
    <w:rsid w:val="00A07EC9"/>
    <w:rsid w:val="00A1055B"/>
    <w:rsid w:val="00A1152B"/>
    <w:rsid w:val="00A144A5"/>
    <w:rsid w:val="00A21168"/>
    <w:rsid w:val="00A21470"/>
    <w:rsid w:val="00A227CB"/>
    <w:rsid w:val="00A26E1D"/>
    <w:rsid w:val="00A27841"/>
    <w:rsid w:val="00A31AA9"/>
    <w:rsid w:val="00A31D15"/>
    <w:rsid w:val="00A32928"/>
    <w:rsid w:val="00A33D28"/>
    <w:rsid w:val="00A344F6"/>
    <w:rsid w:val="00A3727A"/>
    <w:rsid w:val="00A40F5F"/>
    <w:rsid w:val="00A41B4E"/>
    <w:rsid w:val="00A41D91"/>
    <w:rsid w:val="00A428AD"/>
    <w:rsid w:val="00A45802"/>
    <w:rsid w:val="00A50A4E"/>
    <w:rsid w:val="00A50C49"/>
    <w:rsid w:val="00A53327"/>
    <w:rsid w:val="00A5487F"/>
    <w:rsid w:val="00A5745C"/>
    <w:rsid w:val="00A6130E"/>
    <w:rsid w:val="00A62950"/>
    <w:rsid w:val="00A65B9E"/>
    <w:rsid w:val="00A669A5"/>
    <w:rsid w:val="00A7198A"/>
    <w:rsid w:val="00A73D3C"/>
    <w:rsid w:val="00A82BBA"/>
    <w:rsid w:val="00A83DB3"/>
    <w:rsid w:val="00A91ED8"/>
    <w:rsid w:val="00A93503"/>
    <w:rsid w:val="00A95CF6"/>
    <w:rsid w:val="00A965C1"/>
    <w:rsid w:val="00A97CCA"/>
    <w:rsid w:val="00A97EC5"/>
    <w:rsid w:val="00AA019D"/>
    <w:rsid w:val="00AA1192"/>
    <w:rsid w:val="00AA1C26"/>
    <w:rsid w:val="00AA4864"/>
    <w:rsid w:val="00AA4E01"/>
    <w:rsid w:val="00AA59FF"/>
    <w:rsid w:val="00AB016E"/>
    <w:rsid w:val="00AB2514"/>
    <w:rsid w:val="00AB3E87"/>
    <w:rsid w:val="00AB5516"/>
    <w:rsid w:val="00AB731A"/>
    <w:rsid w:val="00AC1041"/>
    <w:rsid w:val="00AC117A"/>
    <w:rsid w:val="00AC129E"/>
    <w:rsid w:val="00AC380F"/>
    <w:rsid w:val="00AC3E7A"/>
    <w:rsid w:val="00AC444E"/>
    <w:rsid w:val="00AC4712"/>
    <w:rsid w:val="00AC506A"/>
    <w:rsid w:val="00AD1409"/>
    <w:rsid w:val="00AD412E"/>
    <w:rsid w:val="00AD5962"/>
    <w:rsid w:val="00AD6102"/>
    <w:rsid w:val="00AD7E2D"/>
    <w:rsid w:val="00AE2983"/>
    <w:rsid w:val="00AE52A3"/>
    <w:rsid w:val="00AE5E1F"/>
    <w:rsid w:val="00AE70E8"/>
    <w:rsid w:val="00AF57C9"/>
    <w:rsid w:val="00AF5FF0"/>
    <w:rsid w:val="00AF6B3C"/>
    <w:rsid w:val="00B0400B"/>
    <w:rsid w:val="00B04C08"/>
    <w:rsid w:val="00B113CA"/>
    <w:rsid w:val="00B1415E"/>
    <w:rsid w:val="00B24A82"/>
    <w:rsid w:val="00B252D9"/>
    <w:rsid w:val="00B271D4"/>
    <w:rsid w:val="00B340B4"/>
    <w:rsid w:val="00B36581"/>
    <w:rsid w:val="00B378F7"/>
    <w:rsid w:val="00B405B1"/>
    <w:rsid w:val="00B42658"/>
    <w:rsid w:val="00B42731"/>
    <w:rsid w:val="00B4273D"/>
    <w:rsid w:val="00B445D9"/>
    <w:rsid w:val="00B4466F"/>
    <w:rsid w:val="00B47656"/>
    <w:rsid w:val="00B51246"/>
    <w:rsid w:val="00B514C5"/>
    <w:rsid w:val="00B51AA2"/>
    <w:rsid w:val="00B56069"/>
    <w:rsid w:val="00B56FB3"/>
    <w:rsid w:val="00B60BDD"/>
    <w:rsid w:val="00B647F7"/>
    <w:rsid w:val="00B65171"/>
    <w:rsid w:val="00B659BC"/>
    <w:rsid w:val="00B66388"/>
    <w:rsid w:val="00B67C68"/>
    <w:rsid w:val="00B74B42"/>
    <w:rsid w:val="00B8273C"/>
    <w:rsid w:val="00B8329F"/>
    <w:rsid w:val="00B86477"/>
    <w:rsid w:val="00B86F71"/>
    <w:rsid w:val="00B918D6"/>
    <w:rsid w:val="00B92315"/>
    <w:rsid w:val="00B95555"/>
    <w:rsid w:val="00BA0D93"/>
    <w:rsid w:val="00BA37AF"/>
    <w:rsid w:val="00BB6EB5"/>
    <w:rsid w:val="00BB7C6E"/>
    <w:rsid w:val="00BC0E93"/>
    <w:rsid w:val="00BC4677"/>
    <w:rsid w:val="00BD0048"/>
    <w:rsid w:val="00BD018F"/>
    <w:rsid w:val="00BD4045"/>
    <w:rsid w:val="00BD5E5A"/>
    <w:rsid w:val="00BD71AD"/>
    <w:rsid w:val="00BE0F31"/>
    <w:rsid w:val="00BE2B51"/>
    <w:rsid w:val="00BE3D28"/>
    <w:rsid w:val="00BE491A"/>
    <w:rsid w:val="00BE4C20"/>
    <w:rsid w:val="00BE70BF"/>
    <w:rsid w:val="00BE78F2"/>
    <w:rsid w:val="00BF072A"/>
    <w:rsid w:val="00BF3492"/>
    <w:rsid w:val="00BF4BA9"/>
    <w:rsid w:val="00BF6DA0"/>
    <w:rsid w:val="00BF7124"/>
    <w:rsid w:val="00C00F9D"/>
    <w:rsid w:val="00C014C9"/>
    <w:rsid w:val="00C01E4A"/>
    <w:rsid w:val="00C02C52"/>
    <w:rsid w:val="00C033D2"/>
    <w:rsid w:val="00C06411"/>
    <w:rsid w:val="00C105F3"/>
    <w:rsid w:val="00C125E4"/>
    <w:rsid w:val="00C129D2"/>
    <w:rsid w:val="00C158F5"/>
    <w:rsid w:val="00C16505"/>
    <w:rsid w:val="00C16D6B"/>
    <w:rsid w:val="00C20E8D"/>
    <w:rsid w:val="00C215C8"/>
    <w:rsid w:val="00C23A92"/>
    <w:rsid w:val="00C2656E"/>
    <w:rsid w:val="00C305A8"/>
    <w:rsid w:val="00C30B51"/>
    <w:rsid w:val="00C315D7"/>
    <w:rsid w:val="00C358D0"/>
    <w:rsid w:val="00C373F3"/>
    <w:rsid w:val="00C408B7"/>
    <w:rsid w:val="00C41AC5"/>
    <w:rsid w:val="00C457D1"/>
    <w:rsid w:val="00C45F16"/>
    <w:rsid w:val="00C535F1"/>
    <w:rsid w:val="00C538E9"/>
    <w:rsid w:val="00C5540A"/>
    <w:rsid w:val="00C554DE"/>
    <w:rsid w:val="00C55C72"/>
    <w:rsid w:val="00C56E1B"/>
    <w:rsid w:val="00C57293"/>
    <w:rsid w:val="00C64781"/>
    <w:rsid w:val="00C647C4"/>
    <w:rsid w:val="00C66710"/>
    <w:rsid w:val="00C711FF"/>
    <w:rsid w:val="00C72BB3"/>
    <w:rsid w:val="00C76B3B"/>
    <w:rsid w:val="00C77BE2"/>
    <w:rsid w:val="00C80C48"/>
    <w:rsid w:val="00C82EB7"/>
    <w:rsid w:val="00C83FB6"/>
    <w:rsid w:val="00C84322"/>
    <w:rsid w:val="00C90B2A"/>
    <w:rsid w:val="00C940B5"/>
    <w:rsid w:val="00C96099"/>
    <w:rsid w:val="00CA0057"/>
    <w:rsid w:val="00CA2941"/>
    <w:rsid w:val="00CA2A91"/>
    <w:rsid w:val="00CA41B9"/>
    <w:rsid w:val="00CA510B"/>
    <w:rsid w:val="00CB3837"/>
    <w:rsid w:val="00CC3A16"/>
    <w:rsid w:val="00CC675F"/>
    <w:rsid w:val="00CC7849"/>
    <w:rsid w:val="00CD2F92"/>
    <w:rsid w:val="00CD332E"/>
    <w:rsid w:val="00CD4986"/>
    <w:rsid w:val="00CD50A7"/>
    <w:rsid w:val="00CD538C"/>
    <w:rsid w:val="00CD79AB"/>
    <w:rsid w:val="00CE0413"/>
    <w:rsid w:val="00CE245F"/>
    <w:rsid w:val="00CE4FCE"/>
    <w:rsid w:val="00CE6E51"/>
    <w:rsid w:val="00CF0923"/>
    <w:rsid w:val="00CF38D2"/>
    <w:rsid w:val="00CF6077"/>
    <w:rsid w:val="00D00202"/>
    <w:rsid w:val="00D0188C"/>
    <w:rsid w:val="00D03D34"/>
    <w:rsid w:val="00D05EBE"/>
    <w:rsid w:val="00D1075D"/>
    <w:rsid w:val="00D135A5"/>
    <w:rsid w:val="00D1497E"/>
    <w:rsid w:val="00D14B30"/>
    <w:rsid w:val="00D1666E"/>
    <w:rsid w:val="00D16C83"/>
    <w:rsid w:val="00D213C9"/>
    <w:rsid w:val="00D22D09"/>
    <w:rsid w:val="00D36043"/>
    <w:rsid w:val="00D40F9B"/>
    <w:rsid w:val="00D4451F"/>
    <w:rsid w:val="00D471D0"/>
    <w:rsid w:val="00D47244"/>
    <w:rsid w:val="00D47714"/>
    <w:rsid w:val="00D512D2"/>
    <w:rsid w:val="00D535A2"/>
    <w:rsid w:val="00D57487"/>
    <w:rsid w:val="00D62462"/>
    <w:rsid w:val="00D64856"/>
    <w:rsid w:val="00D71101"/>
    <w:rsid w:val="00D7358F"/>
    <w:rsid w:val="00D73952"/>
    <w:rsid w:val="00D73DF8"/>
    <w:rsid w:val="00D7490E"/>
    <w:rsid w:val="00D75501"/>
    <w:rsid w:val="00D75DAA"/>
    <w:rsid w:val="00D769BF"/>
    <w:rsid w:val="00D77D7A"/>
    <w:rsid w:val="00D77E3F"/>
    <w:rsid w:val="00D8272A"/>
    <w:rsid w:val="00D8337A"/>
    <w:rsid w:val="00D83D15"/>
    <w:rsid w:val="00D87088"/>
    <w:rsid w:val="00D91706"/>
    <w:rsid w:val="00D972EA"/>
    <w:rsid w:val="00DA23AB"/>
    <w:rsid w:val="00DA3BCC"/>
    <w:rsid w:val="00DA4329"/>
    <w:rsid w:val="00DA7C50"/>
    <w:rsid w:val="00DB4F3C"/>
    <w:rsid w:val="00DB6024"/>
    <w:rsid w:val="00DB63B3"/>
    <w:rsid w:val="00DC0327"/>
    <w:rsid w:val="00DC1A9E"/>
    <w:rsid w:val="00DC2806"/>
    <w:rsid w:val="00DC3CFB"/>
    <w:rsid w:val="00DC557B"/>
    <w:rsid w:val="00DC6243"/>
    <w:rsid w:val="00DD00FB"/>
    <w:rsid w:val="00DD0E81"/>
    <w:rsid w:val="00DD10B4"/>
    <w:rsid w:val="00DD1CEF"/>
    <w:rsid w:val="00DD5F33"/>
    <w:rsid w:val="00DE1EA7"/>
    <w:rsid w:val="00DE20A4"/>
    <w:rsid w:val="00DE29E7"/>
    <w:rsid w:val="00DE511C"/>
    <w:rsid w:val="00DE5B05"/>
    <w:rsid w:val="00DE5DCD"/>
    <w:rsid w:val="00DE649E"/>
    <w:rsid w:val="00DE6B77"/>
    <w:rsid w:val="00DF2DB4"/>
    <w:rsid w:val="00DF457B"/>
    <w:rsid w:val="00DF4FB6"/>
    <w:rsid w:val="00DF552D"/>
    <w:rsid w:val="00DF5A81"/>
    <w:rsid w:val="00DF6DCE"/>
    <w:rsid w:val="00E044FF"/>
    <w:rsid w:val="00E0507F"/>
    <w:rsid w:val="00E10A0F"/>
    <w:rsid w:val="00E150E7"/>
    <w:rsid w:val="00E23EFE"/>
    <w:rsid w:val="00E2668E"/>
    <w:rsid w:val="00E31DAC"/>
    <w:rsid w:val="00E358C4"/>
    <w:rsid w:val="00E40A36"/>
    <w:rsid w:val="00E43A7C"/>
    <w:rsid w:val="00E44826"/>
    <w:rsid w:val="00E47242"/>
    <w:rsid w:val="00E478B9"/>
    <w:rsid w:val="00E53697"/>
    <w:rsid w:val="00E55E1D"/>
    <w:rsid w:val="00E63638"/>
    <w:rsid w:val="00E63845"/>
    <w:rsid w:val="00E644AC"/>
    <w:rsid w:val="00E673E5"/>
    <w:rsid w:val="00E6775C"/>
    <w:rsid w:val="00E74CEC"/>
    <w:rsid w:val="00E77035"/>
    <w:rsid w:val="00E77FF0"/>
    <w:rsid w:val="00E828D6"/>
    <w:rsid w:val="00E82985"/>
    <w:rsid w:val="00E832A5"/>
    <w:rsid w:val="00E83F8A"/>
    <w:rsid w:val="00E874D0"/>
    <w:rsid w:val="00E912CB"/>
    <w:rsid w:val="00E92212"/>
    <w:rsid w:val="00E9615F"/>
    <w:rsid w:val="00E9666B"/>
    <w:rsid w:val="00E97510"/>
    <w:rsid w:val="00EA2FEB"/>
    <w:rsid w:val="00EA4159"/>
    <w:rsid w:val="00EA50F2"/>
    <w:rsid w:val="00EA7D00"/>
    <w:rsid w:val="00EB0060"/>
    <w:rsid w:val="00EB0AC2"/>
    <w:rsid w:val="00EB2E01"/>
    <w:rsid w:val="00EB37FD"/>
    <w:rsid w:val="00EB40D0"/>
    <w:rsid w:val="00EB55BE"/>
    <w:rsid w:val="00EB5F81"/>
    <w:rsid w:val="00EB6746"/>
    <w:rsid w:val="00EC07DA"/>
    <w:rsid w:val="00EC0F0F"/>
    <w:rsid w:val="00EC199C"/>
    <w:rsid w:val="00EC1D01"/>
    <w:rsid w:val="00EC36F8"/>
    <w:rsid w:val="00EC66C2"/>
    <w:rsid w:val="00EC794A"/>
    <w:rsid w:val="00ED651C"/>
    <w:rsid w:val="00ED7C8F"/>
    <w:rsid w:val="00EE5322"/>
    <w:rsid w:val="00EF0660"/>
    <w:rsid w:val="00EF0B3C"/>
    <w:rsid w:val="00EF22EE"/>
    <w:rsid w:val="00EF29AD"/>
    <w:rsid w:val="00EF3157"/>
    <w:rsid w:val="00EF4098"/>
    <w:rsid w:val="00EF5B4B"/>
    <w:rsid w:val="00F009E5"/>
    <w:rsid w:val="00F02197"/>
    <w:rsid w:val="00F04FAD"/>
    <w:rsid w:val="00F05530"/>
    <w:rsid w:val="00F05902"/>
    <w:rsid w:val="00F10A00"/>
    <w:rsid w:val="00F125B6"/>
    <w:rsid w:val="00F1308E"/>
    <w:rsid w:val="00F1361E"/>
    <w:rsid w:val="00F13F8B"/>
    <w:rsid w:val="00F14E7E"/>
    <w:rsid w:val="00F1546A"/>
    <w:rsid w:val="00F166CF"/>
    <w:rsid w:val="00F16C5A"/>
    <w:rsid w:val="00F201C0"/>
    <w:rsid w:val="00F22335"/>
    <w:rsid w:val="00F24E93"/>
    <w:rsid w:val="00F25F2F"/>
    <w:rsid w:val="00F26A0F"/>
    <w:rsid w:val="00F26DEF"/>
    <w:rsid w:val="00F319D7"/>
    <w:rsid w:val="00F31A4B"/>
    <w:rsid w:val="00F322C4"/>
    <w:rsid w:val="00F35555"/>
    <w:rsid w:val="00F4224C"/>
    <w:rsid w:val="00F4490B"/>
    <w:rsid w:val="00F50253"/>
    <w:rsid w:val="00F51D9C"/>
    <w:rsid w:val="00F54279"/>
    <w:rsid w:val="00F55B4D"/>
    <w:rsid w:val="00F57430"/>
    <w:rsid w:val="00F61441"/>
    <w:rsid w:val="00F64815"/>
    <w:rsid w:val="00F6543A"/>
    <w:rsid w:val="00F67782"/>
    <w:rsid w:val="00F70242"/>
    <w:rsid w:val="00F71444"/>
    <w:rsid w:val="00F71C7E"/>
    <w:rsid w:val="00F7204F"/>
    <w:rsid w:val="00F744CA"/>
    <w:rsid w:val="00F87A41"/>
    <w:rsid w:val="00F90CD2"/>
    <w:rsid w:val="00F91DA8"/>
    <w:rsid w:val="00F94DC5"/>
    <w:rsid w:val="00F95FE9"/>
    <w:rsid w:val="00FA3546"/>
    <w:rsid w:val="00FA47D1"/>
    <w:rsid w:val="00FA62C8"/>
    <w:rsid w:val="00FA7367"/>
    <w:rsid w:val="00FB103C"/>
    <w:rsid w:val="00FB2921"/>
    <w:rsid w:val="00FB39A6"/>
    <w:rsid w:val="00FB3EE2"/>
    <w:rsid w:val="00FB5018"/>
    <w:rsid w:val="00FC789C"/>
    <w:rsid w:val="00FD01A1"/>
    <w:rsid w:val="00FD045D"/>
    <w:rsid w:val="00FD17F7"/>
    <w:rsid w:val="00FE0268"/>
    <w:rsid w:val="00FE4FBC"/>
    <w:rsid w:val="00FE634F"/>
    <w:rsid w:val="00FE676F"/>
    <w:rsid w:val="00FE6CDA"/>
    <w:rsid w:val="00FF1AAD"/>
    <w:rsid w:val="00FF1C54"/>
    <w:rsid w:val="00FF3331"/>
    <w:rsid w:val="00FF3F68"/>
    <w:rsid w:val="00FF458A"/>
    <w:rsid w:val="00FF4707"/>
    <w:rsid w:val="00FF476F"/>
    <w:rsid w:val="00FF5558"/>
    <w:rsid w:val="00FF6D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C40E5BC"/>
  <w14:defaultImageDpi w14:val="300"/>
  <w15:docId w15:val="{B18D1191-8E05-1749-9480-D9F9E9CB87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EastAsia"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46F27"/>
    <w:pPr>
      <w:ind w:left="720"/>
      <w:contextualSpacing/>
    </w:pPr>
  </w:style>
  <w:style w:type="paragraph" w:customStyle="1" w:styleId="EndNoteBibliographyTitle">
    <w:name w:val="EndNote Bibliography Title"/>
    <w:basedOn w:val="Normal"/>
    <w:rsid w:val="008D6DAE"/>
    <w:pPr>
      <w:jc w:val="center"/>
    </w:pPr>
  </w:style>
  <w:style w:type="paragraph" w:customStyle="1" w:styleId="EndNoteBibliography">
    <w:name w:val="EndNote Bibliography"/>
    <w:basedOn w:val="Normal"/>
    <w:rsid w:val="008D6DAE"/>
  </w:style>
  <w:style w:type="paragraph" w:styleId="BalloonText">
    <w:name w:val="Balloon Text"/>
    <w:basedOn w:val="Normal"/>
    <w:link w:val="BalloonTextChar"/>
    <w:uiPriority w:val="99"/>
    <w:semiHidden/>
    <w:unhideWhenUsed/>
    <w:rsid w:val="002730A9"/>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2730A9"/>
    <w:rPr>
      <w:rFonts w:ascii="Lucida Grande" w:hAnsi="Lucida Grande" w:cs="Lucida Grande"/>
      <w:sz w:val="18"/>
      <w:szCs w:val="18"/>
    </w:rPr>
  </w:style>
  <w:style w:type="character" w:styleId="CommentReference">
    <w:name w:val="annotation reference"/>
    <w:basedOn w:val="DefaultParagraphFont"/>
    <w:uiPriority w:val="99"/>
    <w:semiHidden/>
    <w:unhideWhenUsed/>
    <w:rsid w:val="002B7A76"/>
    <w:rPr>
      <w:sz w:val="18"/>
      <w:szCs w:val="18"/>
    </w:rPr>
  </w:style>
  <w:style w:type="paragraph" w:styleId="CommentText">
    <w:name w:val="annotation text"/>
    <w:basedOn w:val="Normal"/>
    <w:link w:val="CommentTextChar"/>
    <w:uiPriority w:val="99"/>
    <w:semiHidden/>
    <w:unhideWhenUsed/>
    <w:rsid w:val="002B7A76"/>
    <w:rPr>
      <w:sz w:val="24"/>
      <w:szCs w:val="24"/>
    </w:rPr>
  </w:style>
  <w:style w:type="character" w:customStyle="1" w:styleId="CommentTextChar">
    <w:name w:val="Comment Text Char"/>
    <w:basedOn w:val="DefaultParagraphFont"/>
    <w:link w:val="CommentText"/>
    <w:uiPriority w:val="99"/>
    <w:semiHidden/>
    <w:rsid w:val="002B7A76"/>
    <w:rPr>
      <w:sz w:val="24"/>
      <w:szCs w:val="24"/>
    </w:rPr>
  </w:style>
  <w:style w:type="paragraph" w:styleId="CommentSubject">
    <w:name w:val="annotation subject"/>
    <w:basedOn w:val="CommentText"/>
    <w:next w:val="CommentText"/>
    <w:link w:val="CommentSubjectChar"/>
    <w:uiPriority w:val="99"/>
    <w:semiHidden/>
    <w:unhideWhenUsed/>
    <w:rsid w:val="002B7A76"/>
    <w:rPr>
      <w:b/>
      <w:bCs/>
      <w:sz w:val="20"/>
      <w:szCs w:val="20"/>
    </w:rPr>
  </w:style>
  <w:style w:type="character" w:customStyle="1" w:styleId="CommentSubjectChar">
    <w:name w:val="Comment Subject Char"/>
    <w:basedOn w:val="CommentTextChar"/>
    <w:link w:val="CommentSubject"/>
    <w:uiPriority w:val="99"/>
    <w:semiHidden/>
    <w:rsid w:val="002B7A76"/>
    <w:rPr>
      <w:b/>
      <w:bCs/>
      <w:sz w:val="20"/>
      <w:szCs w:val="20"/>
    </w:rPr>
  </w:style>
  <w:style w:type="character" w:customStyle="1" w:styleId="apple-converted-space">
    <w:name w:val="apple-converted-space"/>
    <w:basedOn w:val="DefaultParagraphFont"/>
    <w:rsid w:val="00731C65"/>
  </w:style>
  <w:style w:type="paragraph" w:styleId="Footer">
    <w:name w:val="footer"/>
    <w:basedOn w:val="Normal"/>
    <w:link w:val="FooterChar"/>
    <w:uiPriority w:val="99"/>
    <w:unhideWhenUsed/>
    <w:rsid w:val="00060080"/>
    <w:pPr>
      <w:tabs>
        <w:tab w:val="center" w:pos="4680"/>
        <w:tab w:val="right" w:pos="9360"/>
      </w:tabs>
    </w:pPr>
  </w:style>
  <w:style w:type="character" w:customStyle="1" w:styleId="FooterChar">
    <w:name w:val="Footer Char"/>
    <w:basedOn w:val="DefaultParagraphFont"/>
    <w:link w:val="Footer"/>
    <w:uiPriority w:val="99"/>
    <w:rsid w:val="00060080"/>
  </w:style>
  <w:style w:type="character" w:styleId="PageNumber">
    <w:name w:val="page number"/>
    <w:basedOn w:val="DefaultParagraphFont"/>
    <w:uiPriority w:val="99"/>
    <w:semiHidden/>
    <w:unhideWhenUsed/>
    <w:rsid w:val="00060080"/>
  </w:style>
  <w:style w:type="character" w:styleId="Hyperlink">
    <w:name w:val="Hyperlink"/>
    <w:basedOn w:val="DefaultParagraphFont"/>
    <w:uiPriority w:val="99"/>
    <w:unhideWhenUsed/>
    <w:rsid w:val="00060080"/>
    <w:rPr>
      <w:color w:val="0000FF" w:themeColor="hyperlink"/>
      <w:u w:val="single"/>
    </w:rPr>
  </w:style>
  <w:style w:type="character" w:styleId="UnresolvedMention">
    <w:name w:val="Unresolved Mention"/>
    <w:basedOn w:val="DefaultParagraphFont"/>
    <w:uiPriority w:val="99"/>
    <w:semiHidden/>
    <w:unhideWhenUsed/>
    <w:rsid w:val="00060080"/>
    <w:rPr>
      <w:color w:val="605E5C"/>
      <w:shd w:val="clear" w:color="auto" w:fill="E1DFDD"/>
    </w:rPr>
  </w:style>
  <w:style w:type="character" w:styleId="LineNumber">
    <w:name w:val="line number"/>
    <w:basedOn w:val="DefaultParagraphFont"/>
    <w:uiPriority w:val="99"/>
    <w:semiHidden/>
    <w:unhideWhenUsed/>
    <w:rsid w:val="00412895"/>
  </w:style>
  <w:style w:type="character" w:styleId="HTMLCode">
    <w:name w:val="HTML Code"/>
    <w:basedOn w:val="DefaultParagraphFont"/>
    <w:uiPriority w:val="99"/>
    <w:semiHidden/>
    <w:unhideWhenUsed/>
    <w:rsid w:val="00226BAF"/>
    <w:rPr>
      <w:rFonts w:ascii="Courier New" w:eastAsia="Times New Roman" w:hAnsi="Courier New" w:cs="Courier New"/>
      <w:sz w:val="20"/>
      <w:szCs w:val="20"/>
    </w:rPr>
  </w:style>
  <w:style w:type="character" w:styleId="FollowedHyperlink">
    <w:name w:val="FollowedHyperlink"/>
    <w:basedOn w:val="DefaultParagraphFont"/>
    <w:uiPriority w:val="99"/>
    <w:semiHidden/>
    <w:unhideWhenUsed/>
    <w:rsid w:val="00226BA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1551488">
      <w:bodyDiv w:val="1"/>
      <w:marLeft w:val="0"/>
      <w:marRight w:val="0"/>
      <w:marTop w:val="0"/>
      <w:marBottom w:val="0"/>
      <w:divBdr>
        <w:top w:val="none" w:sz="0" w:space="0" w:color="auto"/>
        <w:left w:val="none" w:sz="0" w:space="0" w:color="auto"/>
        <w:bottom w:val="none" w:sz="0" w:space="0" w:color="auto"/>
        <w:right w:val="none" w:sz="0" w:space="0" w:color="auto"/>
      </w:divBdr>
    </w:div>
    <w:div w:id="330261590">
      <w:bodyDiv w:val="1"/>
      <w:marLeft w:val="0"/>
      <w:marRight w:val="0"/>
      <w:marTop w:val="0"/>
      <w:marBottom w:val="0"/>
      <w:divBdr>
        <w:top w:val="none" w:sz="0" w:space="0" w:color="auto"/>
        <w:left w:val="none" w:sz="0" w:space="0" w:color="auto"/>
        <w:bottom w:val="none" w:sz="0" w:space="0" w:color="auto"/>
        <w:right w:val="none" w:sz="0" w:space="0" w:color="auto"/>
      </w:divBdr>
    </w:div>
    <w:div w:id="797533096">
      <w:bodyDiv w:val="1"/>
      <w:marLeft w:val="0"/>
      <w:marRight w:val="0"/>
      <w:marTop w:val="0"/>
      <w:marBottom w:val="0"/>
      <w:divBdr>
        <w:top w:val="none" w:sz="0" w:space="0" w:color="auto"/>
        <w:left w:val="none" w:sz="0" w:space="0" w:color="auto"/>
        <w:bottom w:val="none" w:sz="0" w:space="0" w:color="auto"/>
        <w:right w:val="none" w:sz="0" w:space="0" w:color="auto"/>
      </w:divBdr>
    </w:div>
    <w:div w:id="864247331">
      <w:bodyDiv w:val="1"/>
      <w:marLeft w:val="0"/>
      <w:marRight w:val="0"/>
      <w:marTop w:val="0"/>
      <w:marBottom w:val="0"/>
      <w:divBdr>
        <w:top w:val="none" w:sz="0" w:space="0" w:color="auto"/>
        <w:left w:val="none" w:sz="0" w:space="0" w:color="auto"/>
        <w:bottom w:val="none" w:sz="0" w:space="0" w:color="auto"/>
        <w:right w:val="none" w:sz="0" w:space="0" w:color="auto"/>
      </w:divBdr>
    </w:div>
    <w:div w:id="970748849">
      <w:bodyDiv w:val="1"/>
      <w:marLeft w:val="0"/>
      <w:marRight w:val="0"/>
      <w:marTop w:val="0"/>
      <w:marBottom w:val="0"/>
      <w:divBdr>
        <w:top w:val="none" w:sz="0" w:space="0" w:color="auto"/>
        <w:left w:val="none" w:sz="0" w:space="0" w:color="auto"/>
        <w:bottom w:val="none" w:sz="0" w:space="0" w:color="auto"/>
        <w:right w:val="none" w:sz="0" w:space="0" w:color="auto"/>
      </w:divBdr>
    </w:div>
    <w:div w:id="1020399224">
      <w:bodyDiv w:val="1"/>
      <w:marLeft w:val="0"/>
      <w:marRight w:val="0"/>
      <w:marTop w:val="0"/>
      <w:marBottom w:val="0"/>
      <w:divBdr>
        <w:top w:val="none" w:sz="0" w:space="0" w:color="auto"/>
        <w:left w:val="none" w:sz="0" w:space="0" w:color="auto"/>
        <w:bottom w:val="none" w:sz="0" w:space="0" w:color="auto"/>
        <w:right w:val="none" w:sz="0" w:space="0" w:color="auto"/>
      </w:divBdr>
    </w:div>
    <w:div w:id="1070689214">
      <w:bodyDiv w:val="1"/>
      <w:marLeft w:val="0"/>
      <w:marRight w:val="0"/>
      <w:marTop w:val="0"/>
      <w:marBottom w:val="0"/>
      <w:divBdr>
        <w:top w:val="none" w:sz="0" w:space="0" w:color="auto"/>
        <w:left w:val="none" w:sz="0" w:space="0" w:color="auto"/>
        <w:bottom w:val="none" w:sz="0" w:space="0" w:color="auto"/>
        <w:right w:val="none" w:sz="0" w:space="0" w:color="auto"/>
      </w:divBdr>
    </w:div>
    <w:div w:id="1085493202">
      <w:bodyDiv w:val="1"/>
      <w:marLeft w:val="0"/>
      <w:marRight w:val="0"/>
      <w:marTop w:val="0"/>
      <w:marBottom w:val="0"/>
      <w:divBdr>
        <w:top w:val="none" w:sz="0" w:space="0" w:color="auto"/>
        <w:left w:val="none" w:sz="0" w:space="0" w:color="auto"/>
        <w:bottom w:val="none" w:sz="0" w:space="0" w:color="auto"/>
        <w:right w:val="none" w:sz="0" w:space="0" w:color="auto"/>
      </w:divBdr>
    </w:div>
    <w:div w:id="1152061735">
      <w:bodyDiv w:val="1"/>
      <w:marLeft w:val="0"/>
      <w:marRight w:val="0"/>
      <w:marTop w:val="0"/>
      <w:marBottom w:val="0"/>
      <w:divBdr>
        <w:top w:val="none" w:sz="0" w:space="0" w:color="auto"/>
        <w:left w:val="none" w:sz="0" w:space="0" w:color="auto"/>
        <w:bottom w:val="none" w:sz="0" w:space="0" w:color="auto"/>
        <w:right w:val="none" w:sz="0" w:space="0" w:color="auto"/>
      </w:divBdr>
    </w:div>
    <w:div w:id="1281495313">
      <w:bodyDiv w:val="1"/>
      <w:marLeft w:val="0"/>
      <w:marRight w:val="0"/>
      <w:marTop w:val="0"/>
      <w:marBottom w:val="0"/>
      <w:divBdr>
        <w:top w:val="none" w:sz="0" w:space="0" w:color="auto"/>
        <w:left w:val="none" w:sz="0" w:space="0" w:color="auto"/>
        <w:bottom w:val="none" w:sz="0" w:space="0" w:color="auto"/>
        <w:right w:val="none" w:sz="0" w:space="0" w:color="auto"/>
      </w:divBdr>
    </w:div>
    <w:div w:id="1466699805">
      <w:bodyDiv w:val="1"/>
      <w:marLeft w:val="0"/>
      <w:marRight w:val="0"/>
      <w:marTop w:val="0"/>
      <w:marBottom w:val="0"/>
      <w:divBdr>
        <w:top w:val="none" w:sz="0" w:space="0" w:color="auto"/>
        <w:left w:val="none" w:sz="0" w:space="0" w:color="auto"/>
        <w:bottom w:val="none" w:sz="0" w:space="0" w:color="auto"/>
        <w:right w:val="none" w:sz="0" w:space="0" w:color="auto"/>
      </w:divBdr>
    </w:div>
    <w:div w:id="1617565711">
      <w:bodyDiv w:val="1"/>
      <w:marLeft w:val="0"/>
      <w:marRight w:val="0"/>
      <w:marTop w:val="0"/>
      <w:marBottom w:val="0"/>
      <w:divBdr>
        <w:top w:val="none" w:sz="0" w:space="0" w:color="auto"/>
        <w:left w:val="none" w:sz="0" w:space="0" w:color="auto"/>
        <w:bottom w:val="none" w:sz="0" w:space="0" w:color="auto"/>
        <w:right w:val="none" w:sz="0" w:space="0" w:color="auto"/>
      </w:divBdr>
    </w:div>
    <w:div w:id="1742676346">
      <w:bodyDiv w:val="1"/>
      <w:marLeft w:val="0"/>
      <w:marRight w:val="0"/>
      <w:marTop w:val="0"/>
      <w:marBottom w:val="0"/>
      <w:divBdr>
        <w:top w:val="none" w:sz="0" w:space="0" w:color="auto"/>
        <w:left w:val="none" w:sz="0" w:space="0" w:color="auto"/>
        <w:bottom w:val="none" w:sz="0" w:space="0" w:color="auto"/>
        <w:right w:val="none" w:sz="0" w:space="0" w:color="auto"/>
      </w:divBdr>
    </w:div>
    <w:div w:id="1836068050">
      <w:bodyDiv w:val="1"/>
      <w:marLeft w:val="0"/>
      <w:marRight w:val="0"/>
      <w:marTop w:val="0"/>
      <w:marBottom w:val="0"/>
      <w:divBdr>
        <w:top w:val="none" w:sz="0" w:space="0" w:color="auto"/>
        <w:left w:val="none" w:sz="0" w:space="0" w:color="auto"/>
        <w:bottom w:val="none" w:sz="0" w:space="0" w:color="auto"/>
        <w:right w:val="none" w:sz="0" w:space="0" w:color="auto"/>
      </w:divBdr>
    </w:div>
    <w:div w:id="19107736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n2t.net/addgene:82927" TargetMode="External"/><Relationship Id="rId13" Type="http://schemas.openxmlformats.org/officeDocument/2006/relationships/hyperlink" Target="https://github.com/vals/umis"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Grant_rowe@dfci.harvard.edu" TargetMode="External"/><Relationship Id="rId12" Type="http://schemas.openxmlformats.org/officeDocument/2006/relationships/hyperlink" Target="https://urldefense.proofpoint.com/v2/url?u=https-3A__support.illumina.com_sequencing_sequencing-5Fsoftware_bcl2fastq-2Dconversion-2Dsoftware.html&amp;d=DwMF-g&amp;c=WO-RGvefibhHBZq3fL85hQ&amp;r=fSG3DCavH_rchaYXU5zYQYij-zUNg1EFo8eMW7lXhEE&amp;m=-Jd5UAA5tw4qeT-SNQY_fdzILlw70JNCds0c-GMptvY&amp;s=mxUYcYzFEQtCZqphIqhu4qBWEIgDCudxUcKTMiaw6q4&amp;e=" TargetMode="External"/><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gsea-msigdb.org/gsea/msigdb" TargetMode="External"/><Relationship Id="rId5" Type="http://schemas.openxmlformats.org/officeDocument/2006/relationships/footnotes" Target="footnotes.xml"/><Relationship Id="rId15" Type="http://schemas.openxmlformats.org/officeDocument/2006/relationships/hyperlink" Target="https://github.com/kundajelab/chipseq_pipeline" TargetMode="External"/><Relationship Id="rId10" Type="http://schemas.openxmlformats.org/officeDocument/2006/relationships/hyperlink" Target="http://n2t.net/addgene:46948" TargetMode="External"/><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n2t.net/addgene:41393" TargetMode="External"/><Relationship Id="rId14" Type="http://schemas.openxmlformats.org/officeDocument/2006/relationships/hyperlink" Target="https://urldefense.proofpoint.com/v2/url?u=https-3A__github.com_hbc_rowe2020-5Findrop-5Fciteseq-5Fhbc03948_blob_master_04.cite-5Fseq-5Fcount.sh&amp;d=DwMF-g&amp;c=WO-RGvefibhHBZq3fL85hQ&amp;r=fSG3DCavH_rchaYXU5zYQYij-zUNg1EFo8eMW7lXhEE&amp;m=-Jd5UAA5tw4qeT-SNQY_fdzILlw70JNCds0c-GMptvY&amp;s=ckScSKhSia_4ZfenAu4flftf-UDnNKXzIELI7FIPMYU&amp;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28</TotalTime>
  <Pages>35</Pages>
  <Words>14556</Words>
  <Characters>82975</Characters>
  <Application>Microsoft Office Word</Application>
  <DocSecurity>0</DocSecurity>
  <Lines>691</Lines>
  <Paragraphs>1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3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Rowe</dc:creator>
  <cp:keywords/>
  <dc:description/>
  <cp:lastModifiedBy>Robert Rowe</cp:lastModifiedBy>
  <cp:revision>32</cp:revision>
  <dcterms:created xsi:type="dcterms:W3CDTF">2021-04-07T21:41:00Z</dcterms:created>
  <dcterms:modified xsi:type="dcterms:W3CDTF">2021-04-28T22:26:00Z</dcterms:modified>
</cp:coreProperties>
</file>